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2B373D4E" w:rsidR="006305D7" w:rsidRPr="006511A1" w:rsidRDefault="006305D7" w:rsidP="001D64AF">
      <w:pPr>
        <w:pStyle w:val="NormalWeb"/>
        <w:spacing w:before="0" w:beforeAutospacing="0" w:after="0" w:afterAutospacing="0"/>
      </w:pPr>
      <w:r w:rsidRPr="006511A1">
        <w:rPr>
          <w:b/>
          <w:bCs/>
        </w:rPr>
        <w:t>TITLE:</w:t>
      </w:r>
      <w:r w:rsidRPr="006511A1">
        <w:t xml:space="preserve"> </w:t>
      </w:r>
    </w:p>
    <w:p w14:paraId="0C76090E" w14:textId="54DE90C0" w:rsidR="007A4DD6" w:rsidRPr="006511A1" w:rsidRDefault="009C6B2F" w:rsidP="000D49B8">
      <w:pPr>
        <w:rPr>
          <w:color w:val="auto"/>
        </w:rPr>
      </w:pPr>
      <w:r w:rsidRPr="006511A1">
        <w:rPr>
          <w:color w:val="auto"/>
        </w:rPr>
        <w:t>Generation</w:t>
      </w:r>
      <w:r w:rsidR="00A174B2" w:rsidRPr="006511A1">
        <w:rPr>
          <w:color w:val="auto"/>
        </w:rPr>
        <w:t xml:space="preserve"> </w:t>
      </w:r>
      <w:r w:rsidR="00AF0815">
        <w:rPr>
          <w:color w:val="auto"/>
        </w:rPr>
        <w:t>a</w:t>
      </w:r>
      <w:r w:rsidR="00AF0815" w:rsidRPr="006511A1">
        <w:rPr>
          <w:color w:val="auto"/>
        </w:rPr>
        <w:t xml:space="preserve">nd Assembly </w:t>
      </w:r>
      <w:r w:rsidR="00AF0815">
        <w:rPr>
          <w:color w:val="auto"/>
        </w:rPr>
        <w:t>o</w:t>
      </w:r>
      <w:r w:rsidR="00AF0815" w:rsidRPr="006511A1">
        <w:rPr>
          <w:color w:val="auto"/>
        </w:rPr>
        <w:t xml:space="preserve">f Virus-Specific Nucleocapsids </w:t>
      </w:r>
      <w:r w:rsidR="00AF0815">
        <w:rPr>
          <w:color w:val="auto"/>
        </w:rPr>
        <w:t>o</w:t>
      </w:r>
      <w:r w:rsidR="00AF0815" w:rsidRPr="006511A1">
        <w:rPr>
          <w:color w:val="auto"/>
        </w:rPr>
        <w:t xml:space="preserve">f </w:t>
      </w:r>
      <w:r w:rsidR="00AF0815">
        <w:rPr>
          <w:color w:val="auto"/>
        </w:rPr>
        <w:t>t</w:t>
      </w:r>
      <w:r w:rsidR="00AF0815" w:rsidRPr="006511A1">
        <w:rPr>
          <w:color w:val="auto"/>
        </w:rPr>
        <w:t>he Respiratory Syncytial Virus</w:t>
      </w:r>
    </w:p>
    <w:p w14:paraId="2E300B21" w14:textId="77777777" w:rsidR="007A4DD6" w:rsidRPr="006511A1" w:rsidRDefault="007A4DD6" w:rsidP="00BB6362">
      <w:pPr>
        <w:rPr>
          <w:b/>
          <w:bCs/>
        </w:rPr>
      </w:pPr>
    </w:p>
    <w:p w14:paraId="3D080DA3" w14:textId="3D3EB329" w:rsidR="006305D7" w:rsidRPr="006511A1" w:rsidRDefault="006305D7" w:rsidP="00BB6362">
      <w:pPr>
        <w:rPr>
          <w:color w:val="808080" w:themeColor="background1" w:themeShade="80"/>
        </w:rPr>
      </w:pPr>
      <w:r w:rsidRPr="006511A1">
        <w:rPr>
          <w:b/>
          <w:bCs/>
        </w:rPr>
        <w:t>AUTHORS</w:t>
      </w:r>
      <w:r w:rsidR="000B662E" w:rsidRPr="006511A1">
        <w:rPr>
          <w:b/>
          <w:bCs/>
        </w:rPr>
        <w:t xml:space="preserve"> </w:t>
      </w:r>
      <w:r w:rsidR="00086FF5" w:rsidRPr="006511A1">
        <w:rPr>
          <w:b/>
          <w:bCs/>
        </w:rPr>
        <w:t xml:space="preserve">AND </w:t>
      </w:r>
      <w:r w:rsidR="000B662E" w:rsidRPr="006511A1">
        <w:rPr>
          <w:b/>
          <w:bCs/>
        </w:rPr>
        <w:t>AFFILIATIONS</w:t>
      </w:r>
      <w:r w:rsidRPr="006511A1">
        <w:rPr>
          <w:b/>
          <w:bCs/>
        </w:rPr>
        <w:t xml:space="preserve">: </w:t>
      </w:r>
    </w:p>
    <w:p w14:paraId="32B171D0" w14:textId="07AA2E9B" w:rsidR="007A4DD6" w:rsidRPr="006511A1" w:rsidRDefault="005A36FA" w:rsidP="00BB6362">
      <w:pPr>
        <w:rPr>
          <w:color w:val="auto"/>
          <w:vertAlign w:val="superscript"/>
        </w:rPr>
      </w:pPr>
      <w:r w:rsidRPr="006511A1">
        <w:rPr>
          <w:color w:val="auto"/>
        </w:rPr>
        <w:t>Yunrong Gao</w:t>
      </w:r>
      <w:r w:rsidRPr="006511A1">
        <w:rPr>
          <w:color w:val="auto"/>
          <w:vertAlign w:val="superscript"/>
        </w:rPr>
        <w:t>1</w:t>
      </w:r>
      <w:r w:rsidRPr="006511A1">
        <w:rPr>
          <w:color w:val="auto"/>
        </w:rPr>
        <w:t>, Claire Ogilvie</w:t>
      </w:r>
      <w:r w:rsidRPr="006511A1">
        <w:rPr>
          <w:color w:val="auto"/>
          <w:vertAlign w:val="superscript"/>
        </w:rPr>
        <w:t>1</w:t>
      </w:r>
      <w:r w:rsidRPr="006511A1">
        <w:rPr>
          <w:color w:val="auto"/>
        </w:rPr>
        <w:t>, Anirudh Raghavan</w:t>
      </w:r>
      <w:r w:rsidRPr="006511A1">
        <w:rPr>
          <w:color w:val="auto"/>
          <w:vertAlign w:val="superscript"/>
        </w:rPr>
        <w:t>1</w:t>
      </w:r>
      <w:r w:rsidRPr="006511A1">
        <w:rPr>
          <w:color w:val="auto"/>
        </w:rPr>
        <w:t>, Chloe Von Hoffmann</w:t>
      </w:r>
      <w:r w:rsidRPr="006511A1">
        <w:rPr>
          <w:color w:val="auto"/>
          <w:vertAlign w:val="superscript"/>
        </w:rPr>
        <w:t>1</w:t>
      </w:r>
      <w:r w:rsidRPr="006511A1">
        <w:rPr>
          <w:color w:val="auto"/>
        </w:rPr>
        <w:t>, Bo Liang</w:t>
      </w:r>
      <w:r w:rsidRPr="006511A1">
        <w:rPr>
          <w:color w:val="auto"/>
          <w:vertAlign w:val="superscript"/>
        </w:rPr>
        <w:t>1</w:t>
      </w:r>
      <w:r w:rsidR="00D703AC" w:rsidRPr="006511A1">
        <w:rPr>
          <w:bCs/>
          <w:color w:val="auto"/>
        </w:rPr>
        <w:t>*</w:t>
      </w:r>
    </w:p>
    <w:p w14:paraId="0E917497" w14:textId="5B684DD7" w:rsidR="005A36FA" w:rsidRPr="006511A1" w:rsidRDefault="005A36FA" w:rsidP="00C91CAA">
      <w:pPr>
        <w:rPr>
          <w:color w:val="auto"/>
        </w:rPr>
      </w:pPr>
      <w:r w:rsidRPr="006511A1">
        <w:rPr>
          <w:color w:val="auto"/>
          <w:vertAlign w:val="superscript"/>
        </w:rPr>
        <w:t>1</w:t>
      </w:r>
      <w:r w:rsidRPr="006511A1">
        <w:rPr>
          <w:color w:val="auto"/>
        </w:rPr>
        <w:t>Department of Biochemistry, Emory University School of Medicine, Atlanta, GA, 30322 United States</w:t>
      </w:r>
    </w:p>
    <w:p w14:paraId="4B7F0B95" w14:textId="30EE909E" w:rsidR="005A36FA" w:rsidRPr="006511A1" w:rsidRDefault="00D703AC">
      <w:pPr>
        <w:rPr>
          <w:bCs/>
          <w:color w:val="auto"/>
        </w:rPr>
      </w:pPr>
      <w:r w:rsidRPr="006511A1">
        <w:rPr>
          <w:bCs/>
          <w:color w:val="auto"/>
        </w:rPr>
        <w:t>*</w:t>
      </w:r>
      <w:r w:rsidR="00035A96" w:rsidRPr="006511A1">
        <w:rPr>
          <w:bCs/>
          <w:color w:val="auto"/>
        </w:rPr>
        <w:t>Corr</w:t>
      </w:r>
      <w:r w:rsidRPr="006511A1">
        <w:rPr>
          <w:bCs/>
          <w:color w:val="auto"/>
        </w:rPr>
        <w:t>esponding author</w:t>
      </w:r>
    </w:p>
    <w:p w14:paraId="541721B3" w14:textId="77777777" w:rsidR="00D703AC" w:rsidRPr="006511A1" w:rsidRDefault="00D703AC">
      <w:pPr>
        <w:rPr>
          <w:color w:val="auto"/>
        </w:rPr>
      </w:pPr>
    </w:p>
    <w:p w14:paraId="0FE5189A" w14:textId="0C9EAF53" w:rsidR="005A36FA" w:rsidRPr="006511A1" w:rsidRDefault="005A36FA">
      <w:pPr>
        <w:rPr>
          <w:color w:val="auto"/>
        </w:rPr>
      </w:pPr>
      <w:r w:rsidRPr="006511A1">
        <w:rPr>
          <w:color w:val="auto"/>
        </w:rPr>
        <w:t>Email addresses of co-authors:</w:t>
      </w:r>
    </w:p>
    <w:p w14:paraId="3EB8BD86" w14:textId="5363275E" w:rsidR="005A36FA" w:rsidRPr="006511A1" w:rsidRDefault="005A36FA">
      <w:pPr>
        <w:rPr>
          <w:color w:val="auto"/>
        </w:rPr>
      </w:pPr>
      <w:r w:rsidRPr="006511A1">
        <w:rPr>
          <w:color w:val="auto"/>
        </w:rPr>
        <w:t>Yunrong Gao (</w:t>
      </w:r>
      <w:hyperlink r:id="rId8" w:history="1">
        <w:r w:rsidRPr="006511A1">
          <w:rPr>
            <w:rStyle w:val="Hyperlink"/>
            <w:color w:val="auto"/>
            <w:u w:val="none"/>
          </w:rPr>
          <w:t>yunrong.gao@emory.edu</w:t>
        </w:r>
      </w:hyperlink>
      <w:r w:rsidRPr="006511A1">
        <w:rPr>
          <w:color w:val="auto"/>
        </w:rPr>
        <w:t>)</w:t>
      </w:r>
    </w:p>
    <w:p w14:paraId="5A1255BE" w14:textId="3D2868EE" w:rsidR="005A36FA" w:rsidRPr="006511A1" w:rsidRDefault="00D703AC">
      <w:pPr>
        <w:rPr>
          <w:bCs/>
          <w:color w:val="auto"/>
        </w:rPr>
      </w:pPr>
      <w:r w:rsidRPr="006511A1">
        <w:rPr>
          <w:color w:val="auto"/>
        </w:rPr>
        <w:t>Claire Ogilvie (</w:t>
      </w:r>
      <w:hyperlink r:id="rId9" w:history="1">
        <w:r w:rsidRPr="006511A1">
          <w:rPr>
            <w:rStyle w:val="Hyperlink"/>
            <w:bCs/>
            <w:color w:val="auto"/>
            <w:u w:val="none"/>
          </w:rPr>
          <w:t>claire.jeannette.ogilvie@emory.edu</w:t>
        </w:r>
      </w:hyperlink>
      <w:r w:rsidRPr="006511A1">
        <w:rPr>
          <w:bCs/>
          <w:color w:val="auto"/>
        </w:rPr>
        <w:t>)</w:t>
      </w:r>
    </w:p>
    <w:p w14:paraId="72C8404E" w14:textId="3F9B2596" w:rsidR="00D703AC" w:rsidRPr="006511A1" w:rsidRDefault="00D703AC">
      <w:pPr>
        <w:rPr>
          <w:bCs/>
          <w:color w:val="auto"/>
        </w:rPr>
      </w:pPr>
      <w:r w:rsidRPr="006511A1">
        <w:rPr>
          <w:bCs/>
          <w:color w:val="auto"/>
        </w:rPr>
        <w:t>Anirudh Raghavan (</w:t>
      </w:r>
      <w:hyperlink r:id="rId10" w:history="1">
        <w:r w:rsidRPr="006511A1">
          <w:rPr>
            <w:rStyle w:val="Hyperlink"/>
            <w:bCs/>
            <w:color w:val="auto"/>
            <w:u w:val="none"/>
          </w:rPr>
          <w:t>anirudh.kaushik.raghavan@emory.edu</w:t>
        </w:r>
      </w:hyperlink>
      <w:r w:rsidRPr="006511A1">
        <w:rPr>
          <w:bCs/>
          <w:color w:val="auto"/>
        </w:rPr>
        <w:t>)</w:t>
      </w:r>
    </w:p>
    <w:p w14:paraId="53639BBE" w14:textId="71E658A6" w:rsidR="00D703AC" w:rsidRPr="006511A1" w:rsidRDefault="00D703AC">
      <w:pPr>
        <w:rPr>
          <w:bCs/>
          <w:color w:val="auto"/>
        </w:rPr>
      </w:pPr>
      <w:r w:rsidRPr="006511A1">
        <w:rPr>
          <w:bCs/>
          <w:color w:val="auto"/>
        </w:rPr>
        <w:t>Chloe Von Hoffmann (</w:t>
      </w:r>
      <w:hyperlink r:id="rId11" w:history="1">
        <w:r w:rsidRPr="006511A1">
          <w:rPr>
            <w:rStyle w:val="Hyperlink"/>
            <w:bCs/>
            <w:color w:val="auto"/>
            <w:u w:val="none"/>
          </w:rPr>
          <w:t>chloe.kristianne.von.hoffmann@emory.edu</w:t>
        </w:r>
      </w:hyperlink>
      <w:r w:rsidRPr="006511A1">
        <w:rPr>
          <w:bCs/>
          <w:color w:val="auto"/>
        </w:rPr>
        <w:t>)</w:t>
      </w:r>
    </w:p>
    <w:p w14:paraId="569B8A7A" w14:textId="77777777" w:rsidR="00D703AC" w:rsidRPr="006511A1" w:rsidRDefault="00D703AC">
      <w:pPr>
        <w:rPr>
          <w:color w:val="auto"/>
        </w:rPr>
      </w:pPr>
    </w:p>
    <w:p w14:paraId="0A089047" w14:textId="09D81886" w:rsidR="005A36FA" w:rsidRPr="006511A1" w:rsidRDefault="0021419A">
      <w:pPr>
        <w:rPr>
          <w:color w:val="auto"/>
        </w:rPr>
      </w:pPr>
      <w:r w:rsidRPr="006511A1">
        <w:rPr>
          <w:color w:val="auto"/>
        </w:rPr>
        <w:t xml:space="preserve">The email </w:t>
      </w:r>
      <w:r w:rsidR="005A36FA" w:rsidRPr="006511A1">
        <w:rPr>
          <w:color w:val="auto"/>
        </w:rPr>
        <w:t xml:space="preserve">address of </w:t>
      </w:r>
      <w:r w:rsidR="007A4570" w:rsidRPr="006511A1">
        <w:rPr>
          <w:color w:val="auto"/>
        </w:rPr>
        <w:t xml:space="preserve">the </w:t>
      </w:r>
      <w:r w:rsidR="0088216F" w:rsidRPr="006511A1">
        <w:rPr>
          <w:color w:val="auto"/>
        </w:rPr>
        <w:t>cor</w:t>
      </w:r>
      <w:r w:rsidR="005A36FA" w:rsidRPr="006511A1">
        <w:rPr>
          <w:color w:val="auto"/>
        </w:rPr>
        <w:t>responding author:</w:t>
      </w:r>
    </w:p>
    <w:p w14:paraId="18303C1F" w14:textId="404C46AF" w:rsidR="00D703AC" w:rsidRPr="006511A1" w:rsidRDefault="00D703AC">
      <w:pPr>
        <w:rPr>
          <w:color w:val="auto"/>
        </w:rPr>
      </w:pPr>
      <w:r w:rsidRPr="006511A1">
        <w:rPr>
          <w:color w:val="auto"/>
        </w:rPr>
        <w:t>Bo Liang (</w:t>
      </w:r>
      <w:hyperlink r:id="rId12" w:history="1">
        <w:r w:rsidRPr="006511A1">
          <w:rPr>
            <w:rStyle w:val="Hyperlink"/>
            <w:color w:val="auto"/>
            <w:u w:val="none"/>
          </w:rPr>
          <w:t>bo.liang@emory.edu</w:t>
        </w:r>
      </w:hyperlink>
      <w:r w:rsidRPr="006511A1">
        <w:rPr>
          <w:color w:val="auto"/>
        </w:rPr>
        <w:t>)</w:t>
      </w:r>
    </w:p>
    <w:p w14:paraId="7DB98C61" w14:textId="77777777" w:rsidR="00D703AC" w:rsidRPr="006511A1" w:rsidRDefault="00D703AC">
      <w:pPr>
        <w:rPr>
          <w:color w:val="auto"/>
        </w:rPr>
      </w:pPr>
    </w:p>
    <w:p w14:paraId="71B79AC9" w14:textId="36DB5F42" w:rsidR="006305D7" w:rsidRPr="006511A1" w:rsidRDefault="006305D7">
      <w:pPr>
        <w:pStyle w:val="NormalWeb"/>
        <w:spacing w:before="0" w:beforeAutospacing="0" w:after="0" w:afterAutospacing="0"/>
      </w:pPr>
      <w:r w:rsidRPr="006511A1">
        <w:rPr>
          <w:b/>
          <w:bCs/>
        </w:rPr>
        <w:t>KEYWORDS:</w:t>
      </w:r>
      <w:r w:rsidRPr="006511A1">
        <w:t xml:space="preserve"> </w:t>
      </w:r>
    </w:p>
    <w:p w14:paraId="6C0B0781" w14:textId="2B1F50D9" w:rsidR="007A4DD6" w:rsidRPr="006511A1" w:rsidRDefault="00F33FBF">
      <w:pPr>
        <w:rPr>
          <w:color w:val="auto"/>
        </w:rPr>
      </w:pPr>
      <w:r w:rsidRPr="006511A1">
        <w:rPr>
          <w:color w:val="auto"/>
        </w:rPr>
        <w:t xml:space="preserve">Generation, </w:t>
      </w:r>
      <w:r w:rsidR="00895B06" w:rsidRPr="006511A1">
        <w:rPr>
          <w:color w:val="auto"/>
        </w:rPr>
        <w:t>assembly</w:t>
      </w:r>
      <w:r w:rsidR="000C005A" w:rsidRPr="006511A1">
        <w:rPr>
          <w:color w:val="auto"/>
        </w:rPr>
        <w:t>, respiratory syncytial virus (</w:t>
      </w:r>
      <w:r w:rsidR="00BA440B" w:rsidRPr="006511A1">
        <w:rPr>
          <w:color w:val="auto"/>
        </w:rPr>
        <w:t>RSV</w:t>
      </w:r>
      <w:r w:rsidR="000C005A" w:rsidRPr="006511A1">
        <w:rPr>
          <w:color w:val="auto"/>
        </w:rPr>
        <w:t>)</w:t>
      </w:r>
      <w:r w:rsidR="00BA440B" w:rsidRPr="006511A1">
        <w:rPr>
          <w:color w:val="auto"/>
        </w:rPr>
        <w:t xml:space="preserve">, </w:t>
      </w:r>
      <w:r w:rsidR="00560BFF" w:rsidRPr="006511A1">
        <w:rPr>
          <w:color w:val="auto"/>
        </w:rPr>
        <w:t xml:space="preserve">virus-specific, </w:t>
      </w:r>
      <w:r w:rsidR="00A03D6D" w:rsidRPr="006511A1">
        <w:rPr>
          <w:color w:val="auto"/>
        </w:rPr>
        <w:t xml:space="preserve">RNA, </w:t>
      </w:r>
      <w:r w:rsidR="000B4BEA" w:rsidRPr="006511A1">
        <w:rPr>
          <w:color w:val="auto"/>
        </w:rPr>
        <w:t>nucleocapsid</w:t>
      </w:r>
      <w:r w:rsidR="00B86A2F" w:rsidRPr="006511A1">
        <w:rPr>
          <w:color w:val="auto"/>
        </w:rPr>
        <w:t xml:space="preserve"> </w:t>
      </w:r>
      <w:r w:rsidR="00925FED" w:rsidRPr="006511A1">
        <w:rPr>
          <w:color w:val="auto"/>
        </w:rPr>
        <w:t>(NC)</w:t>
      </w:r>
      <w:r w:rsidR="002B7759" w:rsidRPr="006511A1">
        <w:rPr>
          <w:color w:val="auto"/>
        </w:rPr>
        <w:t>,</w:t>
      </w:r>
      <w:r w:rsidR="00243073" w:rsidRPr="006511A1">
        <w:rPr>
          <w:color w:val="auto"/>
        </w:rPr>
        <w:t xml:space="preserve"> </w:t>
      </w:r>
      <w:r w:rsidR="00A72B64" w:rsidRPr="006511A1">
        <w:rPr>
          <w:color w:val="auto"/>
        </w:rPr>
        <w:t>chaperone</w:t>
      </w:r>
      <w:r w:rsidR="00755C65" w:rsidRPr="006511A1">
        <w:rPr>
          <w:color w:val="auto"/>
        </w:rPr>
        <w:t xml:space="preserve">, </w:t>
      </w:r>
      <w:r w:rsidR="002B7759" w:rsidRPr="006511A1">
        <w:rPr>
          <w:color w:val="auto"/>
        </w:rPr>
        <w:t>ribonucleoprotein</w:t>
      </w:r>
    </w:p>
    <w:p w14:paraId="1CB4E390" w14:textId="77777777" w:rsidR="006305D7" w:rsidRPr="006511A1" w:rsidRDefault="006305D7">
      <w:pPr>
        <w:pStyle w:val="NormalWeb"/>
        <w:spacing w:before="0" w:beforeAutospacing="0" w:after="0" w:afterAutospacing="0"/>
      </w:pPr>
    </w:p>
    <w:p w14:paraId="628AC4B5" w14:textId="4F5F6F68" w:rsidR="006305D7" w:rsidRPr="006511A1" w:rsidRDefault="00086FF5">
      <w:r w:rsidRPr="006511A1">
        <w:rPr>
          <w:b/>
          <w:bCs/>
        </w:rPr>
        <w:t>SUMMARY</w:t>
      </w:r>
      <w:r w:rsidR="006305D7" w:rsidRPr="006511A1">
        <w:rPr>
          <w:b/>
          <w:bCs/>
        </w:rPr>
        <w:t>:</w:t>
      </w:r>
      <w:r w:rsidR="006305D7" w:rsidRPr="006511A1">
        <w:t xml:space="preserve"> </w:t>
      </w:r>
    </w:p>
    <w:p w14:paraId="69454AC4" w14:textId="6A396E47" w:rsidR="00344616" w:rsidRPr="006511A1" w:rsidRDefault="00207D4E">
      <w:pPr>
        <w:rPr>
          <w:color w:val="auto"/>
        </w:rPr>
      </w:pPr>
      <w:r w:rsidRPr="006511A1">
        <w:rPr>
          <w:color w:val="auto"/>
        </w:rPr>
        <w:t xml:space="preserve">For in-depth mechanistic analysis of </w:t>
      </w:r>
      <w:r w:rsidR="00971704" w:rsidRPr="006511A1">
        <w:rPr>
          <w:color w:val="auto"/>
        </w:rPr>
        <w:t xml:space="preserve">the respiratory syncytial virus (RSV) </w:t>
      </w:r>
      <w:r w:rsidR="00717B20" w:rsidRPr="006511A1">
        <w:rPr>
          <w:color w:val="auto"/>
        </w:rPr>
        <w:t>RNA synthesis</w:t>
      </w:r>
      <w:r w:rsidR="00B1271B" w:rsidRPr="006511A1">
        <w:rPr>
          <w:color w:val="auto"/>
        </w:rPr>
        <w:t>,</w:t>
      </w:r>
      <w:r w:rsidRPr="006511A1">
        <w:rPr>
          <w:color w:val="auto"/>
        </w:rPr>
        <w:t xml:space="preserve"> </w:t>
      </w:r>
      <w:r w:rsidR="00344616" w:rsidRPr="006511A1">
        <w:rPr>
          <w:color w:val="auto"/>
        </w:rPr>
        <w:t xml:space="preserve">we </w:t>
      </w:r>
      <w:r w:rsidR="00C2119E" w:rsidRPr="006511A1">
        <w:rPr>
          <w:color w:val="auto"/>
        </w:rPr>
        <w:t xml:space="preserve">report </w:t>
      </w:r>
      <w:r w:rsidR="00344616" w:rsidRPr="006511A1">
        <w:rPr>
          <w:color w:val="auto"/>
        </w:rPr>
        <w:t>a protocol</w:t>
      </w:r>
      <w:r w:rsidR="00CF6837" w:rsidRPr="006511A1">
        <w:rPr>
          <w:color w:val="auto"/>
        </w:rPr>
        <w:t xml:space="preserve"> </w:t>
      </w:r>
      <w:r w:rsidR="00C87C3A" w:rsidRPr="006511A1">
        <w:rPr>
          <w:color w:val="auto"/>
        </w:rPr>
        <w:t>of</w:t>
      </w:r>
      <w:r w:rsidR="00344616" w:rsidRPr="006511A1">
        <w:rPr>
          <w:color w:val="auto"/>
        </w:rPr>
        <w:t xml:space="preserve"> </w:t>
      </w:r>
      <w:r w:rsidR="00CF6837" w:rsidRPr="006511A1">
        <w:rPr>
          <w:color w:val="auto"/>
        </w:rPr>
        <w:t>utiliz</w:t>
      </w:r>
      <w:r w:rsidR="00C87C3A" w:rsidRPr="006511A1">
        <w:rPr>
          <w:color w:val="auto"/>
        </w:rPr>
        <w:t>ing</w:t>
      </w:r>
      <w:r w:rsidR="00CF6837" w:rsidRPr="006511A1">
        <w:rPr>
          <w:color w:val="auto"/>
        </w:rPr>
        <w:t xml:space="preserve"> the chaperone phosphoprotein (P) for coexpression of the RNA-free nucleoprotein (N</w:t>
      </w:r>
      <w:r w:rsidR="00CF6837" w:rsidRPr="006511A1">
        <w:rPr>
          <w:color w:val="auto"/>
          <w:vertAlign w:val="superscript"/>
        </w:rPr>
        <w:t>0</w:t>
      </w:r>
      <w:r w:rsidR="00CF6837" w:rsidRPr="006511A1">
        <w:rPr>
          <w:color w:val="auto"/>
        </w:rPr>
        <w:t xml:space="preserve">) </w:t>
      </w:r>
      <w:r w:rsidR="004502C3" w:rsidRPr="006511A1">
        <w:rPr>
          <w:color w:val="auto"/>
        </w:rPr>
        <w:t>for subsequent</w:t>
      </w:r>
      <w:r w:rsidR="00CF6837" w:rsidRPr="006511A1">
        <w:rPr>
          <w:color w:val="auto"/>
        </w:rPr>
        <w:t xml:space="preserve"> </w:t>
      </w:r>
      <w:r w:rsidR="000240FD" w:rsidRPr="006511A1">
        <w:rPr>
          <w:i/>
          <w:iCs/>
          <w:color w:val="auto"/>
        </w:rPr>
        <w:t>in vitro</w:t>
      </w:r>
      <w:r w:rsidR="000240FD" w:rsidRPr="006511A1">
        <w:rPr>
          <w:color w:val="auto"/>
        </w:rPr>
        <w:t xml:space="preserve"> </w:t>
      </w:r>
      <w:r w:rsidR="00CF6837" w:rsidRPr="006511A1">
        <w:rPr>
          <w:color w:val="auto"/>
        </w:rPr>
        <w:t>assembl</w:t>
      </w:r>
      <w:r w:rsidR="004502C3" w:rsidRPr="006511A1">
        <w:rPr>
          <w:color w:val="auto"/>
        </w:rPr>
        <w:t>y</w:t>
      </w:r>
      <w:r w:rsidR="00CF6837" w:rsidRPr="006511A1">
        <w:rPr>
          <w:color w:val="auto"/>
        </w:rPr>
        <w:t xml:space="preserve"> </w:t>
      </w:r>
      <w:r w:rsidR="00F2499E" w:rsidRPr="006511A1">
        <w:rPr>
          <w:color w:val="auto"/>
        </w:rPr>
        <w:t xml:space="preserve">of </w:t>
      </w:r>
      <w:r w:rsidR="00CF6837" w:rsidRPr="006511A1">
        <w:rPr>
          <w:color w:val="auto"/>
        </w:rPr>
        <w:t xml:space="preserve">the </w:t>
      </w:r>
      <w:r w:rsidR="004F0E04" w:rsidRPr="006511A1">
        <w:rPr>
          <w:color w:val="auto"/>
        </w:rPr>
        <w:t>virus</w:t>
      </w:r>
      <w:r w:rsidR="00CF6837" w:rsidRPr="006511A1">
        <w:rPr>
          <w:color w:val="auto"/>
        </w:rPr>
        <w:t>-specific nucleocapsids</w:t>
      </w:r>
      <w:r w:rsidR="00854E60" w:rsidRPr="006511A1">
        <w:rPr>
          <w:color w:val="auto"/>
        </w:rPr>
        <w:t xml:space="preserve"> (NCs)</w:t>
      </w:r>
      <w:r w:rsidR="00E9262C" w:rsidRPr="006511A1">
        <w:rPr>
          <w:color w:val="auto"/>
        </w:rPr>
        <w:t>.</w:t>
      </w:r>
      <w:r w:rsidR="00666169" w:rsidRPr="006511A1" w:rsidDel="00666169">
        <w:rPr>
          <w:color w:val="auto"/>
        </w:rPr>
        <w:t xml:space="preserve"> </w:t>
      </w:r>
    </w:p>
    <w:p w14:paraId="7E10F7FD" w14:textId="77777777" w:rsidR="00D703AC" w:rsidRPr="006511A1" w:rsidRDefault="00D703AC"/>
    <w:p w14:paraId="64FB8590" w14:textId="0910D3A7" w:rsidR="006305D7" w:rsidRPr="00133DC0" w:rsidRDefault="006305D7">
      <w:pPr>
        <w:rPr>
          <w:color w:val="808080"/>
        </w:rPr>
      </w:pPr>
      <w:r w:rsidRPr="00133DC0">
        <w:rPr>
          <w:b/>
          <w:bCs/>
        </w:rPr>
        <w:t>ABSTRACT:</w:t>
      </w:r>
      <w:r w:rsidRPr="00133DC0">
        <w:t xml:space="preserve"> </w:t>
      </w:r>
    </w:p>
    <w:p w14:paraId="3919F6A6" w14:textId="71B7A8D7" w:rsidR="00BF0181" w:rsidRPr="00133DC0" w:rsidRDefault="00C10E20">
      <w:pPr>
        <w:rPr>
          <w:color w:val="auto"/>
        </w:rPr>
      </w:pPr>
      <w:r w:rsidRPr="00133DC0">
        <w:rPr>
          <w:color w:val="auto"/>
        </w:rPr>
        <w:t xml:space="preserve">The use of </w:t>
      </w:r>
      <w:r w:rsidR="00C85386" w:rsidRPr="00133DC0">
        <w:rPr>
          <w:color w:val="auto"/>
        </w:rPr>
        <w:t xml:space="preserve">an </w:t>
      </w:r>
      <w:r w:rsidR="0036227F" w:rsidRPr="00133DC0">
        <w:rPr>
          <w:color w:val="auto"/>
        </w:rPr>
        <w:t xml:space="preserve">authentic RNA template </w:t>
      </w:r>
      <w:r w:rsidR="000E542A" w:rsidRPr="00133DC0">
        <w:rPr>
          <w:color w:val="auto"/>
        </w:rPr>
        <w:t>is</w:t>
      </w:r>
      <w:r w:rsidR="0036227F" w:rsidRPr="00133DC0">
        <w:rPr>
          <w:color w:val="auto"/>
        </w:rPr>
        <w:t xml:space="preserve"> </w:t>
      </w:r>
      <w:r w:rsidR="00EF7384" w:rsidRPr="00133DC0">
        <w:rPr>
          <w:color w:val="auto"/>
        </w:rPr>
        <w:t>critical</w:t>
      </w:r>
      <w:r w:rsidR="0036227F" w:rsidRPr="00133DC0">
        <w:rPr>
          <w:color w:val="auto"/>
        </w:rPr>
        <w:t xml:space="preserve"> </w:t>
      </w:r>
      <w:r w:rsidR="00EA1F5B" w:rsidRPr="00133DC0">
        <w:rPr>
          <w:color w:val="auto"/>
        </w:rPr>
        <w:t xml:space="preserve">to </w:t>
      </w:r>
      <w:r w:rsidR="006526E7" w:rsidRPr="00133DC0">
        <w:rPr>
          <w:color w:val="auto"/>
        </w:rPr>
        <w:t>advance</w:t>
      </w:r>
      <w:r w:rsidR="00EF7384" w:rsidRPr="00133DC0">
        <w:rPr>
          <w:color w:val="auto"/>
        </w:rPr>
        <w:t xml:space="preserve"> </w:t>
      </w:r>
      <w:r w:rsidR="009F345C" w:rsidRPr="00133DC0">
        <w:rPr>
          <w:color w:val="auto"/>
        </w:rPr>
        <w:t xml:space="preserve">the </w:t>
      </w:r>
      <w:r w:rsidR="00A249D6" w:rsidRPr="00133DC0">
        <w:rPr>
          <w:color w:val="auto"/>
        </w:rPr>
        <w:t>fundamental</w:t>
      </w:r>
      <w:r w:rsidR="00AD21F3" w:rsidRPr="00133DC0">
        <w:rPr>
          <w:color w:val="auto"/>
        </w:rPr>
        <w:t xml:space="preserve"> knowledge </w:t>
      </w:r>
      <w:r w:rsidR="00FC7128" w:rsidRPr="00133DC0">
        <w:rPr>
          <w:color w:val="auto"/>
        </w:rPr>
        <w:t xml:space="preserve">of viral RNA synthesis </w:t>
      </w:r>
      <w:r w:rsidR="00AD21F3" w:rsidRPr="00133DC0">
        <w:rPr>
          <w:color w:val="auto"/>
        </w:rPr>
        <w:t xml:space="preserve">that can guide both </w:t>
      </w:r>
      <w:r w:rsidR="00A249D6" w:rsidRPr="00133DC0">
        <w:rPr>
          <w:color w:val="auto"/>
        </w:rPr>
        <w:t xml:space="preserve">mechanistic </w:t>
      </w:r>
      <w:r w:rsidR="00AD21F3" w:rsidRPr="00133DC0">
        <w:rPr>
          <w:color w:val="auto"/>
        </w:rPr>
        <w:t>discovery and assay development</w:t>
      </w:r>
      <w:r w:rsidR="006E2406" w:rsidRPr="00133DC0">
        <w:rPr>
          <w:color w:val="auto"/>
        </w:rPr>
        <w:t xml:space="preserve"> in virology</w:t>
      </w:r>
      <w:r w:rsidR="0036227F" w:rsidRPr="00133DC0">
        <w:rPr>
          <w:color w:val="auto"/>
        </w:rPr>
        <w:t>.</w:t>
      </w:r>
      <w:r w:rsidR="00963948" w:rsidRPr="00133DC0">
        <w:rPr>
          <w:color w:val="auto"/>
        </w:rPr>
        <w:t xml:space="preserve"> </w:t>
      </w:r>
      <w:r w:rsidR="00C3025A" w:rsidRPr="00133DC0">
        <w:rPr>
          <w:color w:val="auto"/>
        </w:rPr>
        <w:t xml:space="preserve">The RNA template </w:t>
      </w:r>
      <w:r w:rsidR="009C4DDD" w:rsidRPr="00133DC0">
        <w:rPr>
          <w:color w:val="auto"/>
        </w:rPr>
        <w:t xml:space="preserve">of </w:t>
      </w:r>
      <w:r w:rsidR="00C3025A" w:rsidRPr="00133DC0">
        <w:rPr>
          <w:color w:val="auto"/>
        </w:rPr>
        <w:t>nonsegmented negative-sense (NNS) RNA virus</w:t>
      </w:r>
      <w:r w:rsidR="00326475" w:rsidRPr="00133DC0">
        <w:rPr>
          <w:color w:val="auto"/>
        </w:rPr>
        <w:t>es,</w:t>
      </w:r>
      <w:r w:rsidR="00C3025A" w:rsidRPr="00133DC0">
        <w:rPr>
          <w:color w:val="auto"/>
        </w:rPr>
        <w:t xml:space="preserve"> </w:t>
      </w:r>
      <w:r w:rsidR="009C4DDD" w:rsidRPr="00133DC0">
        <w:rPr>
          <w:color w:val="auto"/>
        </w:rPr>
        <w:t xml:space="preserve">such as </w:t>
      </w:r>
      <w:r w:rsidR="00C85386" w:rsidRPr="00133DC0">
        <w:rPr>
          <w:color w:val="auto"/>
        </w:rPr>
        <w:t xml:space="preserve">the </w:t>
      </w:r>
      <w:r w:rsidR="009C4DDD" w:rsidRPr="00133DC0">
        <w:rPr>
          <w:color w:val="auto"/>
        </w:rPr>
        <w:t>respiratory syncytial virus (RSV)</w:t>
      </w:r>
      <w:r w:rsidR="00326475" w:rsidRPr="00133DC0">
        <w:rPr>
          <w:color w:val="auto"/>
        </w:rPr>
        <w:t>,</w:t>
      </w:r>
      <w:r w:rsidR="009C4DDD" w:rsidRPr="00133DC0">
        <w:rPr>
          <w:color w:val="auto"/>
        </w:rPr>
        <w:t xml:space="preserve"> </w:t>
      </w:r>
      <w:r w:rsidR="00C3025A" w:rsidRPr="00133DC0">
        <w:rPr>
          <w:color w:val="auto"/>
        </w:rPr>
        <w:t xml:space="preserve">is not </w:t>
      </w:r>
      <w:r w:rsidR="003B5F9E" w:rsidRPr="00133DC0">
        <w:rPr>
          <w:color w:val="auto"/>
        </w:rPr>
        <w:t xml:space="preserve">an </w:t>
      </w:r>
      <w:r w:rsidR="00C3025A" w:rsidRPr="00133DC0">
        <w:rPr>
          <w:color w:val="auto"/>
        </w:rPr>
        <w:t xml:space="preserve">RNA </w:t>
      </w:r>
      <w:r w:rsidR="000C725E" w:rsidRPr="00133DC0">
        <w:rPr>
          <w:color w:val="auto"/>
        </w:rPr>
        <w:t xml:space="preserve">molecule </w:t>
      </w:r>
      <w:r w:rsidR="00C3025A" w:rsidRPr="00133DC0">
        <w:rPr>
          <w:color w:val="auto"/>
        </w:rPr>
        <w:t xml:space="preserve">alone but rather a </w:t>
      </w:r>
      <w:r w:rsidR="003154A8" w:rsidRPr="00133DC0">
        <w:rPr>
          <w:color w:val="auto"/>
        </w:rPr>
        <w:t xml:space="preserve">nucleoprotein (N) </w:t>
      </w:r>
      <w:r w:rsidR="0096719B" w:rsidRPr="00133DC0">
        <w:rPr>
          <w:color w:val="auto"/>
        </w:rPr>
        <w:t xml:space="preserve">encapsidated </w:t>
      </w:r>
      <w:r w:rsidR="00443A09" w:rsidRPr="00133DC0">
        <w:rPr>
          <w:color w:val="auto"/>
        </w:rPr>
        <w:t>ribonucleoprotein</w:t>
      </w:r>
      <w:r w:rsidR="00443A09" w:rsidRPr="00133DC0" w:rsidDel="00443A09">
        <w:rPr>
          <w:color w:val="auto"/>
        </w:rPr>
        <w:t xml:space="preserve"> </w:t>
      </w:r>
      <w:r w:rsidR="00E17B3A" w:rsidRPr="00133DC0">
        <w:rPr>
          <w:color w:val="auto"/>
        </w:rPr>
        <w:t>complex</w:t>
      </w:r>
      <w:r w:rsidR="00734CEC" w:rsidRPr="00133DC0">
        <w:rPr>
          <w:color w:val="auto"/>
        </w:rPr>
        <w:t>.</w:t>
      </w:r>
      <w:r w:rsidR="009E7B27" w:rsidRPr="00133DC0">
        <w:rPr>
          <w:color w:val="auto"/>
        </w:rPr>
        <w:t xml:space="preserve"> </w:t>
      </w:r>
      <w:r w:rsidR="005537FD" w:rsidRPr="00133DC0">
        <w:rPr>
          <w:color w:val="auto"/>
        </w:rPr>
        <w:t>Despite the importance</w:t>
      </w:r>
      <w:r w:rsidR="00602FF2" w:rsidRPr="00133DC0">
        <w:rPr>
          <w:color w:val="auto"/>
        </w:rPr>
        <w:t xml:space="preserve"> of the authentic RNA template</w:t>
      </w:r>
      <w:r w:rsidR="00820A52" w:rsidRPr="00133DC0">
        <w:rPr>
          <w:color w:val="auto"/>
        </w:rPr>
        <w:t>, the generation and assembly of such a ribonucleoprotein</w:t>
      </w:r>
      <w:r w:rsidR="00A949AD" w:rsidRPr="00133DC0">
        <w:rPr>
          <w:color w:val="auto"/>
        </w:rPr>
        <w:t xml:space="preserve"> complex</w:t>
      </w:r>
      <w:r w:rsidR="00820A52" w:rsidRPr="00133DC0">
        <w:rPr>
          <w:color w:val="auto"/>
        </w:rPr>
        <w:t xml:space="preserve"> remain </w:t>
      </w:r>
      <w:r w:rsidR="000C725E" w:rsidRPr="00133DC0">
        <w:rPr>
          <w:color w:val="auto"/>
        </w:rPr>
        <w:t>sophisticated</w:t>
      </w:r>
      <w:r w:rsidR="000C725E" w:rsidRPr="00133DC0" w:rsidDel="000C725E">
        <w:rPr>
          <w:color w:val="auto"/>
        </w:rPr>
        <w:t xml:space="preserve"> </w:t>
      </w:r>
      <w:r w:rsidR="000C725E" w:rsidRPr="00133DC0">
        <w:rPr>
          <w:color w:val="auto"/>
        </w:rPr>
        <w:t>and require</w:t>
      </w:r>
      <w:r w:rsidR="000811E1" w:rsidRPr="00133DC0">
        <w:rPr>
          <w:color w:val="auto"/>
        </w:rPr>
        <w:t xml:space="preserve"> in-depth </w:t>
      </w:r>
      <w:r w:rsidR="00E17BD5" w:rsidRPr="00133DC0">
        <w:rPr>
          <w:color w:val="auto"/>
        </w:rPr>
        <w:t>elucidation</w:t>
      </w:r>
      <w:r w:rsidR="00A949AD" w:rsidRPr="00133DC0">
        <w:rPr>
          <w:color w:val="auto"/>
        </w:rPr>
        <w:t>.</w:t>
      </w:r>
      <w:r w:rsidR="000B5F4B" w:rsidRPr="00133DC0">
        <w:rPr>
          <w:color w:val="auto"/>
        </w:rPr>
        <w:t xml:space="preserve"> </w:t>
      </w:r>
      <w:r w:rsidR="00644F73" w:rsidRPr="00133DC0">
        <w:rPr>
          <w:color w:val="auto"/>
        </w:rPr>
        <w:t>The</w:t>
      </w:r>
      <w:r w:rsidR="006F5645" w:rsidRPr="00133DC0">
        <w:rPr>
          <w:color w:val="auto"/>
        </w:rPr>
        <w:t xml:space="preserve"> main</w:t>
      </w:r>
      <w:r w:rsidR="00644F73" w:rsidRPr="00133DC0">
        <w:rPr>
          <w:color w:val="auto"/>
        </w:rPr>
        <w:t xml:space="preserve"> challenge is </w:t>
      </w:r>
      <w:r w:rsidR="002E2533" w:rsidRPr="00133DC0">
        <w:rPr>
          <w:color w:val="auto"/>
        </w:rPr>
        <w:t xml:space="preserve">that </w:t>
      </w:r>
      <w:r w:rsidR="00644F73" w:rsidRPr="00133DC0">
        <w:rPr>
          <w:color w:val="auto"/>
        </w:rPr>
        <w:t>t</w:t>
      </w:r>
      <w:r w:rsidR="00BF0181" w:rsidRPr="00133DC0">
        <w:rPr>
          <w:color w:val="auto"/>
        </w:rPr>
        <w:t xml:space="preserve">he overexpressed </w:t>
      </w:r>
      <w:r w:rsidR="004C7E48" w:rsidRPr="00133DC0">
        <w:rPr>
          <w:color w:val="auto"/>
        </w:rPr>
        <w:t>RSV N</w:t>
      </w:r>
      <w:r w:rsidR="00BF0181" w:rsidRPr="00133DC0">
        <w:rPr>
          <w:color w:val="auto"/>
        </w:rPr>
        <w:t xml:space="preserve"> binds non-specifically to cellular RNAs to form random nucleocapsid-like particles (NCLP</w:t>
      </w:r>
      <w:r w:rsidR="00D35A43" w:rsidRPr="00133DC0">
        <w:rPr>
          <w:color w:val="auto"/>
        </w:rPr>
        <w:t>s</w:t>
      </w:r>
      <w:r w:rsidR="00BF0181" w:rsidRPr="00133DC0">
        <w:rPr>
          <w:color w:val="auto"/>
        </w:rPr>
        <w:t xml:space="preserve">). </w:t>
      </w:r>
      <w:r w:rsidR="00596110" w:rsidRPr="00133DC0">
        <w:rPr>
          <w:color w:val="auto"/>
        </w:rPr>
        <w:t xml:space="preserve">Here, </w:t>
      </w:r>
      <w:r w:rsidR="00BF0181" w:rsidRPr="00133DC0">
        <w:rPr>
          <w:color w:val="auto"/>
        </w:rPr>
        <w:t xml:space="preserve">we established a protocol to obtain RNA-free </w:t>
      </w:r>
      <w:r w:rsidR="002859E0" w:rsidRPr="00133DC0">
        <w:rPr>
          <w:color w:val="auto"/>
        </w:rPr>
        <w:t xml:space="preserve">N </w:t>
      </w:r>
      <w:r w:rsidR="00BF0181" w:rsidRPr="00133DC0">
        <w:rPr>
          <w:color w:val="auto"/>
        </w:rPr>
        <w:t>(N</w:t>
      </w:r>
      <w:r w:rsidR="00BF0181" w:rsidRPr="00133DC0">
        <w:rPr>
          <w:color w:val="auto"/>
          <w:vertAlign w:val="superscript"/>
        </w:rPr>
        <w:t>0</w:t>
      </w:r>
      <w:r w:rsidR="00BF0181" w:rsidRPr="00133DC0">
        <w:rPr>
          <w:color w:val="auto"/>
        </w:rPr>
        <w:t xml:space="preserve">) </w:t>
      </w:r>
      <w:r w:rsidR="00D471B9" w:rsidRPr="00133DC0">
        <w:rPr>
          <w:color w:val="auto"/>
        </w:rPr>
        <w:t>first by co-expressing N with a chaperone phosphoprotein (P),</w:t>
      </w:r>
      <w:r w:rsidR="00BF0181" w:rsidRPr="00133DC0">
        <w:rPr>
          <w:color w:val="auto"/>
        </w:rPr>
        <w:t xml:space="preserve"> then assembl</w:t>
      </w:r>
      <w:r w:rsidR="00AF0815">
        <w:rPr>
          <w:color w:val="auto"/>
        </w:rPr>
        <w:t>ing</w:t>
      </w:r>
      <w:r w:rsidR="00BF0181" w:rsidRPr="00133DC0">
        <w:rPr>
          <w:color w:val="auto"/>
        </w:rPr>
        <w:t xml:space="preserve"> N</w:t>
      </w:r>
      <w:r w:rsidR="00BF0181" w:rsidRPr="00133DC0">
        <w:rPr>
          <w:color w:val="auto"/>
          <w:vertAlign w:val="superscript"/>
        </w:rPr>
        <w:t>0</w:t>
      </w:r>
      <w:r w:rsidR="00BF0181" w:rsidRPr="00133DC0">
        <w:rPr>
          <w:color w:val="auto"/>
        </w:rPr>
        <w:t xml:space="preserve"> with RNA oligos with the </w:t>
      </w:r>
      <w:r w:rsidR="00BF7475" w:rsidRPr="00133DC0">
        <w:rPr>
          <w:color w:val="auto"/>
        </w:rPr>
        <w:t>RSV</w:t>
      </w:r>
      <w:r w:rsidR="00BF0181" w:rsidRPr="00133DC0">
        <w:rPr>
          <w:color w:val="auto"/>
        </w:rPr>
        <w:t>-specific RNA sequence</w:t>
      </w:r>
      <w:r w:rsidR="00596110" w:rsidRPr="00133DC0">
        <w:rPr>
          <w:color w:val="auto"/>
        </w:rPr>
        <w:t xml:space="preserve"> </w:t>
      </w:r>
      <w:r w:rsidR="00413C22" w:rsidRPr="00133DC0">
        <w:rPr>
          <w:color w:val="auto"/>
        </w:rPr>
        <w:t>t</w:t>
      </w:r>
      <w:r w:rsidR="00596110" w:rsidRPr="00133DC0">
        <w:rPr>
          <w:color w:val="auto"/>
        </w:rPr>
        <w:t xml:space="preserve">o obtain </w:t>
      </w:r>
      <w:r w:rsidR="002424DC" w:rsidRPr="00133DC0">
        <w:rPr>
          <w:color w:val="auto"/>
        </w:rPr>
        <w:t>virus-</w:t>
      </w:r>
      <w:r w:rsidR="00596110" w:rsidRPr="00133DC0">
        <w:rPr>
          <w:color w:val="auto"/>
        </w:rPr>
        <w:t>specific nucleocapsids</w:t>
      </w:r>
      <w:r w:rsidR="00AB3DA9" w:rsidRPr="00133DC0">
        <w:rPr>
          <w:color w:val="auto"/>
        </w:rPr>
        <w:t xml:space="preserve"> (NCs)</w:t>
      </w:r>
      <w:r w:rsidR="00BF0181" w:rsidRPr="00133DC0">
        <w:rPr>
          <w:color w:val="auto"/>
        </w:rPr>
        <w:t xml:space="preserve">. This protocol </w:t>
      </w:r>
      <w:r w:rsidR="006F5645" w:rsidRPr="00133DC0">
        <w:rPr>
          <w:color w:val="auto"/>
        </w:rPr>
        <w:t xml:space="preserve">shows how to </w:t>
      </w:r>
      <w:r w:rsidR="00BF0181" w:rsidRPr="00133DC0">
        <w:rPr>
          <w:color w:val="auto"/>
        </w:rPr>
        <w:t xml:space="preserve">overcome the difficulty in the preparation of </w:t>
      </w:r>
      <w:r w:rsidR="00DE3370" w:rsidRPr="00133DC0">
        <w:rPr>
          <w:color w:val="auto"/>
        </w:rPr>
        <w:t>this</w:t>
      </w:r>
      <w:r w:rsidR="00BF0181" w:rsidRPr="00133DC0">
        <w:rPr>
          <w:color w:val="auto"/>
        </w:rPr>
        <w:t xml:space="preserve"> traditionally challenging viral ribonucleoprotein</w:t>
      </w:r>
      <w:r w:rsidR="00BF0181" w:rsidRPr="00133DC0" w:rsidDel="003B66DE">
        <w:rPr>
          <w:color w:val="auto"/>
        </w:rPr>
        <w:t xml:space="preserve"> </w:t>
      </w:r>
      <w:r w:rsidR="00CA5FB1" w:rsidRPr="00133DC0">
        <w:rPr>
          <w:color w:val="auto"/>
        </w:rPr>
        <w:t>complex</w:t>
      </w:r>
      <w:r w:rsidR="00BF0181" w:rsidRPr="00133DC0">
        <w:rPr>
          <w:color w:val="auto"/>
        </w:rPr>
        <w:t>.</w:t>
      </w:r>
    </w:p>
    <w:p w14:paraId="07C46AE5" w14:textId="77777777" w:rsidR="00593991" w:rsidRPr="00133DC0" w:rsidRDefault="00593991">
      <w:pPr>
        <w:rPr>
          <w:color w:val="808080" w:themeColor="background1" w:themeShade="80"/>
        </w:rPr>
      </w:pPr>
    </w:p>
    <w:p w14:paraId="00D25F73" w14:textId="5EF430CD" w:rsidR="006305D7" w:rsidRPr="00133DC0" w:rsidRDefault="006305D7">
      <w:pPr>
        <w:rPr>
          <w:color w:val="808080"/>
        </w:rPr>
      </w:pPr>
      <w:r w:rsidRPr="00133DC0">
        <w:rPr>
          <w:b/>
        </w:rPr>
        <w:t>INTRODUCTION</w:t>
      </w:r>
      <w:r w:rsidRPr="00133DC0">
        <w:rPr>
          <w:b/>
          <w:bCs/>
        </w:rPr>
        <w:t>:</w:t>
      </w:r>
      <w:r w:rsidRPr="00133DC0">
        <w:t xml:space="preserve"> </w:t>
      </w:r>
    </w:p>
    <w:p w14:paraId="3462D720" w14:textId="7193F72D" w:rsidR="005658F1" w:rsidRPr="00133DC0" w:rsidRDefault="00C50016">
      <w:pPr>
        <w:rPr>
          <w:color w:val="auto"/>
        </w:rPr>
      </w:pPr>
      <w:r w:rsidRPr="00133DC0">
        <w:rPr>
          <w:color w:val="auto"/>
        </w:rPr>
        <w:t xml:space="preserve">Nonsegmented negative-sense (NNS) RNA viruses include </w:t>
      </w:r>
      <w:r w:rsidR="00506323" w:rsidRPr="00133DC0">
        <w:rPr>
          <w:color w:val="auto"/>
        </w:rPr>
        <w:t xml:space="preserve">many significant </w:t>
      </w:r>
      <w:r w:rsidR="0081724D" w:rsidRPr="00133DC0">
        <w:rPr>
          <w:color w:val="auto"/>
        </w:rPr>
        <w:t xml:space="preserve">human </w:t>
      </w:r>
      <w:r w:rsidR="00506323" w:rsidRPr="00133DC0">
        <w:rPr>
          <w:color w:val="auto"/>
        </w:rPr>
        <w:t xml:space="preserve">pathogens, </w:t>
      </w:r>
      <w:r w:rsidRPr="00133DC0">
        <w:rPr>
          <w:color w:val="auto"/>
        </w:rPr>
        <w:t>such as rabies, Ebola, and re</w:t>
      </w:r>
      <w:r w:rsidR="00DD4BFC" w:rsidRPr="00133DC0">
        <w:rPr>
          <w:color w:val="auto"/>
        </w:rPr>
        <w:t>s</w:t>
      </w:r>
      <w:r w:rsidRPr="00133DC0">
        <w:rPr>
          <w:color w:val="auto"/>
        </w:rPr>
        <w:t>piratory</w:t>
      </w:r>
      <w:r w:rsidR="00DD4BFC" w:rsidRPr="00133DC0">
        <w:rPr>
          <w:color w:val="auto"/>
        </w:rPr>
        <w:t xml:space="preserve"> syncytial virus (RSV)</w:t>
      </w:r>
      <w:r w:rsidR="00A8132A" w:rsidRPr="00133DC0">
        <w:rPr>
          <w:color w:val="auto"/>
        </w:rPr>
        <w:fldChar w:fldCharType="begin">
          <w:fldData xml:space="preserve">PEVuZE5vdGU+PENpdGU+PEF1dGhvcj5XaGVsYW48L0F1dGhvcj48WWVhcj4yMDA0PC9ZZWFyPjxS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</w:fldData>
        </w:fldChar>
      </w:r>
      <w:r w:rsidR="004544D3">
        <w:rPr>
          <w:color w:val="auto"/>
        </w:rPr>
        <w:instrText xml:space="preserve"> ADDIN EN.CITE </w:instrText>
      </w:r>
      <w:r w:rsidR="004544D3">
        <w:rPr>
          <w:color w:val="auto"/>
        </w:rPr>
        <w:fldChar w:fldCharType="begin">
          <w:fldData xml:space="preserve">PEVuZE5vdGU+PENpdGU+PEF1dGhvcj5XaGVsYW48L0F1dGhvcj48WWVhcj4yMDA0PC9ZZWFyPjxS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</w:fldData>
        </w:fldChar>
      </w:r>
      <w:r w:rsidR="004544D3">
        <w:rPr>
          <w:color w:val="auto"/>
        </w:rPr>
        <w:instrText xml:space="preserve"> ADDIN EN.CITE.DATA </w:instrText>
      </w:r>
      <w:r w:rsidR="004544D3">
        <w:rPr>
          <w:color w:val="auto"/>
        </w:rPr>
      </w:r>
      <w:r w:rsidR="004544D3">
        <w:rPr>
          <w:color w:val="auto"/>
        </w:rPr>
        <w:fldChar w:fldCharType="end"/>
      </w:r>
      <w:r w:rsidR="00A8132A" w:rsidRPr="00133DC0">
        <w:rPr>
          <w:color w:val="auto"/>
        </w:rPr>
      </w:r>
      <w:r w:rsidR="00A8132A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1,2</w:t>
      </w:r>
      <w:r w:rsidR="00A8132A" w:rsidRPr="00133DC0">
        <w:rPr>
          <w:color w:val="auto"/>
        </w:rPr>
        <w:fldChar w:fldCharType="end"/>
      </w:r>
      <w:r w:rsidR="00DD4BFC" w:rsidRPr="00133DC0">
        <w:rPr>
          <w:color w:val="auto"/>
        </w:rPr>
        <w:t xml:space="preserve">. RSV is the </w:t>
      </w:r>
      <w:r w:rsidR="0098318F" w:rsidRPr="00133DC0">
        <w:rPr>
          <w:color w:val="auto"/>
        </w:rPr>
        <w:t xml:space="preserve">leading </w:t>
      </w:r>
      <w:r w:rsidR="00DD4BFC" w:rsidRPr="00133DC0">
        <w:rPr>
          <w:color w:val="auto"/>
        </w:rPr>
        <w:t xml:space="preserve">cause of </w:t>
      </w:r>
      <w:r w:rsidR="00A9567B" w:rsidRPr="00133DC0">
        <w:rPr>
          <w:color w:val="auto"/>
        </w:rPr>
        <w:lastRenderedPageBreak/>
        <w:t xml:space="preserve">respiratory illness such as </w:t>
      </w:r>
      <w:r w:rsidR="00DD4BFC" w:rsidRPr="00133DC0">
        <w:rPr>
          <w:color w:val="auto"/>
        </w:rPr>
        <w:t xml:space="preserve">bronchiolitis and pneumonia in </w:t>
      </w:r>
      <w:r w:rsidR="00114BE4" w:rsidRPr="00133DC0">
        <w:rPr>
          <w:color w:val="auto"/>
        </w:rPr>
        <w:t xml:space="preserve">young </w:t>
      </w:r>
      <w:r w:rsidR="00DD4BFC" w:rsidRPr="00133DC0">
        <w:rPr>
          <w:color w:val="auto"/>
        </w:rPr>
        <w:t>children</w:t>
      </w:r>
      <w:r w:rsidR="00A9567B" w:rsidRPr="00133DC0">
        <w:rPr>
          <w:color w:val="auto"/>
        </w:rPr>
        <w:t xml:space="preserve"> and</w:t>
      </w:r>
      <w:r w:rsidR="00DD4BFC" w:rsidRPr="00133DC0">
        <w:rPr>
          <w:color w:val="auto"/>
        </w:rPr>
        <w:t xml:space="preserve"> older adults</w:t>
      </w:r>
      <w:r w:rsidR="0081724D" w:rsidRPr="00133DC0">
        <w:rPr>
          <w:color w:val="auto"/>
        </w:rPr>
        <w:t xml:space="preserve"> worldwide</w:t>
      </w:r>
      <w:r w:rsidR="00E06F12" w:rsidRPr="00133DC0">
        <w:rPr>
          <w:color w:val="auto"/>
        </w:rPr>
        <w:fldChar w:fldCharType="begin">
          <w:fldData xml:space="preserve">PEVuZE5vdGU+PENpdGU+PEF1dGhvcj5Db2xsaW5zPC9BdXRob3I+PFllYXI+MjAxMzwvWWVhcj48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</w:fldData>
        </w:fldChar>
      </w:r>
      <w:r w:rsidR="004544D3">
        <w:rPr>
          <w:color w:val="auto"/>
        </w:rPr>
        <w:instrText xml:space="preserve"> ADDIN EN.CITE </w:instrText>
      </w:r>
      <w:r w:rsidR="004544D3">
        <w:rPr>
          <w:color w:val="auto"/>
        </w:rPr>
        <w:fldChar w:fldCharType="begin">
          <w:fldData xml:space="preserve">PEVuZE5vdGU+PENpdGU+PEF1dGhvcj5Db2xsaW5zPC9BdXRob3I+PFllYXI+MjAxMzwvWWVhcj48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</w:fldData>
        </w:fldChar>
      </w:r>
      <w:r w:rsidR="004544D3">
        <w:rPr>
          <w:color w:val="auto"/>
        </w:rPr>
        <w:instrText xml:space="preserve"> ADDIN EN.CITE.DATA </w:instrText>
      </w:r>
      <w:r w:rsidR="004544D3">
        <w:rPr>
          <w:color w:val="auto"/>
        </w:rPr>
      </w:r>
      <w:r w:rsidR="004544D3">
        <w:rPr>
          <w:color w:val="auto"/>
        </w:rPr>
        <w:fldChar w:fldCharType="end"/>
      </w:r>
      <w:r w:rsidR="00E06F12" w:rsidRPr="00133DC0">
        <w:rPr>
          <w:color w:val="auto"/>
        </w:rPr>
      </w:r>
      <w:r w:rsidR="00E06F12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3</w:t>
      </w:r>
      <w:r w:rsidR="00E06F12" w:rsidRPr="00133DC0">
        <w:rPr>
          <w:color w:val="auto"/>
        </w:rPr>
        <w:fldChar w:fldCharType="end"/>
      </w:r>
      <w:r w:rsidR="00DD4BFC" w:rsidRPr="00133DC0">
        <w:rPr>
          <w:color w:val="auto"/>
        </w:rPr>
        <w:t xml:space="preserve">. </w:t>
      </w:r>
      <w:r w:rsidR="00C0428A" w:rsidRPr="00133DC0">
        <w:rPr>
          <w:color w:val="auto"/>
        </w:rPr>
        <w:t>Currently</w:t>
      </w:r>
      <w:r w:rsidR="00DD4BFC" w:rsidRPr="00133DC0">
        <w:rPr>
          <w:color w:val="auto"/>
        </w:rPr>
        <w:t>, no effective vaccine</w:t>
      </w:r>
      <w:r w:rsidR="0026580B" w:rsidRPr="00133DC0">
        <w:rPr>
          <w:color w:val="auto"/>
        </w:rPr>
        <w:t>s</w:t>
      </w:r>
      <w:r w:rsidR="00DD4BFC" w:rsidRPr="00133DC0">
        <w:rPr>
          <w:color w:val="auto"/>
        </w:rPr>
        <w:t xml:space="preserve"> or antiviral therap</w:t>
      </w:r>
      <w:r w:rsidR="0026580B" w:rsidRPr="00133DC0">
        <w:rPr>
          <w:color w:val="auto"/>
        </w:rPr>
        <w:t>ies are</w:t>
      </w:r>
      <w:r w:rsidR="00DD4BFC" w:rsidRPr="00133DC0">
        <w:rPr>
          <w:color w:val="auto"/>
        </w:rPr>
        <w:t xml:space="preserve"> available to prevent or treat</w:t>
      </w:r>
      <w:r w:rsidR="0026580B" w:rsidRPr="00133DC0">
        <w:rPr>
          <w:color w:val="auto"/>
        </w:rPr>
        <w:t xml:space="preserve"> RSV</w:t>
      </w:r>
      <w:r w:rsidR="00E06F12" w:rsidRPr="00133DC0">
        <w:rPr>
          <w:color w:val="auto"/>
        </w:rPr>
        <w:fldChar w:fldCharType="begin">
          <w:fldData xml:space="preserve">PEVuZE5vdGU+PENpdGU+PEF1dGhvcj5GZWFybnM8L0F1dGhvcj48WWVhcj4yMDE2PC9ZZWFyPjxS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</w:fldData>
        </w:fldChar>
      </w:r>
      <w:r w:rsidR="004544D3">
        <w:rPr>
          <w:color w:val="auto"/>
        </w:rPr>
        <w:instrText xml:space="preserve"> ADDIN EN.CITE </w:instrText>
      </w:r>
      <w:r w:rsidR="004544D3">
        <w:rPr>
          <w:color w:val="auto"/>
        </w:rPr>
        <w:fldChar w:fldCharType="begin">
          <w:fldData xml:space="preserve">PEVuZE5vdGU+PENpdGU+PEF1dGhvcj5GZWFybnM8L0F1dGhvcj48WWVhcj4yMDE2PC9ZZWFyPjxS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</w:fldData>
        </w:fldChar>
      </w:r>
      <w:r w:rsidR="004544D3">
        <w:rPr>
          <w:color w:val="auto"/>
        </w:rPr>
        <w:instrText xml:space="preserve"> ADDIN EN.CITE.DATA </w:instrText>
      </w:r>
      <w:r w:rsidR="004544D3">
        <w:rPr>
          <w:color w:val="auto"/>
        </w:rPr>
      </w:r>
      <w:r w:rsidR="004544D3">
        <w:rPr>
          <w:color w:val="auto"/>
        </w:rPr>
        <w:fldChar w:fldCharType="end"/>
      </w:r>
      <w:r w:rsidR="00E06F12" w:rsidRPr="00133DC0">
        <w:rPr>
          <w:color w:val="auto"/>
        </w:rPr>
      </w:r>
      <w:r w:rsidR="00E06F12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4</w:t>
      </w:r>
      <w:r w:rsidR="00E06F12" w:rsidRPr="00133DC0">
        <w:rPr>
          <w:color w:val="auto"/>
        </w:rPr>
        <w:fldChar w:fldCharType="end"/>
      </w:r>
      <w:r w:rsidR="00DD4BFC" w:rsidRPr="00133DC0">
        <w:rPr>
          <w:color w:val="auto"/>
        </w:rPr>
        <w:t xml:space="preserve">. </w:t>
      </w:r>
      <w:r w:rsidR="002F5A7B" w:rsidRPr="00133DC0">
        <w:rPr>
          <w:color w:val="auto"/>
        </w:rPr>
        <w:t xml:space="preserve">As part of the life cycle, </w:t>
      </w:r>
      <w:r w:rsidR="00417310" w:rsidRPr="00133DC0">
        <w:rPr>
          <w:color w:val="auto"/>
        </w:rPr>
        <w:t>t</w:t>
      </w:r>
      <w:r w:rsidR="00DD4BFC" w:rsidRPr="00133DC0">
        <w:rPr>
          <w:color w:val="auto"/>
        </w:rPr>
        <w:t xml:space="preserve">he RSV genome </w:t>
      </w:r>
      <w:r w:rsidR="0097796D" w:rsidRPr="00133DC0">
        <w:rPr>
          <w:color w:val="auto"/>
        </w:rPr>
        <w:t>serves</w:t>
      </w:r>
      <w:r w:rsidR="00DD4BFC" w:rsidRPr="00133DC0">
        <w:rPr>
          <w:color w:val="auto"/>
        </w:rPr>
        <w:t xml:space="preserve"> as the template for replication</w:t>
      </w:r>
      <w:r w:rsidR="009735E8" w:rsidRPr="00133DC0">
        <w:rPr>
          <w:color w:val="auto"/>
        </w:rPr>
        <w:t xml:space="preserve"> by the </w:t>
      </w:r>
      <w:r w:rsidR="004C09C4" w:rsidRPr="00133DC0">
        <w:rPr>
          <w:color w:val="auto"/>
        </w:rPr>
        <w:t xml:space="preserve">RSV RNA dependent RNA </w:t>
      </w:r>
      <w:r w:rsidR="009735E8" w:rsidRPr="00133DC0">
        <w:rPr>
          <w:color w:val="auto"/>
        </w:rPr>
        <w:t>polymerase</w:t>
      </w:r>
      <w:r w:rsidR="00DD4BFC" w:rsidRPr="00133DC0">
        <w:rPr>
          <w:color w:val="auto"/>
        </w:rPr>
        <w:t xml:space="preserve"> to produce </w:t>
      </w:r>
      <w:r w:rsidR="00AF0815">
        <w:rPr>
          <w:color w:val="auto"/>
        </w:rPr>
        <w:t xml:space="preserve">an </w:t>
      </w:r>
      <w:r w:rsidR="00DD4BFC" w:rsidRPr="00133DC0">
        <w:rPr>
          <w:color w:val="auto"/>
        </w:rPr>
        <w:t xml:space="preserve">antigenome, which in turn </w:t>
      </w:r>
      <w:r w:rsidR="009023C6" w:rsidRPr="00133DC0">
        <w:rPr>
          <w:color w:val="auto"/>
        </w:rPr>
        <w:t xml:space="preserve">acts </w:t>
      </w:r>
      <w:r w:rsidR="00DD4BFC" w:rsidRPr="00133DC0">
        <w:rPr>
          <w:color w:val="auto"/>
        </w:rPr>
        <w:t>as the template to generate</w:t>
      </w:r>
      <w:r w:rsidR="007C1EF8" w:rsidRPr="00133DC0">
        <w:rPr>
          <w:color w:val="auto"/>
        </w:rPr>
        <w:t xml:space="preserve"> </w:t>
      </w:r>
      <w:r w:rsidR="00AF0815">
        <w:rPr>
          <w:color w:val="auto"/>
        </w:rPr>
        <w:t xml:space="preserve">a </w:t>
      </w:r>
      <w:r w:rsidR="007C1EF8" w:rsidRPr="00133DC0">
        <w:rPr>
          <w:color w:val="auto"/>
        </w:rPr>
        <w:t>progeny</w:t>
      </w:r>
      <w:r w:rsidR="00DD4BFC" w:rsidRPr="00133DC0">
        <w:rPr>
          <w:color w:val="auto"/>
        </w:rPr>
        <w:t xml:space="preserve"> genome. Both genome and antigenome RNA</w:t>
      </w:r>
      <w:r w:rsidR="00E0487B" w:rsidRPr="00133DC0">
        <w:rPr>
          <w:color w:val="auto"/>
        </w:rPr>
        <w:t>s</w:t>
      </w:r>
      <w:r w:rsidR="00DD4BFC" w:rsidRPr="00133DC0">
        <w:rPr>
          <w:color w:val="auto"/>
        </w:rPr>
        <w:t xml:space="preserve"> are en</w:t>
      </w:r>
      <w:r w:rsidR="00AA47B8" w:rsidRPr="00133DC0">
        <w:rPr>
          <w:color w:val="auto"/>
        </w:rPr>
        <w:t>tirely encapsidated</w:t>
      </w:r>
      <w:r w:rsidR="00A679AB" w:rsidRPr="00133DC0">
        <w:rPr>
          <w:color w:val="auto"/>
        </w:rPr>
        <w:t xml:space="preserve"> </w:t>
      </w:r>
      <w:r w:rsidR="00DD4BFC" w:rsidRPr="00133DC0">
        <w:rPr>
          <w:color w:val="auto"/>
        </w:rPr>
        <w:t xml:space="preserve">by </w:t>
      </w:r>
      <w:r w:rsidR="00A76D25" w:rsidRPr="00133DC0">
        <w:rPr>
          <w:color w:val="auto"/>
        </w:rPr>
        <w:t>the nucleoprotein (</w:t>
      </w:r>
      <w:r w:rsidR="00DD4BFC" w:rsidRPr="00133DC0">
        <w:rPr>
          <w:color w:val="auto"/>
        </w:rPr>
        <w:t>N</w:t>
      </w:r>
      <w:r w:rsidR="00A76D25" w:rsidRPr="00133DC0">
        <w:rPr>
          <w:color w:val="auto"/>
        </w:rPr>
        <w:t>)</w:t>
      </w:r>
      <w:r w:rsidR="00DD4BFC" w:rsidRPr="00133DC0">
        <w:rPr>
          <w:color w:val="auto"/>
        </w:rPr>
        <w:t xml:space="preserve"> to form the </w:t>
      </w:r>
      <w:r w:rsidR="00E6106B" w:rsidRPr="00133DC0">
        <w:rPr>
          <w:color w:val="auto"/>
        </w:rPr>
        <w:t>nucleocapsids (NCs)</w:t>
      </w:r>
      <w:r w:rsidR="006C7854" w:rsidRPr="00133DC0">
        <w:rPr>
          <w:color w:val="auto"/>
        </w:rPr>
        <w:fldChar w:fldCharType="begin">
          <w:fldData xml:space="preserve">PEVuZE5vdGU+PENpdGU+PEF1dGhvcj5Db2xsaW5zPC9BdXRob3I+PFllYXI+MjAxMzwvWWVhcj48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</w:fldData>
        </w:fldChar>
      </w:r>
      <w:r w:rsidR="004544D3">
        <w:rPr>
          <w:color w:val="auto"/>
        </w:rPr>
        <w:instrText xml:space="preserve"> ADDIN EN.CITE </w:instrText>
      </w:r>
      <w:r w:rsidR="004544D3">
        <w:rPr>
          <w:color w:val="auto"/>
        </w:rPr>
        <w:fldChar w:fldCharType="begin">
          <w:fldData xml:space="preserve">PEVuZE5vdGU+PENpdGU+PEF1dGhvcj5Db2xsaW5zPC9BdXRob3I+PFllYXI+MjAxMzwvWWVhcj48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</w:fldData>
        </w:fldChar>
      </w:r>
      <w:r w:rsidR="004544D3">
        <w:rPr>
          <w:color w:val="auto"/>
        </w:rPr>
        <w:instrText xml:space="preserve"> ADDIN EN.CITE.DATA </w:instrText>
      </w:r>
      <w:r w:rsidR="004544D3">
        <w:rPr>
          <w:color w:val="auto"/>
        </w:rPr>
      </w:r>
      <w:r w:rsidR="004544D3">
        <w:rPr>
          <w:color w:val="auto"/>
        </w:rPr>
        <w:fldChar w:fldCharType="end"/>
      </w:r>
      <w:r w:rsidR="006C7854" w:rsidRPr="00133DC0">
        <w:rPr>
          <w:color w:val="auto"/>
        </w:rPr>
      </w:r>
      <w:r w:rsidR="006C7854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3</w:t>
      </w:r>
      <w:r w:rsidR="006C7854" w:rsidRPr="00133DC0">
        <w:rPr>
          <w:color w:val="auto"/>
        </w:rPr>
        <w:fldChar w:fldCharType="end"/>
      </w:r>
      <w:r w:rsidR="00DD4BFC" w:rsidRPr="00133DC0">
        <w:rPr>
          <w:color w:val="auto"/>
        </w:rPr>
        <w:t xml:space="preserve">. </w:t>
      </w:r>
      <w:r w:rsidR="00BE1E3C" w:rsidRPr="00133DC0">
        <w:rPr>
          <w:color w:val="auto"/>
        </w:rPr>
        <w:t xml:space="preserve">Because the NCs serve as the templates for </w:t>
      </w:r>
      <w:r w:rsidR="00CF2BDE" w:rsidRPr="00133DC0">
        <w:rPr>
          <w:color w:val="auto"/>
        </w:rPr>
        <w:t xml:space="preserve">both </w:t>
      </w:r>
      <w:r w:rsidR="000D3BA9" w:rsidRPr="00133DC0">
        <w:rPr>
          <w:color w:val="auto"/>
        </w:rPr>
        <w:t xml:space="preserve">replication </w:t>
      </w:r>
      <w:r w:rsidR="00BE1E3C" w:rsidRPr="00133DC0">
        <w:rPr>
          <w:color w:val="auto"/>
        </w:rPr>
        <w:t xml:space="preserve">and </w:t>
      </w:r>
      <w:r w:rsidR="000D3BA9" w:rsidRPr="00133DC0">
        <w:rPr>
          <w:color w:val="auto"/>
        </w:rPr>
        <w:t xml:space="preserve">transcription </w:t>
      </w:r>
      <w:r w:rsidR="00BE1E3C" w:rsidRPr="00133DC0">
        <w:rPr>
          <w:color w:val="auto"/>
        </w:rPr>
        <w:t xml:space="preserve">by the </w:t>
      </w:r>
      <w:r w:rsidR="00CF2BDE" w:rsidRPr="00133DC0">
        <w:rPr>
          <w:color w:val="auto"/>
        </w:rPr>
        <w:t xml:space="preserve">RSV </w:t>
      </w:r>
      <w:r w:rsidR="00BE1E3C" w:rsidRPr="00133DC0">
        <w:rPr>
          <w:color w:val="auto"/>
        </w:rPr>
        <w:t>polymerase</w:t>
      </w:r>
      <w:r w:rsidR="00CF2BDE" w:rsidRPr="00133DC0">
        <w:rPr>
          <w:color w:val="auto"/>
        </w:rPr>
        <w:t>, proper NC assembly is crucial for the polymerase to gain access to the template</w:t>
      </w:r>
      <w:r w:rsidR="000D3BA9" w:rsidRPr="00133DC0">
        <w:rPr>
          <w:color w:val="auto"/>
        </w:rPr>
        <w:t>s</w:t>
      </w:r>
      <w:r w:rsidR="00CF2BDE" w:rsidRPr="00133DC0">
        <w:rPr>
          <w:color w:val="auto"/>
        </w:rPr>
        <w:t xml:space="preserve"> for RNA synthesis</w:t>
      </w:r>
      <w:r w:rsidR="00DF48F5" w:rsidRPr="00133DC0">
        <w:rPr>
          <w:color w:val="auto"/>
        </w:rPr>
        <w:fldChar w:fldCharType="begin">
          <w:fldData xml:space="preserve">PEVuZE5vdGU+PENpdGU+PEF1dGhvcj5Hcm9zZmVsZDwvQXV0aG9yPjxZZWFyPjE5OTU8L1llYXI+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</w:fldData>
        </w:fldChar>
      </w:r>
      <w:r w:rsidR="002A680C">
        <w:rPr>
          <w:color w:val="auto"/>
        </w:rPr>
        <w:instrText xml:space="preserve"> ADDIN EN.CITE </w:instrText>
      </w:r>
      <w:r w:rsidR="002A680C">
        <w:rPr>
          <w:color w:val="auto"/>
        </w:rPr>
        <w:fldChar w:fldCharType="begin">
          <w:fldData xml:space="preserve">PEVuZE5vdGU+PENpdGU+PEF1dGhvcj5Hcm9zZmVsZDwvQXV0aG9yPjxZZWFyPjE5OTU8L1llYXI+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</w:fldData>
        </w:fldChar>
      </w:r>
      <w:r w:rsidR="002A680C">
        <w:rPr>
          <w:color w:val="auto"/>
        </w:rPr>
        <w:instrText xml:space="preserve"> ADDIN EN.CITE.DATA </w:instrText>
      </w:r>
      <w:r w:rsidR="002A680C">
        <w:rPr>
          <w:color w:val="auto"/>
        </w:rPr>
      </w:r>
      <w:r w:rsidR="002A680C">
        <w:rPr>
          <w:color w:val="auto"/>
        </w:rPr>
        <w:fldChar w:fldCharType="end"/>
      </w:r>
      <w:r w:rsidR="00DF48F5" w:rsidRPr="00133DC0">
        <w:rPr>
          <w:color w:val="auto"/>
        </w:rPr>
      </w:r>
      <w:r w:rsidR="00DF48F5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5</w:t>
      </w:r>
      <w:r w:rsidR="00DF48F5" w:rsidRPr="00133DC0">
        <w:rPr>
          <w:color w:val="auto"/>
        </w:rPr>
        <w:fldChar w:fldCharType="end"/>
      </w:r>
      <w:r w:rsidR="00CF2BDE" w:rsidRPr="00133DC0">
        <w:rPr>
          <w:color w:val="auto"/>
        </w:rPr>
        <w:t>.</w:t>
      </w:r>
      <w:r w:rsidR="000B28A8" w:rsidRPr="00133DC0">
        <w:rPr>
          <w:color w:val="auto"/>
        </w:rPr>
        <w:t xml:space="preserve"> </w:t>
      </w:r>
      <w:r w:rsidR="000935BA" w:rsidRPr="00133DC0">
        <w:rPr>
          <w:color w:val="auto"/>
        </w:rPr>
        <w:t>Interestingly</w:t>
      </w:r>
      <w:r w:rsidR="00FE75FC" w:rsidRPr="00133DC0">
        <w:rPr>
          <w:color w:val="auto"/>
        </w:rPr>
        <w:t>,</w:t>
      </w:r>
      <w:r w:rsidR="00251E98" w:rsidRPr="00133DC0">
        <w:rPr>
          <w:color w:val="auto"/>
        </w:rPr>
        <w:t xml:space="preserve"> </w:t>
      </w:r>
      <w:r w:rsidR="005C21C3" w:rsidRPr="00133DC0">
        <w:rPr>
          <w:color w:val="auto"/>
        </w:rPr>
        <w:t xml:space="preserve">based on </w:t>
      </w:r>
      <w:r w:rsidR="00251E98" w:rsidRPr="00133DC0">
        <w:rPr>
          <w:color w:val="auto"/>
        </w:rPr>
        <w:t xml:space="preserve">the structural analyses of the NNS viral polymerases, it is hypothesized that several N proteins transiently dissociate from the </w:t>
      </w:r>
      <w:r w:rsidR="002A6A00" w:rsidRPr="00133DC0">
        <w:rPr>
          <w:color w:val="auto"/>
        </w:rPr>
        <w:t>NCs</w:t>
      </w:r>
      <w:r w:rsidR="00251E98" w:rsidRPr="00133DC0">
        <w:rPr>
          <w:color w:val="auto"/>
        </w:rPr>
        <w:t xml:space="preserve"> to allow the access of the polymerase and rebind to RNA after the RNA synthesis</w:t>
      </w:r>
      <w:r w:rsidR="006A44B6" w:rsidRPr="00133DC0">
        <w:rPr>
          <w:color w:val="auto"/>
        </w:rPr>
        <w:fldChar w:fldCharType="begin">
          <w:fldData xml:space="preserve">PEVuZE5vdGU+PENpdGU+PEF1dGhvcj5QYW48L0F1dGhvcj48WWVhcj4yMDIwPC9ZZWFyPjxSZWNO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</w:fldData>
        </w:fldChar>
      </w:r>
      <w:r w:rsidR="002A680C">
        <w:rPr>
          <w:color w:val="auto"/>
        </w:rPr>
        <w:instrText xml:space="preserve"> ADDIN EN.CITE </w:instrText>
      </w:r>
      <w:r w:rsidR="002A680C">
        <w:rPr>
          <w:color w:val="auto"/>
        </w:rPr>
        <w:fldChar w:fldCharType="begin">
          <w:fldData xml:space="preserve">PEVuZE5vdGU+PENpdGU+PEF1dGhvcj5QYW48L0F1dGhvcj48WWVhcj4yMDIwPC9ZZWFyPjxSZWNO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</w:fldData>
        </w:fldChar>
      </w:r>
      <w:r w:rsidR="002A680C">
        <w:rPr>
          <w:color w:val="auto"/>
        </w:rPr>
        <w:instrText xml:space="preserve"> ADDIN EN.CITE.DATA </w:instrText>
      </w:r>
      <w:r w:rsidR="002A680C">
        <w:rPr>
          <w:color w:val="auto"/>
        </w:rPr>
      </w:r>
      <w:r w:rsidR="002A680C">
        <w:rPr>
          <w:color w:val="auto"/>
        </w:rPr>
        <w:fldChar w:fldCharType="end"/>
      </w:r>
      <w:r w:rsidR="006A44B6" w:rsidRPr="00133DC0">
        <w:rPr>
          <w:color w:val="auto"/>
        </w:rPr>
      </w:r>
      <w:r w:rsidR="006A44B6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6-12</w:t>
      </w:r>
      <w:r w:rsidR="006A44B6" w:rsidRPr="00133DC0">
        <w:rPr>
          <w:color w:val="auto"/>
        </w:rPr>
        <w:fldChar w:fldCharType="end"/>
      </w:r>
      <w:r w:rsidR="00251E98" w:rsidRPr="00133DC0">
        <w:rPr>
          <w:color w:val="auto"/>
        </w:rPr>
        <w:t>.</w:t>
      </w:r>
      <w:r w:rsidR="00A7552D" w:rsidRPr="00133DC0">
        <w:rPr>
          <w:color w:val="auto"/>
        </w:rPr>
        <w:t xml:space="preserve"> </w:t>
      </w:r>
      <w:r w:rsidR="00C63B67" w:rsidRPr="00133DC0">
        <w:rPr>
          <w:color w:val="auto"/>
        </w:rPr>
        <w:t xml:space="preserve"> </w:t>
      </w:r>
    </w:p>
    <w:p w14:paraId="627C0DFE" w14:textId="77777777" w:rsidR="000B28A8" w:rsidRPr="00133DC0" w:rsidRDefault="000B28A8">
      <w:pPr>
        <w:rPr>
          <w:color w:val="auto"/>
        </w:rPr>
      </w:pPr>
    </w:p>
    <w:p w14:paraId="76A4127D" w14:textId="71E91A2A" w:rsidR="00DA2571" w:rsidRPr="00133DC0" w:rsidRDefault="00420940">
      <w:pPr>
        <w:rPr>
          <w:color w:val="auto"/>
          <w:lang w:eastAsia="zh-CN"/>
        </w:rPr>
      </w:pPr>
      <w:r w:rsidRPr="00133DC0">
        <w:rPr>
          <w:color w:val="auto"/>
        </w:rPr>
        <w:t>Currently</w:t>
      </w:r>
      <w:r w:rsidR="00B106A4" w:rsidRPr="00133DC0">
        <w:rPr>
          <w:color w:val="auto"/>
        </w:rPr>
        <w:t xml:space="preserve">, </w:t>
      </w:r>
      <w:r w:rsidR="00166928" w:rsidRPr="00133DC0">
        <w:rPr>
          <w:color w:val="auto"/>
        </w:rPr>
        <w:t xml:space="preserve">the RSV </w:t>
      </w:r>
      <w:r w:rsidR="008F2439" w:rsidRPr="00133DC0">
        <w:rPr>
          <w:color w:val="auto"/>
        </w:rPr>
        <w:t xml:space="preserve">RNA polymerization assay has been established </w:t>
      </w:r>
      <w:r w:rsidR="000122CE" w:rsidRPr="00133DC0">
        <w:rPr>
          <w:color w:val="auto"/>
        </w:rPr>
        <w:t>using</w:t>
      </w:r>
      <w:r w:rsidR="008F2439" w:rsidRPr="00133DC0">
        <w:rPr>
          <w:color w:val="auto"/>
        </w:rPr>
        <w:t xml:space="preserve"> purified </w:t>
      </w:r>
      <w:r w:rsidR="00A71113" w:rsidRPr="00133DC0">
        <w:rPr>
          <w:color w:val="auto"/>
        </w:rPr>
        <w:t xml:space="preserve">RSV </w:t>
      </w:r>
      <w:r w:rsidR="00166928" w:rsidRPr="00133DC0">
        <w:rPr>
          <w:color w:val="auto"/>
        </w:rPr>
        <w:t>polymerase</w:t>
      </w:r>
      <w:r w:rsidR="00212A0E" w:rsidRPr="00133DC0">
        <w:rPr>
          <w:color w:val="auto"/>
        </w:rPr>
        <w:t xml:space="preserve"> on </w:t>
      </w:r>
      <w:r w:rsidR="00A71113" w:rsidRPr="00133DC0">
        <w:rPr>
          <w:color w:val="auto"/>
        </w:rPr>
        <w:t xml:space="preserve">short </w:t>
      </w:r>
      <w:r w:rsidR="00212A0E" w:rsidRPr="00133DC0">
        <w:rPr>
          <w:color w:val="auto"/>
        </w:rPr>
        <w:t>naked RNA template</w:t>
      </w:r>
      <w:r w:rsidR="00836938" w:rsidRPr="00133DC0">
        <w:rPr>
          <w:color w:val="auto"/>
        </w:rPr>
        <w:t>s</w:t>
      </w:r>
      <w:r w:rsidR="000E63E3" w:rsidRPr="00133DC0">
        <w:rPr>
          <w:color w:val="auto"/>
        </w:rPr>
        <w:fldChar w:fldCharType="begin">
          <w:fldData xml:space="preserve">PEVuZE5vdGU+PENpdGU+PEF1dGhvcj5SZW5uZXI8L0F1dGhvcj48WWVhcj4yMDE2PC9ZZWFyPjxS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</w:fldData>
        </w:fldChar>
      </w:r>
      <w:r w:rsidR="002A680C">
        <w:rPr>
          <w:color w:val="auto"/>
        </w:rPr>
        <w:instrText xml:space="preserve"> ADDIN EN.CITE </w:instrText>
      </w:r>
      <w:r w:rsidR="002A680C">
        <w:rPr>
          <w:color w:val="auto"/>
        </w:rPr>
        <w:fldChar w:fldCharType="begin">
          <w:fldData xml:space="preserve">PEVuZE5vdGU+PENpdGU+PEF1dGhvcj5SZW5uZXI8L0F1dGhvcj48WWVhcj4yMDE2PC9ZZWFyPjxS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</w:fldData>
        </w:fldChar>
      </w:r>
      <w:r w:rsidR="002A680C">
        <w:rPr>
          <w:color w:val="auto"/>
        </w:rPr>
        <w:instrText xml:space="preserve"> ADDIN EN.CITE.DATA </w:instrText>
      </w:r>
      <w:r w:rsidR="002A680C">
        <w:rPr>
          <w:color w:val="auto"/>
        </w:rPr>
      </w:r>
      <w:r w:rsidR="002A680C">
        <w:rPr>
          <w:color w:val="auto"/>
        </w:rPr>
        <w:fldChar w:fldCharType="end"/>
      </w:r>
      <w:r w:rsidR="000E63E3" w:rsidRPr="00133DC0">
        <w:rPr>
          <w:color w:val="auto"/>
        </w:rPr>
      </w:r>
      <w:r w:rsidR="000E63E3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13,14</w:t>
      </w:r>
      <w:r w:rsidR="000E63E3" w:rsidRPr="00133DC0">
        <w:rPr>
          <w:color w:val="auto"/>
        </w:rPr>
        <w:fldChar w:fldCharType="end"/>
      </w:r>
      <w:r w:rsidR="00212A0E" w:rsidRPr="00133DC0">
        <w:rPr>
          <w:color w:val="auto"/>
        </w:rPr>
        <w:t>.</w:t>
      </w:r>
      <w:r w:rsidR="00A71113" w:rsidRPr="00133DC0">
        <w:rPr>
          <w:color w:val="auto"/>
        </w:rPr>
        <w:t xml:space="preserve"> </w:t>
      </w:r>
      <w:r w:rsidR="00FC0EE7" w:rsidRPr="00133DC0">
        <w:rPr>
          <w:color w:val="auto"/>
        </w:rPr>
        <w:t>However</w:t>
      </w:r>
      <w:r w:rsidR="00121E6D" w:rsidRPr="00133DC0">
        <w:rPr>
          <w:color w:val="auto"/>
        </w:rPr>
        <w:t>, the activities of the RSV polymerase</w:t>
      </w:r>
      <w:r w:rsidR="006033BF" w:rsidRPr="00133DC0">
        <w:rPr>
          <w:color w:val="auto"/>
        </w:rPr>
        <w:t xml:space="preserve"> do not reach optimal, </w:t>
      </w:r>
      <w:r w:rsidR="00D226CC" w:rsidRPr="00133DC0">
        <w:rPr>
          <w:color w:val="auto"/>
        </w:rPr>
        <w:t>as observed in</w:t>
      </w:r>
      <w:r w:rsidR="006033BF" w:rsidRPr="00133DC0">
        <w:rPr>
          <w:color w:val="auto"/>
        </w:rPr>
        <w:t xml:space="preserve"> the non-processive and </w:t>
      </w:r>
      <w:r w:rsidR="00D226CC" w:rsidRPr="00133DC0">
        <w:rPr>
          <w:color w:val="auto"/>
        </w:rPr>
        <w:t xml:space="preserve">abortive products generated by the RSV polymerase </w:t>
      </w:r>
      <w:r w:rsidR="00AD7092" w:rsidRPr="00133DC0">
        <w:rPr>
          <w:color w:val="auto"/>
        </w:rPr>
        <w:t xml:space="preserve">when </w:t>
      </w:r>
      <w:r w:rsidR="00121E6D" w:rsidRPr="00133DC0">
        <w:rPr>
          <w:color w:val="auto"/>
        </w:rPr>
        <w:t>using naked RNA templates</w:t>
      </w:r>
      <w:r w:rsidR="00D05C8D" w:rsidRPr="00133DC0">
        <w:rPr>
          <w:color w:val="auto"/>
        </w:rPr>
        <w:t>.</w:t>
      </w:r>
      <w:r w:rsidR="00D248AB" w:rsidRPr="00133DC0">
        <w:rPr>
          <w:color w:val="auto"/>
        </w:rPr>
        <w:t xml:space="preserve"> </w:t>
      </w:r>
      <w:r w:rsidR="005658F1" w:rsidRPr="00133DC0">
        <w:rPr>
          <w:color w:val="auto"/>
        </w:rPr>
        <w:t xml:space="preserve">The lack of NC with virus-specific RNA is a primary barrier </w:t>
      </w:r>
      <w:r w:rsidR="004F5FD3" w:rsidRPr="00133DC0">
        <w:rPr>
          <w:color w:val="auto"/>
        </w:rPr>
        <w:t xml:space="preserve">for </w:t>
      </w:r>
      <w:r w:rsidR="002640F3" w:rsidRPr="00133DC0">
        <w:rPr>
          <w:color w:val="auto"/>
        </w:rPr>
        <w:t xml:space="preserve">the </w:t>
      </w:r>
      <w:r w:rsidR="004F5FD3" w:rsidRPr="00133DC0">
        <w:rPr>
          <w:color w:val="auto"/>
        </w:rPr>
        <w:t>further</w:t>
      </w:r>
      <w:r w:rsidR="008D6E70" w:rsidRPr="00133DC0">
        <w:rPr>
          <w:color w:val="auto"/>
        </w:rPr>
        <w:t xml:space="preserve"> </w:t>
      </w:r>
      <w:r w:rsidR="00D06E40" w:rsidRPr="00133DC0">
        <w:rPr>
          <w:color w:val="auto"/>
        </w:rPr>
        <w:t xml:space="preserve">mechanistic </w:t>
      </w:r>
      <w:r w:rsidR="005658F1" w:rsidRPr="00133DC0">
        <w:rPr>
          <w:color w:val="auto"/>
        </w:rPr>
        <w:t>understand</w:t>
      </w:r>
      <w:r w:rsidR="004F5FD3" w:rsidRPr="00133DC0">
        <w:rPr>
          <w:color w:val="auto"/>
        </w:rPr>
        <w:t>ing</w:t>
      </w:r>
      <w:r w:rsidR="00D06E40" w:rsidRPr="00133DC0">
        <w:rPr>
          <w:color w:val="auto"/>
        </w:rPr>
        <w:t xml:space="preserve"> of</w:t>
      </w:r>
      <w:r w:rsidR="005658F1" w:rsidRPr="00133DC0">
        <w:rPr>
          <w:color w:val="auto"/>
        </w:rPr>
        <w:t xml:space="preserve"> the RSV RNA synthesis. </w:t>
      </w:r>
      <w:r w:rsidR="00965467" w:rsidRPr="00133DC0">
        <w:rPr>
          <w:color w:val="auto"/>
        </w:rPr>
        <w:t xml:space="preserve">Therefore, </w:t>
      </w:r>
      <w:r w:rsidR="00D27F3E">
        <w:rPr>
          <w:color w:val="auto"/>
        </w:rPr>
        <w:t>using</w:t>
      </w:r>
      <w:r w:rsidR="00965467" w:rsidRPr="00133DC0">
        <w:rPr>
          <w:color w:val="auto"/>
        </w:rPr>
        <w:t xml:space="preserve"> </w:t>
      </w:r>
      <w:r w:rsidR="009A1A97" w:rsidRPr="00133DC0">
        <w:rPr>
          <w:color w:val="auto"/>
        </w:rPr>
        <w:t xml:space="preserve">an </w:t>
      </w:r>
      <w:r w:rsidR="00965467" w:rsidRPr="00133DC0">
        <w:rPr>
          <w:color w:val="auto"/>
        </w:rPr>
        <w:t xml:space="preserve">authentic RNA template </w:t>
      </w:r>
      <w:r w:rsidR="0001157F" w:rsidRPr="00133DC0">
        <w:rPr>
          <w:color w:val="auto"/>
        </w:rPr>
        <w:t>becomes</w:t>
      </w:r>
      <w:r w:rsidR="00965467" w:rsidRPr="00133DC0">
        <w:rPr>
          <w:color w:val="auto"/>
        </w:rPr>
        <w:t xml:space="preserve"> </w:t>
      </w:r>
      <w:r w:rsidR="00BA09A0" w:rsidRPr="00133DC0">
        <w:rPr>
          <w:color w:val="auto"/>
          <w:lang w:eastAsia="zh-CN"/>
        </w:rPr>
        <w:t>a critical need</w:t>
      </w:r>
      <w:r w:rsidR="00510B68" w:rsidRPr="00133DC0">
        <w:rPr>
          <w:color w:val="auto"/>
          <w:lang w:eastAsia="zh-CN"/>
        </w:rPr>
        <w:t xml:space="preserve"> to advance the </w:t>
      </w:r>
      <w:r w:rsidR="00051210" w:rsidRPr="00133DC0">
        <w:rPr>
          <w:color w:val="auto"/>
        </w:rPr>
        <w:t>fundamental knowledge of RSV RNA synthesis.</w:t>
      </w:r>
      <w:r w:rsidR="005555D0" w:rsidRPr="00133DC0">
        <w:rPr>
          <w:color w:val="auto"/>
        </w:rPr>
        <w:t xml:space="preserve"> </w:t>
      </w:r>
      <w:r w:rsidR="00E0759C" w:rsidRPr="00133DC0">
        <w:rPr>
          <w:color w:val="auto"/>
        </w:rPr>
        <w:t>The known structures of the nucleocapsid-like particles (NCLPs) from RSV and other NNS RNA viruses reveal that the RNAs in the NCLPs are either random cellular RNAs or average viral genomic RNAs</w:t>
      </w:r>
      <w:r w:rsidR="00E0759C" w:rsidRPr="00133DC0">
        <w:rPr>
          <w:color w:val="auto"/>
        </w:rPr>
        <w:fldChar w:fldCharType="begin">
          <w:fldData xml:space="preserve">PEVuZE5vdGU+PENpdGU+PEF1dGhvcj5EZXNmb3NzZXM8L0F1dGhvcj48WWVhcj4yMDEzPC9ZZWFy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</w:fldData>
        </w:fldChar>
      </w:r>
      <w:r w:rsidR="002A680C">
        <w:rPr>
          <w:color w:val="auto"/>
        </w:rPr>
        <w:instrText xml:space="preserve"> ADDIN EN.CITE </w:instrText>
      </w:r>
      <w:r w:rsidR="002A680C">
        <w:rPr>
          <w:color w:val="auto"/>
        </w:rPr>
        <w:fldChar w:fldCharType="begin">
          <w:fldData xml:space="preserve">PEVuZE5vdGU+PENpdGU+PEF1dGhvcj5EZXNmb3NzZXM8L0F1dGhvcj48WWVhcj4yMDEzPC9ZZWFy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</w:fldData>
        </w:fldChar>
      </w:r>
      <w:r w:rsidR="002A680C">
        <w:rPr>
          <w:color w:val="auto"/>
        </w:rPr>
        <w:instrText xml:space="preserve"> ADDIN EN.CITE.DATA </w:instrText>
      </w:r>
      <w:r w:rsidR="002A680C">
        <w:rPr>
          <w:color w:val="auto"/>
        </w:rPr>
      </w:r>
      <w:r w:rsidR="002A680C">
        <w:rPr>
          <w:color w:val="auto"/>
        </w:rPr>
        <w:fldChar w:fldCharType="end"/>
      </w:r>
      <w:r w:rsidR="00E0759C" w:rsidRPr="00133DC0">
        <w:rPr>
          <w:color w:val="auto"/>
        </w:rPr>
      </w:r>
      <w:r w:rsidR="00E0759C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15-19</w:t>
      </w:r>
      <w:r w:rsidR="00E0759C" w:rsidRPr="00133DC0">
        <w:rPr>
          <w:color w:val="auto"/>
        </w:rPr>
        <w:fldChar w:fldCharType="end"/>
      </w:r>
      <w:r w:rsidR="00E0759C" w:rsidRPr="00133DC0">
        <w:rPr>
          <w:color w:val="auto"/>
        </w:rPr>
        <w:t xml:space="preserve">. </w:t>
      </w:r>
      <w:r w:rsidR="006C232B" w:rsidRPr="00133DC0">
        <w:rPr>
          <w:color w:val="auto"/>
        </w:rPr>
        <w:t>Together, t</w:t>
      </w:r>
      <w:r w:rsidR="00EF3669" w:rsidRPr="00133DC0">
        <w:rPr>
          <w:color w:val="auto"/>
        </w:rPr>
        <w:t xml:space="preserve">he main </w:t>
      </w:r>
      <w:r w:rsidR="00166928" w:rsidRPr="00133DC0">
        <w:rPr>
          <w:color w:val="auto"/>
        </w:rPr>
        <w:t>hurdle</w:t>
      </w:r>
      <w:r w:rsidR="00EF3669" w:rsidRPr="00133DC0">
        <w:rPr>
          <w:color w:val="auto"/>
        </w:rPr>
        <w:t xml:space="preserve"> is </w:t>
      </w:r>
      <w:r w:rsidR="00A17ED8" w:rsidRPr="00133DC0">
        <w:rPr>
          <w:color w:val="auto"/>
        </w:rPr>
        <w:t>that</w:t>
      </w:r>
      <w:r w:rsidR="00EF3669" w:rsidRPr="00133DC0">
        <w:rPr>
          <w:color w:val="auto"/>
        </w:rPr>
        <w:t xml:space="preserve"> </w:t>
      </w:r>
      <w:r w:rsidR="00127741" w:rsidRPr="00133DC0">
        <w:rPr>
          <w:color w:val="auto"/>
        </w:rPr>
        <w:t>N</w:t>
      </w:r>
      <w:r w:rsidR="00166928" w:rsidRPr="00133DC0">
        <w:rPr>
          <w:color w:val="auto"/>
          <w:lang w:eastAsia="zh-CN"/>
        </w:rPr>
        <w:t xml:space="preserve"> binds non-specifically to cellular RNAs to form NCLPs when N is </w:t>
      </w:r>
      <w:r w:rsidR="002640F3" w:rsidRPr="00133DC0">
        <w:rPr>
          <w:color w:val="auto"/>
          <w:lang w:eastAsia="zh-CN"/>
        </w:rPr>
        <w:t>over</w:t>
      </w:r>
      <w:r w:rsidR="00166928" w:rsidRPr="00133DC0">
        <w:rPr>
          <w:color w:val="auto"/>
          <w:lang w:eastAsia="zh-CN"/>
        </w:rPr>
        <w:t>expressed</w:t>
      </w:r>
      <w:r w:rsidR="00895B06" w:rsidRPr="00133DC0">
        <w:rPr>
          <w:color w:val="auto"/>
          <w:lang w:eastAsia="zh-CN"/>
        </w:rPr>
        <w:t xml:space="preserve"> in the host cells</w:t>
      </w:r>
      <w:r w:rsidR="00DA2571" w:rsidRPr="00133DC0">
        <w:rPr>
          <w:color w:val="auto"/>
          <w:lang w:eastAsia="zh-CN"/>
        </w:rPr>
        <w:t>.</w:t>
      </w:r>
      <w:r w:rsidR="00D902FD" w:rsidRPr="00133DC0">
        <w:rPr>
          <w:color w:val="auto"/>
          <w:lang w:eastAsia="zh-CN"/>
        </w:rPr>
        <w:t xml:space="preserve"> </w:t>
      </w:r>
    </w:p>
    <w:p w14:paraId="422DB124" w14:textId="77777777" w:rsidR="0044286E" w:rsidRPr="00133DC0" w:rsidRDefault="0044286E">
      <w:pPr>
        <w:rPr>
          <w:color w:val="auto"/>
        </w:rPr>
      </w:pPr>
    </w:p>
    <w:p w14:paraId="3F4803EC" w14:textId="3104EC72" w:rsidR="007B507B" w:rsidRPr="00133DC0" w:rsidRDefault="008619F5">
      <w:pPr>
        <w:rPr>
          <w:color w:val="auto"/>
          <w:lang w:eastAsia="zh-CN"/>
        </w:rPr>
      </w:pPr>
      <w:r w:rsidRPr="00133DC0">
        <w:rPr>
          <w:color w:val="auto"/>
        </w:rPr>
        <w:t>To overcome th</w:t>
      </w:r>
      <w:r w:rsidR="00AF0815">
        <w:rPr>
          <w:color w:val="auto"/>
        </w:rPr>
        <w:t>is</w:t>
      </w:r>
      <w:r w:rsidRPr="00133DC0">
        <w:rPr>
          <w:color w:val="auto"/>
        </w:rPr>
        <w:t xml:space="preserve"> </w:t>
      </w:r>
      <w:r w:rsidR="00A07619" w:rsidRPr="00133DC0">
        <w:rPr>
          <w:color w:val="auto"/>
        </w:rPr>
        <w:t>hurdle</w:t>
      </w:r>
      <w:r w:rsidR="0044286E" w:rsidRPr="00133DC0">
        <w:rPr>
          <w:color w:val="auto"/>
        </w:rPr>
        <w:t>, we established a protocol to obtain RNA-free (N</w:t>
      </w:r>
      <w:r w:rsidR="0044286E" w:rsidRPr="00133DC0">
        <w:rPr>
          <w:color w:val="auto"/>
          <w:vertAlign w:val="superscript"/>
        </w:rPr>
        <w:t>0</w:t>
      </w:r>
      <w:r w:rsidR="0044286E" w:rsidRPr="00133DC0">
        <w:rPr>
          <w:color w:val="auto"/>
        </w:rPr>
        <w:t>) first</w:t>
      </w:r>
      <w:r w:rsidR="00496821" w:rsidRPr="00133DC0">
        <w:rPr>
          <w:color w:val="auto"/>
        </w:rPr>
        <w:t xml:space="preserve"> </w:t>
      </w:r>
      <w:r w:rsidR="0044286E" w:rsidRPr="00133DC0">
        <w:rPr>
          <w:color w:val="auto"/>
        </w:rPr>
        <w:t>and assembl</w:t>
      </w:r>
      <w:r w:rsidR="00257715" w:rsidRPr="00133DC0">
        <w:rPr>
          <w:color w:val="auto"/>
        </w:rPr>
        <w:t>e</w:t>
      </w:r>
      <w:r w:rsidR="0044286E" w:rsidRPr="00133DC0">
        <w:rPr>
          <w:color w:val="auto"/>
        </w:rPr>
        <w:t xml:space="preserve"> N</w:t>
      </w:r>
      <w:r w:rsidR="0044286E" w:rsidRPr="00133DC0">
        <w:rPr>
          <w:color w:val="auto"/>
          <w:vertAlign w:val="superscript"/>
        </w:rPr>
        <w:t>0</w:t>
      </w:r>
      <w:r w:rsidR="0044286E" w:rsidRPr="00133DC0">
        <w:rPr>
          <w:color w:val="auto"/>
        </w:rPr>
        <w:t xml:space="preserve"> with authentic viral genomic RNA into NCLPs</w:t>
      </w:r>
      <w:r w:rsidR="0044286E" w:rsidRPr="00133DC0">
        <w:rPr>
          <w:color w:val="auto"/>
        </w:rPr>
        <w:fldChar w:fldCharType="begin">
          <w:fldData xml:space="preserve">PEVuZE5vdGU+PENpdGU+PEF1dGhvcj5HYW88L0F1dGhvcj48WWVhcj4yMDIwPC9ZZWFyPjxSZWNO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</w:fldData>
        </w:fldChar>
      </w:r>
      <w:r w:rsidR="002A680C">
        <w:rPr>
          <w:color w:val="auto"/>
        </w:rPr>
        <w:instrText xml:space="preserve"> ADDIN EN.CITE </w:instrText>
      </w:r>
      <w:r w:rsidR="002A680C">
        <w:rPr>
          <w:color w:val="auto"/>
        </w:rPr>
        <w:fldChar w:fldCharType="begin">
          <w:fldData xml:space="preserve">PEVuZE5vdGU+PENpdGU+PEF1dGhvcj5HYW88L0F1dGhvcj48WWVhcj4yMDIwPC9ZZWFyPjxSZWNO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</w:fldData>
        </w:fldChar>
      </w:r>
      <w:r w:rsidR="002A680C">
        <w:rPr>
          <w:color w:val="auto"/>
        </w:rPr>
        <w:instrText xml:space="preserve"> ADDIN EN.CITE.DATA </w:instrText>
      </w:r>
      <w:r w:rsidR="002A680C">
        <w:rPr>
          <w:color w:val="auto"/>
        </w:rPr>
      </w:r>
      <w:r w:rsidR="002A680C">
        <w:rPr>
          <w:color w:val="auto"/>
        </w:rPr>
        <w:fldChar w:fldCharType="end"/>
      </w:r>
      <w:r w:rsidR="0044286E" w:rsidRPr="00133DC0">
        <w:rPr>
          <w:color w:val="auto"/>
        </w:rPr>
      </w:r>
      <w:r w:rsidR="0044286E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20</w:t>
      </w:r>
      <w:r w:rsidR="0044286E" w:rsidRPr="00133DC0">
        <w:rPr>
          <w:color w:val="auto"/>
        </w:rPr>
        <w:fldChar w:fldCharType="end"/>
      </w:r>
      <w:r w:rsidR="0044286E" w:rsidRPr="00133DC0">
        <w:rPr>
          <w:color w:val="auto"/>
        </w:rPr>
        <w:t>.</w:t>
      </w:r>
      <w:r w:rsidR="00A8761B" w:rsidRPr="00133DC0">
        <w:rPr>
          <w:color w:val="auto"/>
        </w:rPr>
        <w:t xml:space="preserve"> </w:t>
      </w:r>
      <w:r w:rsidR="00166928" w:rsidRPr="00133DC0">
        <w:rPr>
          <w:color w:val="auto"/>
          <w:lang w:eastAsia="zh-CN"/>
        </w:rPr>
        <w:t xml:space="preserve">The principle of this protocol is </w:t>
      </w:r>
      <w:r w:rsidR="00334164" w:rsidRPr="00133DC0">
        <w:rPr>
          <w:color w:val="auto"/>
          <w:lang w:eastAsia="zh-CN"/>
        </w:rPr>
        <w:t xml:space="preserve">to </w:t>
      </w:r>
      <w:r w:rsidR="00166928" w:rsidRPr="00133DC0">
        <w:rPr>
          <w:color w:val="auto"/>
          <w:lang w:eastAsia="zh-CN"/>
        </w:rPr>
        <w:t xml:space="preserve">obtain a </w:t>
      </w:r>
      <w:r w:rsidR="008A22FE" w:rsidRPr="00133DC0">
        <w:rPr>
          <w:color w:val="auto"/>
          <w:lang w:eastAsia="zh-CN"/>
        </w:rPr>
        <w:t>large</w:t>
      </w:r>
      <w:r w:rsidR="00166928" w:rsidRPr="00133DC0">
        <w:rPr>
          <w:color w:val="auto"/>
          <w:lang w:eastAsia="zh-CN"/>
        </w:rPr>
        <w:t xml:space="preserve"> quantity of recombinant RNA-free N (N</w:t>
      </w:r>
      <w:r w:rsidR="00166928" w:rsidRPr="00133DC0">
        <w:rPr>
          <w:color w:val="auto"/>
          <w:vertAlign w:val="superscript"/>
          <w:lang w:eastAsia="zh-CN"/>
        </w:rPr>
        <w:t>0</w:t>
      </w:r>
      <w:r w:rsidR="00166928" w:rsidRPr="00133DC0">
        <w:rPr>
          <w:color w:val="auto"/>
          <w:lang w:eastAsia="zh-CN"/>
        </w:rPr>
        <w:t xml:space="preserve">) </w:t>
      </w:r>
      <w:r w:rsidR="00954B69" w:rsidRPr="00133DC0">
        <w:rPr>
          <w:color w:val="auto"/>
        </w:rPr>
        <w:t>by co-expressing N with a chaperone</w:t>
      </w:r>
      <w:r w:rsidR="00265B88" w:rsidRPr="00133DC0">
        <w:rPr>
          <w:color w:val="auto"/>
        </w:rPr>
        <w:t>,</w:t>
      </w:r>
      <w:r w:rsidR="00954B69" w:rsidRPr="00133DC0">
        <w:rPr>
          <w:color w:val="auto"/>
        </w:rPr>
        <w:t xml:space="preserve"> </w:t>
      </w:r>
      <w:r w:rsidR="00265B88" w:rsidRPr="00133DC0">
        <w:rPr>
          <w:color w:val="auto"/>
        </w:rPr>
        <w:t xml:space="preserve">the </w:t>
      </w:r>
      <w:r w:rsidR="00265B88" w:rsidRPr="00133DC0">
        <w:rPr>
          <w:color w:val="auto"/>
          <w:lang w:eastAsia="zh-CN"/>
        </w:rPr>
        <w:t>N-terminal domain of</w:t>
      </w:r>
      <w:r w:rsidR="007F35BC" w:rsidRPr="00133DC0">
        <w:rPr>
          <w:color w:val="auto"/>
          <w:lang w:eastAsia="zh-CN"/>
        </w:rPr>
        <w:t xml:space="preserve"> RSV</w:t>
      </w:r>
      <w:r w:rsidR="00265B88" w:rsidRPr="00133DC0">
        <w:rPr>
          <w:color w:val="auto"/>
          <w:lang w:eastAsia="zh-CN"/>
        </w:rPr>
        <w:t xml:space="preserve"> </w:t>
      </w:r>
      <w:r w:rsidR="00954B69" w:rsidRPr="00133DC0">
        <w:rPr>
          <w:color w:val="auto"/>
        </w:rPr>
        <w:t>phosphoprotein (P</w:t>
      </w:r>
      <w:r w:rsidR="00623F76" w:rsidRPr="00133DC0">
        <w:rPr>
          <w:color w:val="auto"/>
          <w:vertAlign w:val="subscript"/>
        </w:rPr>
        <w:t>NTD</w:t>
      </w:r>
      <w:r w:rsidR="00954B69" w:rsidRPr="00133DC0">
        <w:rPr>
          <w:color w:val="auto"/>
        </w:rPr>
        <w:t>)</w:t>
      </w:r>
      <w:r w:rsidR="00166928" w:rsidRPr="00133DC0">
        <w:rPr>
          <w:color w:val="auto"/>
          <w:lang w:eastAsia="zh-CN"/>
        </w:rPr>
        <w:t>. The purified N</w:t>
      </w:r>
      <w:r w:rsidR="00166928" w:rsidRPr="00133DC0">
        <w:rPr>
          <w:color w:val="auto"/>
          <w:vertAlign w:val="superscript"/>
          <w:lang w:eastAsia="zh-CN"/>
        </w:rPr>
        <w:t>0</w:t>
      </w:r>
      <w:r w:rsidR="004D5284" w:rsidRPr="00133DC0">
        <w:rPr>
          <w:color w:val="auto"/>
        </w:rPr>
        <w:t>P</w:t>
      </w:r>
      <w:r w:rsidR="004D5284" w:rsidRPr="00133DC0" w:rsidDel="004D5284">
        <w:rPr>
          <w:color w:val="auto"/>
          <w:lang w:eastAsia="zh-CN"/>
        </w:rPr>
        <w:t xml:space="preserve"> </w:t>
      </w:r>
      <w:r w:rsidR="00166928" w:rsidRPr="00133DC0">
        <w:rPr>
          <w:color w:val="auto"/>
          <w:lang w:eastAsia="zh-CN"/>
        </w:rPr>
        <w:t>could be stimulated and assembled into NCLPs by adding RSV-specific RNA oligo</w:t>
      </w:r>
      <w:r w:rsidR="009A1B3E" w:rsidRPr="00133DC0">
        <w:rPr>
          <w:color w:val="auto"/>
          <w:lang w:eastAsia="zh-CN"/>
        </w:rPr>
        <w:t>s</w:t>
      </w:r>
      <w:r w:rsidR="005627A8" w:rsidRPr="00133DC0">
        <w:rPr>
          <w:color w:val="auto"/>
          <w:lang w:eastAsia="zh-CN"/>
        </w:rPr>
        <w:t>, and during the assembly process</w:t>
      </w:r>
      <w:r w:rsidR="008E4343" w:rsidRPr="00133DC0">
        <w:rPr>
          <w:color w:val="auto"/>
          <w:lang w:eastAsia="zh-CN"/>
        </w:rPr>
        <w:t xml:space="preserve">, the </w:t>
      </w:r>
      <w:r w:rsidR="009B27A3" w:rsidRPr="00133DC0">
        <w:rPr>
          <w:color w:val="auto"/>
          <w:lang w:eastAsia="zh-CN"/>
        </w:rPr>
        <w:t xml:space="preserve">chaperone </w:t>
      </w:r>
      <w:r w:rsidR="005335ED" w:rsidRPr="00133DC0">
        <w:rPr>
          <w:color w:val="auto"/>
        </w:rPr>
        <w:t>P</w:t>
      </w:r>
      <w:r w:rsidR="005335ED" w:rsidRPr="00133DC0">
        <w:rPr>
          <w:color w:val="auto"/>
          <w:vertAlign w:val="subscript"/>
        </w:rPr>
        <w:t>NTD</w:t>
      </w:r>
      <w:r w:rsidR="005335ED" w:rsidRPr="00133DC0" w:rsidDel="004D5284">
        <w:rPr>
          <w:color w:val="auto"/>
          <w:lang w:eastAsia="zh-CN"/>
        </w:rPr>
        <w:t xml:space="preserve"> </w:t>
      </w:r>
      <w:r w:rsidR="00166928" w:rsidRPr="00133DC0">
        <w:rPr>
          <w:color w:val="auto"/>
          <w:lang w:eastAsia="zh-CN"/>
        </w:rPr>
        <w:t xml:space="preserve">is </w:t>
      </w:r>
      <w:r w:rsidR="002D2E15" w:rsidRPr="00133DC0">
        <w:rPr>
          <w:color w:val="auto"/>
          <w:lang w:eastAsia="zh-CN"/>
        </w:rPr>
        <w:t xml:space="preserve">displaced </w:t>
      </w:r>
      <w:r w:rsidR="00166928" w:rsidRPr="00133DC0">
        <w:rPr>
          <w:color w:val="auto"/>
          <w:lang w:eastAsia="zh-CN"/>
        </w:rPr>
        <w:t xml:space="preserve">upon </w:t>
      </w:r>
      <w:r w:rsidR="000675E5" w:rsidRPr="00133DC0">
        <w:rPr>
          <w:color w:val="auto"/>
          <w:lang w:eastAsia="zh-CN"/>
        </w:rPr>
        <w:t xml:space="preserve">the </w:t>
      </w:r>
      <w:r w:rsidR="00B43D72" w:rsidRPr="00133DC0">
        <w:rPr>
          <w:color w:val="auto"/>
          <w:lang w:eastAsia="zh-CN"/>
        </w:rPr>
        <w:t>add</w:t>
      </w:r>
      <w:r w:rsidR="000675E5" w:rsidRPr="00133DC0">
        <w:rPr>
          <w:color w:val="auto"/>
          <w:lang w:eastAsia="zh-CN"/>
        </w:rPr>
        <w:t xml:space="preserve">ition of </w:t>
      </w:r>
      <w:r w:rsidR="00B43D72" w:rsidRPr="00133DC0">
        <w:rPr>
          <w:color w:val="auto"/>
          <w:lang w:eastAsia="zh-CN"/>
        </w:rPr>
        <w:t>RNA</w:t>
      </w:r>
      <w:r w:rsidR="002C0506" w:rsidRPr="00133DC0">
        <w:rPr>
          <w:color w:val="auto"/>
          <w:lang w:eastAsia="zh-CN"/>
        </w:rPr>
        <w:t xml:space="preserve"> oligos</w:t>
      </w:r>
      <w:r w:rsidR="00166928" w:rsidRPr="00133DC0">
        <w:rPr>
          <w:color w:val="auto"/>
          <w:lang w:eastAsia="zh-CN"/>
        </w:rPr>
        <w:t xml:space="preserve">. </w:t>
      </w:r>
    </w:p>
    <w:p w14:paraId="1758B9C6" w14:textId="77777777" w:rsidR="007B507B" w:rsidRPr="00133DC0" w:rsidRDefault="007B507B">
      <w:pPr>
        <w:rPr>
          <w:color w:val="auto"/>
          <w:lang w:eastAsia="zh-CN"/>
        </w:rPr>
      </w:pPr>
    </w:p>
    <w:p w14:paraId="2FA688DE" w14:textId="2D84F6FF" w:rsidR="00C50016" w:rsidRPr="00133DC0" w:rsidRDefault="00457317">
      <w:pPr>
        <w:rPr>
          <w:color w:val="808080"/>
        </w:rPr>
      </w:pPr>
      <w:r w:rsidRPr="00133DC0">
        <w:rPr>
          <w:color w:val="auto"/>
          <w:lang w:eastAsia="zh-CN"/>
        </w:rPr>
        <w:t xml:space="preserve">Here, we detail a protocol </w:t>
      </w:r>
      <w:r w:rsidR="00026A32" w:rsidRPr="00133DC0">
        <w:rPr>
          <w:color w:val="auto"/>
          <w:lang w:eastAsia="zh-CN"/>
        </w:rPr>
        <w:t>for the</w:t>
      </w:r>
      <w:r w:rsidRPr="00133DC0">
        <w:rPr>
          <w:color w:val="auto"/>
          <w:lang w:eastAsia="zh-CN"/>
        </w:rPr>
        <w:t xml:space="preserve"> </w:t>
      </w:r>
      <w:r w:rsidR="00026A32" w:rsidRPr="00133DC0">
        <w:rPr>
          <w:color w:val="auto"/>
          <w:lang w:eastAsia="zh-CN"/>
        </w:rPr>
        <w:t xml:space="preserve">generation and assembly of RSV RNA-specific </w:t>
      </w:r>
      <w:r w:rsidR="002265DC" w:rsidRPr="00133DC0">
        <w:rPr>
          <w:color w:val="auto"/>
          <w:lang w:eastAsia="zh-CN"/>
        </w:rPr>
        <w:t>NCs</w:t>
      </w:r>
      <w:r w:rsidR="00026A32" w:rsidRPr="00133DC0">
        <w:rPr>
          <w:color w:val="auto"/>
          <w:lang w:eastAsia="zh-CN"/>
        </w:rPr>
        <w:t>.</w:t>
      </w:r>
      <w:r w:rsidR="008E521B" w:rsidRPr="00133DC0">
        <w:rPr>
          <w:color w:val="auto"/>
          <w:lang w:eastAsia="zh-CN"/>
        </w:rPr>
        <w:t xml:space="preserve"> In this protocol, we describe </w:t>
      </w:r>
      <w:r w:rsidR="007844ED" w:rsidRPr="00133DC0">
        <w:rPr>
          <w:color w:val="auto"/>
          <w:lang w:eastAsia="zh-CN"/>
        </w:rPr>
        <w:t>the molecular cloning</w:t>
      </w:r>
      <w:r w:rsidR="00530F34" w:rsidRPr="00133DC0">
        <w:rPr>
          <w:color w:val="auto"/>
          <w:lang w:eastAsia="zh-CN"/>
        </w:rPr>
        <w:t xml:space="preserve">, protein preparation, </w:t>
      </w:r>
      <w:r w:rsidR="000C2536" w:rsidRPr="00133DC0">
        <w:rPr>
          <w:i/>
          <w:iCs/>
          <w:color w:val="auto"/>
          <w:lang w:eastAsia="zh-CN"/>
        </w:rPr>
        <w:t>in vitro</w:t>
      </w:r>
      <w:r w:rsidR="000C2536" w:rsidRPr="00133DC0">
        <w:rPr>
          <w:color w:val="auto"/>
          <w:lang w:eastAsia="zh-CN"/>
        </w:rPr>
        <w:t xml:space="preserve"> assembly</w:t>
      </w:r>
      <w:r w:rsidR="00FB3BE2" w:rsidRPr="00133DC0">
        <w:rPr>
          <w:color w:val="auto"/>
          <w:lang w:eastAsia="zh-CN"/>
        </w:rPr>
        <w:t>,</w:t>
      </w:r>
      <w:r w:rsidR="000C2536" w:rsidRPr="00133DC0">
        <w:rPr>
          <w:color w:val="auto"/>
          <w:lang w:eastAsia="zh-CN"/>
        </w:rPr>
        <w:t xml:space="preserve"> and validation of the complex assembly. </w:t>
      </w:r>
      <w:r w:rsidR="008024A0" w:rsidRPr="00133DC0">
        <w:rPr>
          <w:color w:val="auto"/>
          <w:lang w:eastAsia="zh-CN"/>
        </w:rPr>
        <w:t>W</w:t>
      </w:r>
      <w:r w:rsidR="0096189C" w:rsidRPr="00133DC0">
        <w:rPr>
          <w:color w:val="auto"/>
          <w:lang w:eastAsia="zh-CN"/>
        </w:rPr>
        <w:t xml:space="preserve">e highlight the cloning strategy to generate </w:t>
      </w:r>
      <w:r w:rsidR="00B81B9A" w:rsidRPr="00133DC0">
        <w:rPr>
          <w:color w:val="auto"/>
          <w:lang w:eastAsia="zh-CN"/>
        </w:rPr>
        <w:t xml:space="preserve">bi-cistronic </w:t>
      </w:r>
      <w:r w:rsidR="0096189C" w:rsidRPr="00133DC0">
        <w:rPr>
          <w:color w:val="auto"/>
          <w:lang w:eastAsia="zh-CN"/>
        </w:rPr>
        <w:t>construct</w:t>
      </w:r>
      <w:r w:rsidR="00F24D77" w:rsidRPr="00133DC0">
        <w:rPr>
          <w:color w:val="auto"/>
          <w:lang w:eastAsia="zh-CN"/>
        </w:rPr>
        <w:t xml:space="preserve">s for protein </w:t>
      </w:r>
      <w:r w:rsidR="009A1A97" w:rsidRPr="00133DC0">
        <w:rPr>
          <w:color w:val="auto"/>
          <w:lang w:eastAsia="zh-CN"/>
        </w:rPr>
        <w:t>co</w:t>
      </w:r>
      <w:r w:rsidR="00F24D77" w:rsidRPr="00133DC0">
        <w:rPr>
          <w:color w:val="auto"/>
          <w:lang w:eastAsia="zh-CN"/>
        </w:rPr>
        <w:t>expression</w:t>
      </w:r>
      <w:r w:rsidR="008024A0" w:rsidRPr="00133DC0">
        <w:rPr>
          <w:color w:val="auto"/>
          <w:lang w:eastAsia="zh-CN"/>
        </w:rPr>
        <w:t xml:space="preserve"> for molecular cloning</w:t>
      </w:r>
      <w:r w:rsidR="00F24D77" w:rsidRPr="00133DC0">
        <w:rPr>
          <w:color w:val="auto"/>
          <w:lang w:eastAsia="zh-CN"/>
        </w:rPr>
        <w:t xml:space="preserve">. For protein preparation, we describe the </w:t>
      </w:r>
      <w:r w:rsidR="0098667E" w:rsidRPr="00133DC0">
        <w:rPr>
          <w:color w:val="auto"/>
          <w:lang w:eastAsia="zh-CN"/>
        </w:rPr>
        <w:t xml:space="preserve">procedures </w:t>
      </w:r>
      <w:r w:rsidR="009D1F50" w:rsidRPr="00133DC0">
        <w:rPr>
          <w:color w:val="auto"/>
          <w:lang w:eastAsia="zh-CN"/>
        </w:rPr>
        <w:t xml:space="preserve">of cell culture, </w:t>
      </w:r>
      <w:r w:rsidR="00761EB2" w:rsidRPr="00133DC0">
        <w:rPr>
          <w:color w:val="auto"/>
          <w:lang w:eastAsia="zh-CN"/>
        </w:rPr>
        <w:t xml:space="preserve">protein </w:t>
      </w:r>
      <w:r w:rsidR="009D1F50" w:rsidRPr="00133DC0">
        <w:rPr>
          <w:color w:val="auto"/>
          <w:lang w:eastAsia="zh-CN"/>
        </w:rPr>
        <w:t>extraction</w:t>
      </w:r>
      <w:r w:rsidR="009A1A97" w:rsidRPr="00133DC0">
        <w:rPr>
          <w:color w:val="auto"/>
          <w:lang w:eastAsia="zh-CN"/>
        </w:rPr>
        <w:t>,</w:t>
      </w:r>
      <w:r w:rsidR="009D1F50" w:rsidRPr="00133DC0">
        <w:rPr>
          <w:color w:val="auto"/>
          <w:lang w:eastAsia="zh-CN"/>
        </w:rPr>
        <w:t xml:space="preserve"> and </w:t>
      </w:r>
      <w:r w:rsidR="00517A64" w:rsidRPr="00133DC0">
        <w:rPr>
          <w:color w:val="auto"/>
          <w:lang w:eastAsia="zh-CN"/>
        </w:rPr>
        <w:t xml:space="preserve">the </w:t>
      </w:r>
      <w:r w:rsidR="009D1F50" w:rsidRPr="00133DC0">
        <w:rPr>
          <w:color w:val="auto"/>
          <w:lang w:eastAsia="zh-CN"/>
        </w:rPr>
        <w:t xml:space="preserve">purification of the protein complex. </w:t>
      </w:r>
      <w:r w:rsidR="009665CF" w:rsidRPr="00133DC0">
        <w:rPr>
          <w:color w:val="auto"/>
          <w:lang w:eastAsia="zh-CN"/>
        </w:rPr>
        <w:t xml:space="preserve">Then we discuss the </w:t>
      </w:r>
      <w:r w:rsidR="002A3C6B" w:rsidRPr="00133DC0">
        <w:rPr>
          <w:color w:val="auto"/>
          <w:lang w:eastAsia="zh-CN"/>
        </w:rPr>
        <w:t xml:space="preserve">method for </w:t>
      </w:r>
      <w:r w:rsidR="002A3C6B" w:rsidRPr="00133DC0">
        <w:rPr>
          <w:i/>
          <w:iCs/>
          <w:color w:val="auto"/>
          <w:lang w:eastAsia="zh-CN"/>
        </w:rPr>
        <w:t>in vitro</w:t>
      </w:r>
      <w:r w:rsidR="002A3C6B" w:rsidRPr="00133DC0">
        <w:rPr>
          <w:color w:val="auto"/>
          <w:lang w:eastAsia="zh-CN"/>
        </w:rPr>
        <w:t xml:space="preserve"> assembly of the </w:t>
      </w:r>
      <w:r w:rsidR="00124860" w:rsidRPr="00133DC0">
        <w:rPr>
          <w:color w:val="auto"/>
          <w:lang w:eastAsia="zh-CN"/>
        </w:rPr>
        <w:t xml:space="preserve">RSV RNA-specific </w:t>
      </w:r>
      <w:r w:rsidR="002265DC" w:rsidRPr="00133DC0">
        <w:rPr>
          <w:color w:val="auto"/>
          <w:lang w:eastAsia="zh-CN"/>
        </w:rPr>
        <w:t>NCs</w:t>
      </w:r>
      <w:r w:rsidR="006030BC" w:rsidRPr="00133DC0">
        <w:rPr>
          <w:color w:val="auto"/>
          <w:lang w:eastAsia="zh-CN"/>
        </w:rPr>
        <w:t xml:space="preserve">. </w:t>
      </w:r>
      <w:r w:rsidR="0098667E" w:rsidRPr="00133DC0">
        <w:rPr>
          <w:color w:val="auto"/>
          <w:lang w:eastAsia="zh-CN"/>
        </w:rPr>
        <w:t>Finally, w</w:t>
      </w:r>
      <w:r w:rsidR="00166928" w:rsidRPr="00133DC0">
        <w:rPr>
          <w:color w:val="auto"/>
          <w:lang w:eastAsia="zh-CN"/>
        </w:rPr>
        <w:t xml:space="preserve">e use size exclusion chromatography </w:t>
      </w:r>
      <w:r w:rsidR="0098667E" w:rsidRPr="00133DC0">
        <w:rPr>
          <w:color w:val="auto"/>
          <w:lang w:eastAsia="zh-CN"/>
        </w:rPr>
        <w:t xml:space="preserve">(SEC) </w:t>
      </w:r>
      <w:r w:rsidR="00166928" w:rsidRPr="00133DC0">
        <w:rPr>
          <w:color w:val="auto"/>
          <w:lang w:eastAsia="zh-CN"/>
        </w:rPr>
        <w:t xml:space="preserve">and negative stain electron microscopy </w:t>
      </w:r>
      <w:r w:rsidR="009D1F50" w:rsidRPr="00133DC0">
        <w:rPr>
          <w:color w:val="auto"/>
          <w:lang w:eastAsia="zh-CN"/>
        </w:rPr>
        <w:t xml:space="preserve">(EM) </w:t>
      </w:r>
      <w:r w:rsidR="00166928" w:rsidRPr="00133DC0">
        <w:rPr>
          <w:color w:val="auto"/>
          <w:lang w:eastAsia="zh-CN"/>
        </w:rPr>
        <w:t>to characterize and visualize the assembled NCLPs.</w:t>
      </w:r>
    </w:p>
    <w:p w14:paraId="237AD7DD" w14:textId="77777777" w:rsidR="00D15131" w:rsidRPr="00133DC0" w:rsidRDefault="00D15131">
      <w:pPr>
        <w:rPr>
          <w:b/>
        </w:rPr>
      </w:pPr>
    </w:p>
    <w:p w14:paraId="191D6D65" w14:textId="08789664" w:rsidR="00432845" w:rsidRDefault="006305D7">
      <w:pPr>
        <w:rPr>
          <w:rStyle w:val="Hyperlink"/>
          <w:color w:val="808080" w:themeColor="background1" w:themeShade="80"/>
          <w:u w:val="none"/>
        </w:rPr>
      </w:pPr>
      <w:r w:rsidRPr="00133DC0">
        <w:rPr>
          <w:b/>
        </w:rPr>
        <w:t>PROTOCOL:</w:t>
      </w:r>
      <w:r w:rsidRPr="00133DC0">
        <w:t xml:space="preserve"> </w:t>
      </w:r>
    </w:p>
    <w:p w14:paraId="152E3334" w14:textId="77777777" w:rsidR="00E13193" w:rsidRPr="00133DC0" w:rsidRDefault="00E13193">
      <w:pPr>
        <w:rPr>
          <w:rStyle w:val="Hyperlink"/>
          <w:color w:val="808080" w:themeColor="background1" w:themeShade="80"/>
          <w:u w:val="none"/>
        </w:rPr>
      </w:pPr>
    </w:p>
    <w:p w14:paraId="7234F047" w14:textId="0475F043" w:rsidR="006C688E" w:rsidRDefault="007844ED">
      <w:pPr>
        <w:pStyle w:val="ListParagraph"/>
        <w:numPr>
          <w:ilvl w:val="0"/>
          <w:numId w:val="13"/>
        </w:numPr>
        <w:rPr>
          <w:rStyle w:val="Hyperlink"/>
          <w:b/>
          <w:bCs/>
          <w:color w:val="auto"/>
          <w:u w:val="none"/>
        </w:rPr>
      </w:pPr>
      <w:r w:rsidRPr="00133DC0">
        <w:rPr>
          <w:rStyle w:val="Hyperlink"/>
          <w:b/>
          <w:bCs/>
          <w:color w:val="auto"/>
          <w:u w:val="none"/>
        </w:rPr>
        <w:t xml:space="preserve">Molecular </w:t>
      </w:r>
      <w:r w:rsidR="0099403C">
        <w:rPr>
          <w:rStyle w:val="Hyperlink"/>
          <w:b/>
          <w:bCs/>
          <w:color w:val="auto"/>
          <w:u w:val="none"/>
        </w:rPr>
        <w:t>c</w:t>
      </w:r>
      <w:r w:rsidRPr="00133DC0">
        <w:rPr>
          <w:rStyle w:val="Hyperlink"/>
          <w:b/>
          <w:bCs/>
          <w:color w:val="auto"/>
          <w:u w:val="none"/>
        </w:rPr>
        <w:t>loning</w:t>
      </w:r>
    </w:p>
    <w:p w14:paraId="4753541F" w14:textId="77777777" w:rsidR="00212839" w:rsidRPr="00133DC0" w:rsidRDefault="00212839" w:rsidP="00212839">
      <w:pPr>
        <w:pStyle w:val="ListParagraph"/>
        <w:ind w:left="360"/>
        <w:rPr>
          <w:rStyle w:val="Hyperlink"/>
          <w:b/>
          <w:bCs/>
          <w:color w:val="auto"/>
          <w:u w:val="none"/>
        </w:rPr>
      </w:pPr>
    </w:p>
    <w:p w14:paraId="4C2854F0" w14:textId="21518708" w:rsidR="005E2055" w:rsidRPr="00133DC0" w:rsidRDefault="006009A0" w:rsidP="00DF64F7">
      <w:pPr>
        <w:pStyle w:val="ListParagraph"/>
        <w:ind w:left="0"/>
        <w:rPr>
          <w:color w:val="auto"/>
          <w:lang w:eastAsia="zh-CN"/>
        </w:rPr>
      </w:pPr>
      <w:r w:rsidRPr="00133DC0">
        <w:rPr>
          <w:color w:val="auto"/>
        </w:rPr>
        <w:t>NOTE</w:t>
      </w:r>
      <w:r w:rsidR="007F621D" w:rsidRPr="00133DC0">
        <w:rPr>
          <w:color w:val="auto"/>
        </w:rPr>
        <w:t xml:space="preserve">: </w:t>
      </w:r>
      <w:r w:rsidR="00C7012A" w:rsidRPr="00133DC0">
        <w:rPr>
          <w:color w:val="auto"/>
          <w:lang w:eastAsia="zh-CN"/>
        </w:rPr>
        <w:t xml:space="preserve">Ligase Independent Cloning (LIC) </w:t>
      </w:r>
      <w:r w:rsidR="00212839">
        <w:rPr>
          <w:color w:val="auto"/>
          <w:lang w:eastAsia="zh-CN"/>
        </w:rPr>
        <w:t xml:space="preserve">was used </w:t>
      </w:r>
      <w:r w:rsidR="00C7012A" w:rsidRPr="00133DC0">
        <w:rPr>
          <w:color w:val="auto"/>
          <w:lang w:eastAsia="zh-CN"/>
        </w:rPr>
        <w:t xml:space="preserve">to make an RSV </w:t>
      </w:r>
      <w:r w:rsidR="00545280" w:rsidRPr="00133DC0">
        <w:rPr>
          <w:color w:val="auto"/>
          <w:lang w:eastAsia="zh-CN"/>
        </w:rPr>
        <w:t>bi-</w:t>
      </w:r>
      <w:r w:rsidR="00706850" w:rsidRPr="00133DC0">
        <w:rPr>
          <w:color w:val="auto"/>
          <w:lang w:eastAsia="zh-CN"/>
        </w:rPr>
        <w:t xml:space="preserve">cistronic </w:t>
      </w:r>
      <w:r w:rsidR="00C7012A" w:rsidRPr="00133DC0">
        <w:rPr>
          <w:color w:val="auto"/>
          <w:lang w:eastAsia="zh-CN"/>
        </w:rPr>
        <w:t xml:space="preserve">coexpression </w:t>
      </w:r>
      <w:r w:rsidR="00C7012A" w:rsidRPr="00133DC0">
        <w:rPr>
          <w:color w:val="auto"/>
          <w:lang w:eastAsia="zh-CN"/>
        </w:rPr>
        <w:lastRenderedPageBreak/>
        <w:t xml:space="preserve">construct plasmid. </w:t>
      </w:r>
      <w:r w:rsidR="005804DB" w:rsidRPr="00133DC0">
        <w:rPr>
          <w:color w:val="auto"/>
        </w:rPr>
        <w:t>LIC</w:t>
      </w:r>
      <w:r w:rsidR="00432845" w:rsidRPr="00133DC0">
        <w:rPr>
          <w:color w:val="auto"/>
        </w:rPr>
        <w:t xml:space="preserve"> is a method developed in the early 1990s, which uses the 3’-5’ </w:t>
      </w:r>
      <w:r w:rsidR="000E5249" w:rsidRPr="00133DC0">
        <w:rPr>
          <w:color w:val="auto"/>
        </w:rPr>
        <w:t xml:space="preserve">Exo </w:t>
      </w:r>
      <w:r w:rsidR="00432845" w:rsidRPr="00133DC0">
        <w:rPr>
          <w:color w:val="auto"/>
        </w:rPr>
        <w:t>activity of</w:t>
      </w:r>
      <w:r w:rsidR="00064AFE" w:rsidRPr="00133DC0">
        <w:rPr>
          <w:color w:val="auto"/>
        </w:rPr>
        <w:t xml:space="preserve"> the</w:t>
      </w:r>
      <w:r w:rsidR="00432845" w:rsidRPr="00133DC0">
        <w:rPr>
          <w:color w:val="auto"/>
        </w:rPr>
        <w:t xml:space="preserve"> T4 DNA  polymerase to create </w:t>
      </w:r>
      <w:r w:rsidR="00C340A0" w:rsidRPr="00133DC0">
        <w:rPr>
          <w:color w:val="auto"/>
        </w:rPr>
        <w:t xml:space="preserve">overhangs </w:t>
      </w:r>
      <w:r w:rsidR="00432845" w:rsidRPr="00133DC0">
        <w:rPr>
          <w:color w:val="auto"/>
        </w:rPr>
        <w:t>with</w:t>
      </w:r>
      <w:r w:rsidR="000E5249" w:rsidRPr="00133DC0">
        <w:rPr>
          <w:color w:val="auto"/>
        </w:rPr>
        <w:t xml:space="preserve"> </w:t>
      </w:r>
      <w:r w:rsidR="00432845" w:rsidRPr="00133DC0">
        <w:rPr>
          <w:color w:val="auto"/>
        </w:rPr>
        <w:t>complementarity between the vector and the DNA</w:t>
      </w:r>
      <w:r w:rsidR="00101D53" w:rsidRPr="00133DC0">
        <w:rPr>
          <w:color w:val="auto"/>
        </w:rPr>
        <w:t xml:space="preserve"> insert</w:t>
      </w:r>
      <w:r w:rsidR="00432845" w:rsidRPr="00133DC0">
        <w:rPr>
          <w:color w:val="auto"/>
        </w:rPr>
        <w:fldChar w:fldCharType="begin">
          <w:fldData xml:space="preserve">PEVuZE5vdGU+PENpdGU+PEF1dGhvcj5Bc2xhbmlkaXM8L0F1dGhvcj48WWVhcj4xOTkwPC9ZZWFy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</w:fldData>
        </w:fldChar>
      </w:r>
      <w:r w:rsidR="002A680C">
        <w:rPr>
          <w:color w:val="auto"/>
        </w:rPr>
        <w:instrText xml:space="preserve"> ADDIN EN.CITE </w:instrText>
      </w:r>
      <w:r w:rsidR="002A680C">
        <w:rPr>
          <w:color w:val="auto"/>
        </w:rPr>
        <w:fldChar w:fldCharType="begin">
          <w:fldData xml:space="preserve">PEVuZE5vdGU+PENpdGU+PEF1dGhvcj5Bc2xhbmlkaXM8L0F1dGhvcj48WWVhcj4xOTkwPC9ZZWFy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</w:fldData>
        </w:fldChar>
      </w:r>
      <w:r w:rsidR="002A680C">
        <w:rPr>
          <w:color w:val="auto"/>
        </w:rPr>
        <w:instrText xml:space="preserve"> ADDIN EN.CITE.DATA </w:instrText>
      </w:r>
      <w:r w:rsidR="002A680C">
        <w:rPr>
          <w:color w:val="auto"/>
        </w:rPr>
      </w:r>
      <w:r w:rsidR="002A680C">
        <w:rPr>
          <w:color w:val="auto"/>
        </w:rPr>
        <w:fldChar w:fldCharType="end"/>
      </w:r>
      <w:r w:rsidR="00432845" w:rsidRPr="00133DC0">
        <w:rPr>
          <w:color w:val="auto"/>
        </w:rPr>
      </w:r>
      <w:r w:rsidR="00432845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21,22</w:t>
      </w:r>
      <w:r w:rsidR="00432845" w:rsidRPr="00133DC0">
        <w:rPr>
          <w:color w:val="auto"/>
        </w:rPr>
        <w:fldChar w:fldCharType="end"/>
      </w:r>
      <w:r w:rsidR="00571A1F" w:rsidRPr="00133DC0">
        <w:rPr>
          <w:color w:val="auto"/>
        </w:rPr>
        <w:t>.</w:t>
      </w:r>
      <w:r w:rsidR="00C7012A" w:rsidRPr="00133DC0">
        <w:rPr>
          <w:color w:val="auto"/>
        </w:rPr>
        <w:t xml:space="preserve"> </w:t>
      </w:r>
      <w:r w:rsidR="00212839">
        <w:rPr>
          <w:color w:val="auto"/>
          <w:lang w:eastAsia="zh-CN"/>
        </w:rPr>
        <w:t>T</w:t>
      </w:r>
      <w:r w:rsidR="00B312DE" w:rsidRPr="00133DC0">
        <w:rPr>
          <w:color w:val="auto"/>
          <w:lang w:eastAsia="zh-CN"/>
        </w:rPr>
        <w:t xml:space="preserve">he constructs </w:t>
      </w:r>
      <w:r w:rsidR="00212839">
        <w:rPr>
          <w:color w:val="auto"/>
          <w:lang w:eastAsia="zh-CN"/>
        </w:rPr>
        <w:t xml:space="preserve">were made </w:t>
      </w:r>
      <w:r w:rsidR="005D4822" w:rsidRPr="00133DC0">
        <w:rPr>
          <w:color w:val="auto"/>
          <w:lang w:eastAsia="zh-CN"/>
        </w:rPr>
        <w:t>us</w:t>
      </w:r>
      <w:r w:rsidR="00B312DE" w:rsidRPr="00133DC0">
        <w:rPr>
          <w:color w:val="auto"/>
          <w:lang w:eastAsia="zh-CN"/>
        </w:rPr>
        <w:t>ing</w:t>
      </w:r>
      <w:r w:rsidR="005D4822" w:rsidRPr="00133DC0">
        <w:rPr>
          <w:color w:val="auto"/>
          <w:lang w:eastAsia="zh-CN"/>
        </w:rPr>
        <w:t xml:space="preserve"> </w:t>
      </w:r>
      <w:r w:rsidR="00BA440B" w:rsidRPr="00133DC0">
        <w:rPr>
          <w:color w:val="auto"/>
          <w:lang w:eastAsia="zh-CN"/>
        </w:rPr>
        <w:t xml:space="preserve">the </w:t>
      </w:r>
      <w:r w:rsidR="00E96A47" w:rsidRPr="00133DC0">
        <w:rPr>
          <w:color w:val="auto"/>
          <w:lang w:eastAsia="zh-CN"/>
        </w:rPr>
        <w:t xml:space="preserve">2BT-10 </w:t>
      </w:r>
      <w:r w:rsidR="00BA440B" w:rsidRPr="00133DC0">
        <w:rPr>
          <w:color w:val="auto"/>
          <w:lang w:eastAsia="zh-CN"/>
        </w:rPr>
        <w:t>vector DNA</w:t>
      </w:r>
      <w:r w:rsidR="00B312DE" w:rsidRPr="00133DC0">
        <w:rPr>
          <w:color w:val="auto"/>
          <w:lang w:eastAsia="zh-CN"/>
        </w:rPr>
        <w:t>, which</w:t>
      </w:r>
      <w:r w:rsidR="00BA440B" w:rsidRPr="00133DC0">
        <w:rPr>
          <w:color w:val="auto"/>
          <w:lang w:eastAsia="zh-CN"/>
        </w:rPr>
        <w:t xml:space="preserve"> consists of a 10</w:t>
      </w:r>
      <w:r w:rsidR="00173307" w:rsidRPr="00133DC0">
        <w:rPr>
          <w:color w:val="auto"/>
          <w:lang w:eastAsia="zh-CN"/>
        </w:rPr>
        <w:t xml:space="preserve">x </w:t>
      </w:r>
      <w:r w:rsidR="00BA440B" w:rsidRPr="00133DC0">
        <w:rPr>
          <w:color w:val="auto"/>
          <w:lang w:eastAsia="zh-CN"/>
        </w:rPr>
        <w:t>His tag at the N-terminal of the Open Reading Frame (ORF)</w:t>
      </w:r>
      <w:r w:rsidR="005B44D4" w:rsidRPr="00133DC0">
        <w:rPr>
          <w:color w:val="auto"/>
          <w:lang w:eastAsia="zh-CN"/>
        </w:rPr>
        <w:t xml:space="preserve"> (</w:t>
      </w:r>
      <w:r w:rsidR="005B44D4" w:rsidRPr="00212839">
        <w:rPr>
          <w:b/>
          <w:bCs/>
          <w:color w:val="auto"/>
          <w:lang w:eastAsia="zh-CN"/>
        </w:rPr>
        <w:t>Figure 1</w:t>
      </w:r>
      <w:r w:rsidR="005B44D4" w:rsidRPr="00133DC0">
        <w:rPr>
          <w:color w:val="auto"/>
          <w:lang w:eastAsia="zh-CN"/>
        </w:rPr>
        <w:t>)</w:t>
      </w:r>
      <w:r w:rsidR="00BA440B" w:rsidRPr="00133DC0">
        <w:rPr>
          <w:color w:val="auto"/>
          <w:lang w:eastAsia="zh-CN"/>
        </w:rPr>
        <w:t>.</w:t>
      </w:r>
    </w:p>
    <w:p w14:paraId="2F339568" w14:textId="77777777" w:rsidR="00374B17" w:rsidRPr="00133DC0" w:rsidRDefault="00374B17" w:rsidP="00DF64F7">
      <w:pPr>
        <w:pStyle w:val="ListParagraph"/>
        <w:ind w:left="0"/>
        <w:rPr>
          <w:color w:val="auto"/>
          <w:lang w:eastAsia="zh-CN"/>
        </w:rPr>
      </w:pPr>
    </w:p>
    <w:p w14:paraId="509E7C3B" w14:textId="566DD3B3" w:rsidR="00BA440B" w:rsidRDefault="00212839" w:rsidP="00DF64F7">
      <w:pPr>
        <w:pStyle w:val="ListParagraph"/>
        <w:numPr>
          <w:ilvl w:val="1"/>
          <w:numId w:val="13"/>
        </w:numPr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Perform l</w:t>
      </w:r>
      <w:r w:rsidR="00BA440B" w:rsidRPr="00133DC0">
        <w:rPr>
          <w:color w:val="auto"/>
          <w:lang w:eastAsia="zh-CN"/>
        </w:rPr>
        <w:t xml:space="preserve">inearization of LIC vectors using </w:t>
      </w:r>
      <w:r w:rsidR="00963490" w:rsidRPr="00133DC0">
        <w:rPr>
          <w:color w:val="auto"/>
          <w:lang w:eastAsia="zh-CN"/>
        </w:rPr>
        <w:t xml:space="preserve">SSPI </w:t>
      </w:r>
      <w:r w:rsidR="00BA440B" w:rsidRPr="00133DC0">
        <w:rPr>
          <w:color w:val="auto"/>
          <w:lang w:eastAsia="zh-CN"/>
        </w:rPr>
        <w:t>digestion</w:t>
      </w:r>
      <w:r>
        <w:rPr>
          <w:color w:val="auto"/>
          <w:lang w:eastAsia="zh-CN"/>
        </w:rPr>
        <w:t>.</w:t>
      </w:r>
    </w:p>
    <w:p w14:paraId="4E5F6BB1" w14:textId="77777777" w:rsidR="00DF64F7" w:rsidRPr="00133DC0" w:rsidRDefault="00DF64F7" w:rsidP="00DF64F7">
      <w:pPr>
        <w:pStyle w:val="ListParagraph"/>
        <w:ind w:left="0"/>
        <w:rPr>
          <w:color w:val="auto"/>
          <w:lang w:eastAsia="zh-CN"/>
        </w:rPr>
      </w:pPr>
    </w:p>
    <w:p w14:paraId="7ED4DA18" w14:textId="26E60A45" w:rsidR="00BA440B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Combine</w:t>
      </w:r>
      <w:r w:rsidR="00BA440B" w:rsidRPr="00133DC0">
        <w:rPr>
          <w:color w:val="auto"/>
          <w:lang w:eastAsia="zh-CN"/>
        </w:rPr>
        <w:t xml:space="preserve"> 10 μL </w:t>
      </w:r>
      <w:r w:rsidR="004A7273">
        <w:rPr>
          <w:color w:val="auto"/>
          <w:lang w:eastAsia="zh-CN"/>
        </w:rPr>
        <w:t xml:space="preserve">of </w:t>
      </w:r>
      <w:r w:rsidR="00963490" w:rsidRPr="00133DC0">
        <w:rPr>
          <w:color w:val="auto"/>
          <w:lang w:eastAsia="zh-CN"/>
        </w:rPr>
        <w:t xml:space="preserve">SSPI </w:t>
      </w:r>
      <w:r w:rsidR="00BA440B" w:rsidRPr="00133DC0">
        <w:rPr>
          <w:color w:val="auto"/>
          <w:lang w:eastAsia="zh-CN"/>
        </w:rPr>
        <w:t>10X buffer, 4</w:t>
      </w:r>
      <w:r w:rsidR="0030471B" w:rsidRPr="00133DC0">
        <w:rPr>
          <w:color w:val="auto"/>
          <w:lang w:eastAsia="zh-CN"/>
        </w:rPr>
        <w:t xml:space="preserve"> </w:t>
      </w:r>
      <w:r w:rsidR="00BA440B" w:rsidRPr="00133DC0">
        <w:rPr>
          <w:color w:val="auto"/>
          <w:lang w:eastAsia="zh-CN"/>
        </w:rPr>
        <w:t xml:space="preserve">μL </w:t>
      </w:r>
      <w:r w:rsidR="004A7273">
        <w:rPr>
          <w:color w:val="auto"/>
          <w:lang w:eastAsia="zh-CN"/>
        </w:rPr>
        <w:t xml:space="preserve">of </w:t>
      </w:r>
      <w:r w:rsidR="00963490" w:rsidRPr="00133DC0">
        <w:rPr>
          <w:color w:val="auto"/>
          <w:lang w:eastAsia="zh-CN"/>
        </w:rPr>
        <w:t xml:space="preserve">SSPI </w:t>
      </w:r>
      <w:r w:rsidR="00BA440B" w:rsidRPr="00133DC0">
        <w:rPr>
          <w:color w:val="auto"/>
          <w:lang w:eastAsia="zh-CN"/>
        </w:rPr>
        <w:t>enzyme at a concentration</w:t>
      </w:r>
      <w:r w:rsidR="005E2055" w:rsidRPr="00133DC0">
        <w:rPr>
          <w:color w:val="auto"/>
          <w:lang w:eastAsia="zh-CN"/>
        </w:rPr>
        <w:t xml:space="preserve"> </w:t>
      </w:r>
      <w:r w:rsidR="00BA440B" w:rsidRPr="00133DC0">
        <w:rPr>
          <w:color w:val="auto"/>
          <w:lang w:eastAsia="zh-CN"/>
        </w:rPr>
        <w:t>of 5</w:t>
      </w:r>
      <w:r w:rsidR="00CF4B57" w:rsidRPr="00133DC0">
        <w:rPr>
          <w:color w:val="auto"/>
          <w:lang w:eastAsia="zh-CN"/>
        </w:rPr>
        <w:t xml:space="preserve"> </w:t>
      </w:r>
      <w:r w:rsidR="00BA440B" w:rsidRPr="00133DC0">
        <w:rPr>
          <w:color w:val="auto"/>
          <w:lang w:eastAsia="zh-CN"/>
        </w:rPr>
        <w:t>U/μL, the equivalent volume of 5</w:t>
      </w:r>
      <w:r w:rsidR="00CF4B57" w:rsidRPr="00133DC0">
        <w:rPr>
          <w:color w:val="auto"/>
          <w:lang w:eastAsia="zh-CN"/>
        </w:rPr>
        <w:t xml:space="preserve"> </w:t>
      </w:r>
      <w:r w:rsidR="00BA440B" w:rsidRPr="00133DC0">
        <w:rPr>
          <w:color w:val="auto"/>
          <w:lang w:eastAsia="zh-CN"/>
        </w:rPr>
        <w:t xml:space="preserve">μg </w:t>
      </w:r>
      <w:r w:rsidR="004A7273">
        <w:rPr>
          <w:color w:val="auto"/>
          <w:lang w:eastAsia="zh-CN"/>
        </w:rPr>
        <w:t xml:space="preserve">of </w:t>
      </w:r>
      <w:r w:rsidR="00BA440B" w:rsidRPr="00133DC0">
        <w:rPr>
          <w:color w:val="auto"/>
          <w:lang w:eastAsia="zh-CN"/>
        </w:rPr>
        <w:t>vector miniprep DNA, and sterile ddH</w:t>
      </w:r>
      <w:r w:rsidR="00BA440B" w:rsidRPr="002B2F1B">
        <w:rPr>
          <w:color w:val="auto"/>
          <w:vertAlign w:val="subscript"/>
          <w:lang w:eastAsia="zh-CN"/>
        </w:rPr>
        <w:t>2</w:t>
      </w:r>
      <w:r w:rsidR="00BA440B" w:rsidRPr="00133DC0">
        <w:rPr>
          <w:color w:val="auto"/>
          <w:lang w:eastAsia="zh-CN"/>
        </w:rPr>
        <w:t>O to 100</w:t>
      </w:r>
      <w:r w:rsidR="00A468DE" w:rsidRPr="00133DC0">
        <w:rPr>
          <w:color w:val="auto"/>
          <w:lang w:eastAsia="zh-CN"/>
        </w:rPr>
        <w:t xml:space="preserve"> </w:t>
      </w:r>
      <w:r w:rsidR="00BA440B" w:rsidRPr="00133DC0">
        <w:rPr>
          <w:color w:val="auto"/>
          <w:lang w:eastAsia="zh-CN"/>
        </w:rPr>
        <w:t>μL.</w:t>
      </w:r>
    </w:p>
    <w:p w14:paraId="4DEE31A4" w14:textId="77777777" w:rsidR="00DF64F7" w:rsidRPr="00133DC0" w:rsidRDefault="00DF64F7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</w:p>
    <w:p w14:paraId="47400CD3" w14:textId="5357B393" w:rsidR="00BA440B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I</w:t>
      </w:r>
      <w:r w:rsidR="00BA440B" w:rsidRPr="00133DC0">
        <w:rPr>
          <w:color w:val="auto"/>
          <w:lang w:eastAsia="zh-CN"/>
        </w:rPr>
        <w:t>ncubate</w:t>
      </w:r>
      <w:r>
        <w:rPr>
          <w:color w:val="auto"/>
          <w:lang w:eastAsia="zh-CN"/>
        </w:rPr>
        <w:t xml:space="preserve"> the digest</w:t>
      </w:r>
      <w:r w:rsidR="00BA440B" w:rsidRPr="00133DC0">
        <w:rPr>
          <w:color w:val="auto"/>
          <w:lang w:eastAsia="zh-CN"/>
        </w:rPr>
        <w:t xml:space="preserve"> for 3 hours at 37</w:t>
      </w:r>
      <w:r w:rsidR="00B4596D" w:rsidRPr="00133DC0">
        <w:rPr>
          <w:color w:val="auto"/>
          <w:lang w:eastAsia="zh-CN"/>
        </w:rPr>
        <w:t xml:space="preserve"> </w:t>
      </w:r>
      <w:r w:rsidR="004A7273">
        <w:rPr>
          <w:rFonts w:ascii="Cambria Math" w:hAnsi="Cambria Math" w:cs="Cambria Math"/>
          <w:color w:val="auto"/>
          <w:lang w:eastAsia="zh-CN"/>
        </w:rPr>
        <w:t>°C</w:t>
      </w:r>
      <w:r w:rsidR="00BA440B" w:rsidRPr="00DF64F7">
        <w:rPr>
          <w:rFonts w:asciiTheme="minorHAnsi" w:hAnsiTheme="minorHAnsi" w:cstheme="minorHAnsi"/>
          <w:color w:val="auto"/>
          <w:lang w:eastAsia="zh-CN"/>
        </w:rPr>
        <w:t>.</w:t>
      </w:r>
    </w:p>
    <w:p w14:paraId="223903D8" w14:textId="77777777" w:rsidR="00DF64F7" w:rsidRPr="00133DC0" w:rsidRDefault="00DF64F7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</w:p>
    <w:p w14:paraId="2EE2F3C6" w14:textId="6690FC18" w:rsidR="005E2055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Run t</w:t>
      </w:r>
      <w:r w:rsidR="000353A7" w:rsidRPr="00133DC0">
        <w:rPr>
          <w:color w:val="auto"/>
          <w:lang w:eastAsia="zh-CN"/>
        </w:rPr>
        <w:t xml:space="preserve">he digest </w:t>
      </w:r>
      <w:r w:rsidR="00E13193">
        <w:rPr>
          <w:color w:val="auto"/>
          <w:lang w:eastAsia="zh-CN"/>
        </w:rPr>
        <w:t xml:space="preserve">on </w:t>
      </w:r>
      <w:r>
        <w:rPr>
          <w:color w:val="auto"/>
          <w:lang w:eastAsia="zh-CN"/>
        </w:rPr>
        <w:t>a 1</w:t>
      </w:r>
      <w:r w:rsidR="000353A7" w:rsidRPr="00133DC0">
        <w:rPr>
          <w:color w:val="auto"/>
          <w:lang w:eastAsia="zh-CN"/>
        </w:rPr>
        <w:t>.</w:t>
      </w:r>
      <w:r w:rsidR="003A38DD" w:rsidRPr="00133DC0">
        <w:rPr>
          <w:color w:val="auto"/>
          <w:lang w:eastAsia="zh-CN"/>
        </w:rPr>
        <w:t>0</w:t>
      </w:r>
      <w:r w:rsidR="000353A7" w:rsidRPr="00133DC0">
        <w:rPr>
          <w:color w:val="auto"/>
          <w:lang w:eastAsia="zh-CN"/>
        </w:rPr>
        <w:t xml:space="preserve">% agarose gel for the </w:t>
      </w:r>
      <w:r w:rsidR="00BA440B" w:rsidRPr="00133DC0">
        <w:rPr>
          <w:color w:val="auto"/>
          <w:lang w:eastAsia="zh-CN"/>
        </w:rPr>
        <w:t>extract</w:t>
      </w:r>
      <w:r w:rsidR="000353A7" w:rsidRPr="00133DC0">
        <w:rPr>
          <w:color w:val="auto"/>
          <w:lang w:eastAsia="zh-CN"/>
        </w:rPr>
        <w:t>ion of</w:t>
      </w:r>
      <w:r w:rsidR="00BA440B" w:rsidRPr="00133DC0">
        <w:rPr>
          <w:color w:val="auto"/>
          <w:lang w:eastAsia="zh-CN"/>
        </w:rPr>
        <w:t xml:space="preserve"> vector DNA.</w:t>
      </w:r>
    </w:p>
    <w:p w14:paraId="1C53BF0C" w14:textId="77777777" w:rsidR="00DF64F7" w:rsidRPr="00133DC0" w:rsidRDefault="00DF64F7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</w:p>
    <w:p w14:paraId="349CA4B0" w14:textId="632421EC" w:rsidR="005E2055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 xml:space="preserve">Use </w:t>
      </w:r>
      <w:r w:rsidR="00BA440B" w:rsidRPr="00133DC0">
        <w:rPr>
          <w:color w:val="auto"/>
          <w:lang w:eastAsia="zh-CN"/>
        </w:rPr>
        <w:t>a gel extraction kit</w:t>
      </w:r>
      <w:r>
        <w:rPr>
          <w:color w:val="auto"/>
          <w:lang w:eastAsia="zh-CN"/>
        </w:rPr>
        <w:t xml:space="preserve"> to perform e</w:t>
      </w:r>
      <w:r w:rsidRPr="00133DC0">
        <w:rPr>
          <w:color w:val="auto"/>
          <w:lang w:eastAsia="zh-CN"/>
        </w:rPr>
        <w:t>xtraction and purification</w:t>
      </w:r>
      <w:r>
        <w:rPr>
          <w:color w:val="auto"/>
          <w:lang w:eastAsia="zh-CN"/>
        </w:rPr>
        <w:t>.</w:t>
      </w:r>
      <w:r w:rsidR="00BA440B" w:rsidRPr="00133DC0">
        <w:rPr>
          <w:color w:val="auto"/>
          <w:lang w:eastAsia="zh-CN"/>
        </w:rPr>
        <w:t xml:space="preserve"> </w:t>
      </w:r>
      <w:r>
        <w:rPr>
          <w:color w:val="auto"/>
          <w:lang w:eastAsia="zh-CN"/>
        </w:rPr>
        <w:t>Suspend</w:t>
      </w:r>
      <w:r w:rsidR="00BA440B" w:rsidRPr="00133DC0">
        <w:rPr>
          <w:color w:val="auto"/>
          <w:lang w:eastAsia="zh-CN"/>
        </w:rPr>
        <w:t xml:space="preserve"> the final volume of vector DNA in 30</w:t>
      </w:r>
      <w:r w:rsidR="00884B26" w:rsidRPr="00133DC0">
        <w:rPr>
          <w:color w:val="auto"/>
          <w:lang w:eastAsia="zh-CN"/>
        </w:rPr>
        <w:t xml:space="preserve"> </w:t>
      </w:r>
      <w:r w:rsidR="00BA440B" w:rsidRPr="00133DC0">
        <w:rPr>
          <w:color w:val="auto"/>
          <w:lang w:eastAsia="zh-CN"/>
        </w:rPr>
        <w:t xml:space="preserve">μL </w:t>
      </w:r>
      <w:r w:rsidR="004A7273">
        <w:rPr>
          <w:color w:val="auto"/>
          <w:lang w:eastAsia="zh-CN"/>
        </w:rPr>
        <w:t xml:space="preserve">of </w:t>
      </w:r>
      <w:r w:rsidR="00BA440B" w:rsidRPr="00133DC0">
        <w:rPr>
          <w:color w:val="auto"/>
          <w:lang w:eastAsia="zh-CN"/>
        </w:rPr>
        <w:t>ddH</w:t>
      </w:r>
      <w:r w:rsidR="00BA440B" w:rsidRPr="002B2F1B">
        <w:rPr>
          <w:color w:val="auto"/>
          <w:vertAlign w:val="subscript"/>
          <w:lang w:eastAsia="zh-CN"/>
        </w:rPr>
        <w:t>2</w:t>
      </w:r>
      <w:r w:rsidR="00BA440B" w:rsidRPr="00133DC0">
        <w:rPr>
          <w:color w:val="auto"/>
          <w:lang w:eastAsia="zh-CN"/>
        </w:rPr>
        <w:t>O and store</w:t>
      </w:r>
      <w:r>
        <w:rPr>
          <w:color w:val="auto"/>
          <w:lang w:eastAsia="zh-CN"/>
        </w:rPr>
        <w:t xml:space="preserve"> it</w:t>
      </w:r>
      <w:r w:rsidR="00BA440B" w:rsidRPr="00133DC0">
        <w:rPr>
          <w:color w:val="auto"/>
          <w:lang w:eastAsia="zh-CN"/>
        </w:rPr>
        <w:t xml:space="preserve"> at -20</w:t>
      </w:r>
      <w:r w:rsidR="008B60C4" w:rsidRPr="00133DC0">
        <w:rPr>
          <w:color w:val="auto"/>
          <w:lang w:eastAsia="zh-CN"/>
        </w:rPr>
        <w:t xml:space="preserve"> </w:t>
      </w:r>
      <w:r w:rsidR="004A7273">
        <w:rPr>
          <w:rFonts w:ascii="Cambria Math" w:hAnsi="Cambria Math" w:cs="Cambria Math"/>
          <w:color w:val="auto"/>
          <w:lang w:eastAsia="zh-CN"/>
        </w:rPr>
        <w:t>°C</w:t>
      </w:r>
      <w:r w:rsidR="00BA440B" w:rsidRPr="00133DC0">
        <w:rPr>
          <w:color w:val="auto"/>
          <w:lang w:eastAsia="zh-CN"/>
        </w:rPr>
        <w:t>.</w:t>
      </w:r>
    </w:p>
    <w:p w14:paraId="0BDCBE8D" w14:textId="77777777" w:rsidR="00DF64F7" w:rsidRPr="00133DC0" w:rsidRDefault="00DF64F7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</w:p>
    <w:p w14:paraId="39AE02D7" w14:textId="1D6EE874" w:rsidR="004B31F7" w:rsidRPr="00DF64F7" w:rsidRDefault="00BA440B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 w:rsidRPr="00212839">
        <w:rPr>
          <w:color w:val="auto"/>
          <w:lang w:eastAsia="zh-CN"/>
        </w:rPr>
        <w:t>Prepar</w:t>
      </w:r>
      <w:r w:rsidR="00212839" w:rsidRPr="00212839">
        <w:rPr>
          <w:color w:val="auto"/>
          <w:lang w:eastAsia="zh-CN"/>
        </w:rPr>
        <w:t>e</w:t>
      </w:r>
      <w:r w:rsidRPr="00212839">
        <w:rPr>
          <w:color w:val="auto"/>
          <w:lang w:eastAsia="zh-CN"/>
        </w:rPr>
        <w:t xml:space="preserve"> </w:t>
      </w:r>
      <w:r w:rsidR="00CD2D23" w:rsidRPr="00212839">
        <w:rPr>
          <w:color w:val="auto"/>
          <w:lang w:eastAsia="zh-CN"/>
        </w:rPr>
        <w:t xml:space="preserve">the </w:t>
      </w:r>
      <w:r w:rsidRPr="00212839">
        <w:rPr>
          <w:color w:val="auto"/>
          <w:lang w:eastAsia="zh-CN"/>
        </w:rPr>
        <w:t xml:space="preserve">DNA </w:t>
      </w:r>
      <w:r w:rsidR="00774689" w:rsidRPr="00212839">
        <w:rPr>
          <w:color w:val="auto"/>
          <w:lang w:eastAsia="zh-CN"/>
        </w:rPr>
        <w:t>insert</w:t>
      </w:r>
      <w:r w:rsidR="00CD2D23" w:rsidRPr="00212839">
        <w:rPr>
          <w:color w:val="auto"/>
          <w:lang w:eastAsia="zh-CN"/>
        </w:rPr>
        <w:t>s</w:t>
      </w:r>
      <w:r w:rsidR="00774689" w:rsidRPr="00212839">
        <w:rPr>
          <w:color w:val="auto"/>
          <w:lang w:eastAsia="zh-CN"/>
        </w:rPr>
        <w:t xml:space="preserve"> </w:t>
      </w:r>
      <w:r w:rsidRPr="00212839">
        <w:rPr>
          <w:color w:val="auto"/>
          <w:lang w:eastAsia="zh-CN"/>
        </w:rPr>
        <w:t>for N</w:t>
      </w:r>
      <w:r w:rsidRPr="00212839">
        <w:rPr>
          <w:color w:val="auto"/>
          <w:vertAlign w:val="subscript"/>
          <w:lang w:eastAsia="zh-CN"/>
        </w:rPr>
        <w:t xml:space="preserve">1-391 </w:t>
      </w:r>
      <w:r w:rsidRPr="00212839">
        <w:rPr>
          <w:color w:val="auto"/>
          <w:lang w:eastAsia="zh-CN"/>
        </w:rPr>
        <w:t>and P</w:t>
      </w:r>
      <w:r w:rsidRPr="00212839">
        <w:rPr>
          <w:color w:val="auto"/>
          <w:vertAlign w:val="subscript"/>
          <w:lang w:eastAsia="zh-CN"/>
        </w:rPr>
        <w:t>1-126</w:t>
      </w:r>
      <w:r w:rsidR="00212839" w:rsidRPr="00212839">
        <w:rPr>
          <w:color w:val="auto"/>
          <w:lang w:eastAsia="zh-CN"/>
        </w:rPr>
        <w:t xml:space="preserve"> using the </w:t>
      </w:r>
      <w:r w:rsidR="00704231" w:rsidRPr="00212839">
        <w:rPr>
          <w:color w:val="auto"/>
          <w:lang w:eastAsia="zh-CN"/>
        </w:rPr>
        <w:t>N</w:t>
      </w:r>
      <w:r w:rsidR="00704231" w:rsidRPr="00212839">
        <w:rPr>
          <w:color w:val="auto"/>
          <w:vertAlign w:val="subscript"/>
          <w:lang w:eastAsia="zh-CN"/>
        </w:rPr>
        <w:t xml:space="preserve">1-391 </w:t>
      </w:r>
      <w:r w:rsidR="00704231" w:rsidRPr="00212839">
        <w:rPr>
          <w:color w:val="auto"/>
          <w:lang w:eastAsia="zh-CN"/>
        </w:rPr>
        <w:t>Forward Primer</w:t>
      </w:r>
      <w:r w:rsidR="00212839">
        <w:t xml:space="preserve">, </w:t>
      </w:r>
      <w:r w:rsidR="00704231" w:rsidRPr="00133DC0">
        <w:t>N</w:t>
      </w:r>
      <w:r w:rsidR="00704231" w:rsidRPr="00212839">
        <w:rPr>
          <w:vertAlign w:val="subscript"/>
        </w:rPr>
        <w:t xml:space="preserve">1-391 </w:t>
      </w:r>
      <w:r w:rsidR="00704231" w:rsidRPr="00133DC0">
        <w:t>Reverse Primer</w:t>
      </w:r>
      <w:r w:rsidR="00212839">
        <w:t xml:space="preserve">, </w:t>
      </w:r>
      <w:r w:rsidR="004B31F7" w:rsidRPr="00133DC0">
        <w:t>P</w:t>
      </w:r>
      <w:r w:rsidR="004B31F7" w:rsidRPr="00212839">
        <w:rPr>
          <w:vertAlign w:val="subscript"/>
        </w:rPr>
        <w:t xml:space="preserve">1-126 </w:t>
      </w:r>
      <w:r w:rsidR="004B31F7" w:rsidRPr="00133DC0">
        <w:t>Forward Primer</w:t>
      </w:r>
      <w:r w:rsidR="00212839">
        <w:t>, and</w:t>
      </w:r>
      <w:r w:rsidR="004B31F7" w:rsidRPr="00133DC0">
        <w:t xml:space="preserve"> P</w:t>
      </w:r>
      <w:r w:rsidR="004B31F7" w:rsidRPr="00212839">
        <w:rPr>
          <w:vertAlign w:val="subscript"/>
        </w:rPr>
        <w:t>1-126</w:t>
      </w:r>
      <w:r w:rsidR="004B31F7" w:rsidRPr="00133DC0">
        <w:t xml:space="preserve"> Reverse Primer</w:t>
      </w:r>
      <w:r w:rsidR="00212839">
        <w:t xml:space="preserve"> (</w:t>
      </w:r>
      <w:r w:rsidR="00212839" w:rsidRPr="00212839">
        <w:rPr>
          <w:b/>
          <w:bCs/>
        </w:rPr>
        <w:t>Table 1</w:t>
      </w:r>
      <w:r w:rsidR="00212839">
        <w:t xml:space="preserve">). </w:t>
      </w:r>
    </w:p>
    <w:p w14:paraId="42D86A50" w14:textId="77777777" w:rsidR="00DF64F7" w:rsidRPr="00212839" w:rsidRDefault="00DF64F7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</w:p>
    <w:p w14:paraId="387A875D" w14:textId="498B3A8B" w:rsidR="00BA440B" w:rsidRDefault="00212839" w:rsidP="00DF64F7">
      <w:pPr>
        <w:rPr>
          <w:color w:val="auto"/>
          <w:lang w:eastAsia="zh-CN"/>
        </w:rPr>
      </w:pPr>
      <w:r>
        <w:rPr>
          <w:color w:val="auto"/>
          <w:lang w:eastAsia="zh-CN"/>
        </w:rPr>
        <w:t xml:space="preserve">NOTE: </w:t>
      </w:r>
      <w:r w:rsidR="00BA440B" w:rsidRPr="00212839">
        <w:rPr>
          <w:color w:val="auto"/>
          <w:lang w:eastAsia="zh-CN"/>
        </w:rPr>
        <w:t xml:space="preserve">There </w:t>
      </w:r>
      <w:r w:rsidR="009C2CF9" w:rsidRPr="00212839">
        <w:rPr>
          <w:color w:val="auto"/>
          <w:lang w:eastAsia="zh-CN"/>
        </w:rPr>
        <w:t>is</w:t>
      </w:r>
      <w:r w:rsidR="00BA440B" w:rsidRPr="00212839">
        <w:rPr>
          <w:color w:val="auto"/>
          <w:lang w:eastAsia="zh-CN"/>
        </w:rPr>
        <w:t xml:space="preserve"> sufficient overlap with the linearized vector to ensure a melting temperature of between 55</w:t>
      </w:r>
      <w:r w:rsidR="00A468DE" w:rsidRPr="00212839">
        <w:rPr>
          <w:color w:val="auto"/>
          <w:lang w:eastAsia="zh-CN"/>
        </w:rPr>
        <w:t xml:space="preserve"> </w:t>
      </w:r>
      <w:r w:rsidR="004A7273">
        <w:rPr>
          <w:rFonts w:ascii="Cambria Math" w:hAnsi="Cambria Math" w:cs="Cambria Math"/>
          <w:color w:val="auto"/>
          <w:lang w:eastAsia="zh-CN"/>
        </w:rPr>
        <w:t>°C</w:t>
      </w:r>
      <w:r w:rsidR="00BA440B" w:rsidRPr="00212839">
        <w:rPr>
          <w:color w:val="auto"/>
          <w:lang w:eastAsia="zh-CN"/>
        </w:rPr>
        <w:t xml:space="preserve"> and 60</w:t>
      </w:r>
      <w:r w:rsidR="00A468DE" w:rsidRPr="00212839">
        <w:rPr>
          <w:color w:val="auto"/>
          <w:lang w:eastAsia="zh-CN"/>
        </w:rPr>
        <w:t xml:space="preserve"> </w:t>
      </w:r>
      <w:r w:rsidR="004A7273">
        <w:rPr>
          <w:rFonts w:ascii="Cambria Math" w:hAnsi="Cambria Math" w:cs="Cambria Math"/>
          <w:color w:val="auto"/>
          <w:lang w:eastAsia="zh-CN"/>
        </w:rPr>
        <w:t>°C</w:t>
      </w:r>
      <w:r w:rsidR="00BA440B" w:rsidRPr="00212839">
        <w:rPr>
          <w:color w:val="auto"/>
          <w:lang w:eastAsia="zh-CN"/>
        </w:rPr>
        <w:t>. For the reverse primer</w:t>
      </w:r>
      <w:r w:rsidR="00892798" w:rsidRPr="00212839">
        <w:rPr>
          <w:color w:val="auto"/>
          <w:lang w:eastAsia="zh-CN"/>
        </w:rPr>
        <w:t>,</w:t>
      </w:r>
      <w:r w:rsidR="00BA440B" w:rsidRPr="00212839">
        <w:rPr>
          <w:color w:val="auto"/>
          <w:lang w:eastAsia="zh-CN"/>
        </w:rPr>
        <w:t xml:space="preserve"> there </w:t>
      </w:r>
      <w:r w:rsidR="009C2CF9" w:rsidRPr="00212839">
        <w:rPr>
          <w:color w:val="auto"/>
          <w:lang w:eastAsia="zh-CN"/>
        </w:rPr>
        <w:t>is</w:t>
      </w:r>
      <w:r w:rsidR="00BA440B" w:rsidRPr="00212839">
        <w:rPr>
          <w:color w:val="auto"/>
          <w:lang w:eastAsia="zh-CN"/>
        </w:rPr>
        <w:t xml:space="preserve"> sufficient overlap with the reverse complementary strand of the linearized vector for the same reason.</w:t>
      </w:r>
    </w:p>
    <w:p w14:paraId="109332B8" w14:textId="77777777" w:rsidR="00DF64F7" w:rsidRPr="00212839" w:rsidRDefault="00DF64F7" w:rsidP="00DF64F7">
      <w:pPr>
        <w:rPr>
          <w:color w:val="auto"/>
          <w:lang w:eastAsia="zh-CN"/>
        </w:rPr>
      </w:pPr>
    </w:p>
    <w:p w14:paraId="76245DD1" w14:textId="6DB46A79" w:rsidR="00BA440B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 xml:space="preserve">Perform </w:t>
      </w:r>
      <w:r w:rsidR="00BA440B" w:rsidRPr="00133DC0">
        <w:rPr>
          <w:color w:val="auto"/>
          <w:lang w:eastAsia="zh-CN"/>
        </w:rPr>
        <w:t xml:space="preserve">PCR amplification of </w:t>
      </w:r>
      <w:r>
        <w:rPr>
          <w:color w:val="auto"/>
          <w:lang w:eastAsia="zh-CN"/>
        </w:rPr>
        <w:t xml:space="preserve">the </w:t>
      </w:r>
      <w:r w:rsidR="007235BE" w:rsidRPr="00133DC0">
        <w:rPr>
          <w:color w:val="auto"/>
          <w:lang w:eastAsia="zh-CN"/>
        </w:rPr>
        <w:t xml:space="preserve">DNA </w:t>
      </w:r>
      <w:r w:rsidR="00BA440B" w:rsidRPr="00133DC0">
        <w:rPr>
          <w:color w:val="auto"/>
          <w:lang w:eastAsia="zh-CN"/>
        </w:rPr>
        <w:t>insert</w:t>
      </w:r>
      <w:r>
        <w:rPr>
          <w:color w:val="auto"/>
          <w:lang w:eastAsia="zh-CN"/>
        </w:rPr>
        <w:t xml:space="preserve"> using the conditions in </w:t>
      </w:r>
      <w:r w:rsidRPr="00212839">
        <w:rPr>
          <w:b/>
          <w:bCs/>
          <w:color w:val="auto"/>
          <w:lang w:eastAsia="zh-CN"/>
        </w:rPr>
        <w:t xml:space="preserve">Table </w:t>
      </w:r>
      <w:r>
        <w:rPr>
          <w:b/>
          <w:bCs/>
          <w:color w:val="auto"/>
          <w:lang w:eastAsia="zh-CN"/>
        </w:rPr>
        <w:t>2</w:t>
      </w:r>
      <w:r>
        <w:rPr>
          <w:color w:val="auto"/>
          <w:lang w:eastAsia="zh-CN"/>
        </w:rPr>
        <w:t xml:space="preserve"> and </w:t>
      </w:r>
      <w:r w:rsidRPr="00212839">
        <w:rPr>
          <w:b/>
          <w:bCs/>
          <w:color w:val="auto"/>
          <w:lang w:eastAsia="zh-CN"/>
        </w:rPr>
        <w:t xml:space="preserve">Table </w:t>
      </w:r>
      <w:r>
        <w:rPr>
          <w:b/>
          <w:bCs/>
          <w:color w:val="auto"/>
          <w:lang w:eastAsia="zh-CN"/>
        </w:rPr>
        <w:t>3</w:t>
      </w:r>
      <w:r w:rsidR="00B57C73" w:rsidRPr="00133DC0">
        <w:rPr>
          <w:color w:val="auto"/>
          <w:lang w:eastAsia="zh-CN"/>
        </w:rPr>
        <w:t>.</w:t>
      </w:r>
    </w:p>
    <w:p w14:paraId="242EF4ED" w14:textId="77777777" w:rsidR="00212839" w:rsidRDefault="00212839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</w:p>
    <w:p w14:paraId="13B0B81C" w14:textId="4612A07B" w:rsidR="00BA440B" w:rsidRPr="00133DC0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Extract the</w:t>
      </w:r>
      <w:r w:rsidR="00BA440B" w:rsidRPr="00133DC0">
        <w:rPr>
          <w:color w:val="auto"/>
          <w:lang w:eastAsia="zh-CN"/>
        </w:rPr>
        <w:t xml:space="preserve"> amplified DNA</w:t>
      </w:r>
      <w:r w:rsidR="009753E1" w:rsidRPr="00133DC0">
        <w:rPr>
          <w:color w:val="auto"/>
          <w:lang w:eastAsia="zh-CN"/>
        </w:rPr>
        <w:t xml:space="preserve"> insert</w:t>
      </w:r>
      <w:r w:rsidR="00B57C73" w:rsidRPr="00133DC0">
        <w:rPr>
          <w:color w:val="auto"/>
          <w:lang w:eastAsia="zh-CN"/>
        </w:rPr>
        <w:t>.</w:t>
      </w:r>
      <w:r w:rsidR="005C1D7B" w:rsidRPr="00133DC0">
        <w:rPr>
          <w:color w:val="auto"/>
          <w:lang w:eastAsia="zh-CN"/>
        </w:rPr>
        <w:t xml:space="preserve"> </w:t>
      </w:r>
      <w:r>
        <w:rPr>
          <w:color w:val="auto"/>
          <w:lang w:eastAsia="zh-CN"/>
        </w:rPr>
        <w:t>Run t</w:t>
      </w:r>
      <w:r w:rsidR="00BA440B" w:rsidRPr="00133DC0">
        <w:rPr>
          <w:color w:val="auto"/>
          <w:lang w:eastAsia="zh-CN"/>
        </w:rPr>
        <w:t xml:space="preserve">he PCR products from the previous step on </w:t>
      </w:r>
      <w:r>
        <w:rPr>
          <w:color w:val="auto"/>
          <w:lang w:eastAsia="zh-CN"/>
        </w:rPr>
        <w:t xml:space="preserve">a </w:t>
      </w:r>
      <w:r w:rsidR="00BA440B" w:rsidRPr="00133DC0">
        <w:rPr>
          <w:color w:val="auto"/>
          <w:lang w:eastAsia="zh-CN"/>
        </w:rPr>
        <w:t>1</w:t>
      </w:r>
      <w:r w:rsidR="009110A3" w:rsidRPr="00133DC0">
        <w:rPr>
          <w:color w:val="auto"/>
          <w:lang w:eastAsia="zh-CN"/>
        </w:rPr>
        <w:t>.0</w:t>
      </w:r>
      <w:r w:rsidR="004A7273">
        <w:rPr>
          <w:color w:val="auto"/>
          <w:lang w:eastAsia="zh-CN"/>
        </w:rPr>
        <w:t>%</w:t>
      </w:r>
      <w:r w:rsidR="00BA440B" w:rsidRPr="00133DC0">
        <w:rPr>
          <w:color w:val="auto"/>
          <w:lang w:eastAsia="zh-CN"/>
        </w:rPr>
        <w:t xml:space="preserve"> agarose gel</w:t>
      </w:r>
      <w:r w:rsidR="00892798" w:rsidRPr="00133DC0">
        <w:rPr>
          <w:color w:val="auto"/>
          <w:lang w:eastAsia="zh-CN"/>
        </w:rPr>
        <w:t>,</w:t>
      </w:r>
      <w:r>
        <w:rPr>
          <w:color w:val="auto"/>
          <w:lang w:eastAsia="zh-CN"/>
        </w:rPr>
        <w:t xml:space="preserve"> then</w:t>
      </w:r>
      <w:r w:rsidR="00BA440B" w:rsidRPr="00133DC0">
        <w:rPr>
          <w:color w:val="auto"/>
          <w:lang w:eastAsia="zh-CN"/>
        </w:rPr>
        <w:t xml:space="preserve"> </w:t>
      </w:r>
      <w:r>
        <w:rPr>
          <w:color w:val="auto"/>
          <w:lang w:eastAsia="zh-CN"/>
        </w:rPr>
        <w:t xml:space="preserve">extract and purify </w:t>
      </w:r>
      <w:r w:rsidR="00BA440B" w:rsidRPr="00133DC0">
        <w:rPr>
          <w:color w:val="auto"/>
          <w:lang w:eastAsia="zh-CN"/>
        </w:rPr>
        <w:t xml:space="preserve">the bands </w:t>
      </w:r>
      <w:r w:rsidR="00587642" w:rsidRPr="00133DC0">
        <w:rPr>
          <w:color w:val="auto"/>
          <w:lang w:eastAsia="zh-CN"/>
        </w:rPr>
        <w:t>by gel extraction</w:t>
      </w:r>
      <w:r w:rsidR="00BA440B" w:rsidRPr="00133DC0">
        <w:rPr>
          <w:color w:val="auto"/>
          <w:lang w:eastAsia="zh-CN"/>
        </w:rPr>
        <w:t xml:space="preserve">. </w:t>
      </w:r>
      <w:r>
        <w:rPr>
          <w:color w:val="auto"/>
          <w:lang w:eastAsia="zh-CN"/>
        </w:rPr>
        <w:t>Suspend the</w:t>
      </w:r>
      <w:r w:rsidR="00BA440B" w:rsidRPr="00133DC0">
        <w:rPr>
          <w:color w:val="auto"/>
          <w:lang w:eastAsia="zh-CN"/>
        </w:rPr>
        <w:t xml:space="preserve"> final volume of extracted DNA in </w:t>
      </w:r>
      <w:r w:rsidR="00044063" w:rsidRPr="00133DC0">
        <w:rPr>
          <w:color w:val="auto"/>
          <w:lang w:eastAsia="zh-CN"/>
        </w:rPr>
        <w:t xml:space="preserve">15 </w:t>
      </w:r>
      <w:r w:rsidR="00BA440B" w:rsidRPr="00133DC0">
        <w:rPr>
          <w:color w:val="auto"/>
          <w:lang w:eastAsia="zh-CN"/>
        </w:rPr>
        <w:t xml:space="preserve">μL </w:t>
      </w:r>
      <w:r w:rsidR="004A7273">
        <w:rPr>
          <w:color w:val="auto"/>
          <w:lang w:eastAsia="zh-CN"/>
        </w:rPr>
        <w:t xml:space="preserve">of </w:t>
      </w:r>
      <w:r w:rsidR="00BA440B" w:rsidRPr="00133DC0">
        <w:rPr>
          <w:color w:val="auto"/>
          <w:lang w:eastAsia="zh-CN"/>
        </w:rPr>
        <w:t>ddH</w:t>
      </w:r>
      <w:r w:rsidR="00BA440B" w:rsidRPr="002B2F1B">
        <w:rPr>
          <w:color w:val="auto"/>
          <w:vertAlign w:val="subscript"/>
          <w:lang w:eastAsia="zh-CN"/>
        </w:rPr>
        <w:t>2</w:t>
      </w:r>
      <w:r w:rsidR="00BA440B" w:rsidRPr="00133DC0">
        <w:rPr>
          <w:color w:val="auto"/>
          <w:lang w:eastAsia="zh-CN"/>
        </w:rPr>
        <w:t>O.</w:t>
      </w:r>
    </w:p>
    <w:p w14:paraId="7D93CC1B" w14:textId="77777777" w:rsidR="00BA440B" w:rsidRPr="00133DC0" w:rsidRDefault="00BA440B" w:rsidP="00DF64F7">
      <w:pPr>
        <w:pStyle w:val="ListParagraph"/>
        <w:ind w:left="0"/>
        <w:rPr>
          <w:color w:val="auto"/>
          <w:lang w:eastAsia="zh-CN"/>
        </w:rPr>
      </w:pPr>
    </w:p>
    <w:p w14:paraId="44AFB7D7" w14:textId="196F0C18" w:rsidR="00236B7E" w:rsidRDefault="00212839" w:rsidP="00DF64F7">
      <w:pPr>
        <w:pStyle w:val="ListParagraph"/>
        <w:widowControl/>
        <w:numPr>
          <w:ilvl w:val="1"/>
          <w:numId w:val="13"/>
        </w:numPr>
        <w:tabs>
          <w:tab w:val="left" w:pos="720"/>
        </w:tabs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 xml:space="preserve">Perfrom </w:t>
      </w:r>
      <w:r w:rsidR="00BA440B" w:rsidRPr="00133DC0">
        <w:rPr>
          <w:color w:val="auto"/>
          <w:lang w:eastAsia="zh-CN"/>
        </w:rPr>
        <w:t xml:space="preserve">T4 DNA polymerase treatment of </w:t>
      </w:r>
      <w:r w:rsidR="00E13193">
        <w:rPr>
          <w:color w:val="auto"/>
          <w:lang w:eastAsia="zh-CN"/>
        </w:rPr>
        <w:t>v</w:t>
      </w:r>
      <w:r w:rsidR="00BA440B" w:rsidRPr="00133DC0">
        <w:rPr>
          <w:color w:val="auto"/>
          <w:lang w:eastAsia="zh-CN"/>
        </w:rPr>
        <w:t xml:space="preserve">ector and </w:t>
      </w:r>
      <w:r w:rsidR="00E13193">
        <w:rPr>
          <w:color w:val="auto"/>
          <w:lang w:eastAsia="zh-CN"/>
        </w:rPr>
        <w:t>i</w:t>
      </w:r>
      <w:r w:rsidR="00BA440B" w:rsidRPr="00133DC0">
        <w:rPr>
          <w:color w:val="auto"/>
          <w:lang w:eastAsia="zh-CN"/>
        </w:rPr>
        <w:t>nsert DNA</w:t>
      </w:r>
      <w:r>
        <w:rPr>
          <w:color w:val="auto"/>
          <w:lang w:eastAsia="zh-CN"/>
        </w:rPr>
        <w:t xml:space="preserve"> (</w:t>
      </w:r>
      <w:r w:rsidRPr="00212839">
        <w:rPr>
          <w:b/>
          <w:bCs/>
          <w:color w:val="auto"/>
          <w:lang w:eastAsia="zh-CN"/>
        </w:rPr>
        <w:t xml:space="preserve">Table </w:t>
      </w:r>
      <w:r>
        <w:rPr>
          <w:b/>
          <w:bCs/>
          <w:color w:val="auto"/>
          <w:lang w:eastAsia="zh-CN"/>
        </w:rPr>
        <w:t>4</w:t>
      </w:r>
      <w:r>
        <w:rPr>
          <w:color w:val="auto"/>
          <w:lang w:eastAsia="zh-CN"/>
        </w:rPr>
        <w:t>).</w:t>
      </w:r>
    </w:p>
    <w:p w14:paraId="65D4A20C" w14:textId="77777777" w:rsidR="00212839" w:rsidRPr="00133DC0" w:rsidRDefault="00212839" w:rsidP="00DF64F7">
      <w:pPr>
        <w:pStyle w:val="ListParagraph"/>
        <w:widowControl/>
        <w:tabs>
          <w:tab w:val="left" w:pos="720"/>
        </w:tabs>
        <w:autoSpaceDE/>
        <w:autoSpaceDN/>
        <w:adjustRightInd/>
        <w:ind w:left="0"/>
        <w:rPr>
          <w:color w:val="auto"/>
          <w:lang w:eastAsia="zh-CN"/>
        </w:rPr>
      </w:pPr>
    </w:p>
    <w:p w14:paraId="14AA97A6" w14:textId="50EB64BA" w:rsidR="00DE0AD0" w:rsidRDefault="00212839" w:rsidP="00DF64F7">
      <w:pPr>
        <w:widowControl/>
        <w:autoSpaceDE/>
        <w:autoSpaceDN/>
        <w:adjustRightInd/>
        <w:rPr>
          <w:color w:val="auto"/>
          <w:lang w:eastAsia="zh-CN"/>
        </w:rPr>
      </w:pPr>
      <w:r>
        <w:t xml:space="preserve">NOTE: </w:t>
      </w:r>
      <w:r>
        <w:rPr>
          <w:color w:val="auto"/>
          <w:lang w:eastAsia="zh-CN"/>
        </w:rPr>
        <w:t>Treatment</w:t>
      </w:r>
      <w:r w:rsidR="008B29B7" w:rsidRPr="00212839">
        <w:rPr>
          <w:color w:val="auto"/>
          <w:lang w:eastAsia="zh-CN"/>
        </w:rPr>
        <w:t xml:space="preserve"> </w:t>
      </w:r>
      <w:r w:rsidR="00BA440B" w:rsidRPr="00212839">
        <w:rPr>
          <w:color w:val="auto"/>
          <w:lang w:eastAsia="zh-CN"/>
        </w:rPr>
        <w:t>must be performed separately for the vector DNA and the insert DNA.</w:t>
      </w:r>
      <w:r w:rsidR="00762A2D" w:rsidRPr="00212839">
        <w:rPr>
          <w:color w:val="auto"/>
          <w:lang w:eastAsia="zh-CN"/>
        </w:rPr>
        <w:t xml:space="preserve"> </w:t>
      </w:r>
    </w:p>
    <w:p w14:paraId="718425D5" w14:textId="77777777" w:rsidR="00212839" w:rsidRPr="00212839" w:rsidRDefault="00212839" w:rsidP="00DF64F7">
      <w:pPr>
        <w:widowControl/>
        <w:autoSpaceDE/>
        <w:autoSpaceDN/>
        <w:adjustRightInd/>
        <w:rPr>
          <w:color w:val="auto"/>
          <w:lang w:eastAsia="zh-CN"/>
        </w:rPr>
      </w:pPr>
    </w:p>
    <w:p w14:paraId="2D4DB67A" w14:textId="3F04AD51" w:rsidR="00BA440B" w:rsidRPr="00133DC0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I</w:t>
      </w:r>
      <w:r w:rsidR="00BA440B" w:rsidRPr="00133DC0">
        <w:rPr>
          <w:color w:val="auto"/>
          <w:lang w:eastAsia="zh-CN"/>
        </w:rPr>
        <w:t xml:space="preserve">ncubate </w:t>
      </w:r>
      <w:r>
        <w:rPr>
          <w:color w:val="auto"/>
          <w:lang w:eastAsia="zh-CN"/>
        </w:rPr>
        <w:t xml:space="preserve">the mixture </w:t>
      </w:r>
      <w:r w:rsidR="00BA440B" w:rsidRPr="00133DC0">
        <w:rPr>
          <w:color w:val="auto"/>
          <w:lang w:eastAsia="zh-CN"/>
        </w:rPr>
        <w:t>for 40 minutes at room temperature.</w:t>
      </w:r>
      <w:r>
        <w:rPr>
          <w:color w:val="auto"/>
          <w:lang w:eastAsia="zh-CN"/>
        </w:rPr>
        <w:t xml:space="preserve"> T</w:t>
      </w:r>
      <w:r w:rsidRPr="00133DC0">
        <w:rPr>
          <w:color w:val="auto"/>
          <w:lang w:eastAsia="zh-CN"/>
        </w:rPr>
        <w:t>hen</w:t>
      </w:r>
      <w:r>
        <w:rPr>
          <w:color w:val="auto"/>
          <w:lang w:eastAsia="zh-CN"/>
        </w:rPr>
        <w:t>,</w:t>
      </w:r>
      <w:r w:rsidRPr="00133DC0">
        <w:rPr>
          <w:color w:val="auto"/>
          <w:lang w:eastAsia="zh-CN"/>
        </w:rPr>
        <w:t xml:space="preserve"> heat-inactivate</w:t>
      </w:r>
      <w:r w:rsidR="00BA440B" w:rsidRPr="00133DC0">
        <w:rPr>
          <w:color w:val="auto"/>
          <w:lang w:eastAsia="zh-CN"/>
        </w:rPr>
        <w:t xml:space="preserve"> </w:t>
      </w:r>
      <w:r>
        <w:rPr>
          <w:color w:val="auto"/>
          <w:lang w:eastAsia="zh-CN"/>
        </w:rPr>
        <w:t>t</w:t>
      </w:r>
      <w:r w:rsidR="00BA440B" w:rsidRPr="00133DC0">
        <w:rPr>
          <w:color w:val="auto"/>
          <w:lang w:eastAsia="zh-CN"/>
        </w:rPr>
        <w:t>he polymerase at 75</w:t>
      </w:r>
      <w:r w:rsidR="00E7177A" w:rsidRPr="00133DC0">
        <w:rPr>
          <w:color w:val="auto"/>
          <w:lang w:eastAsia="zh-CN"/>
        </w:rPr>
        <w:t xml:space="preserve"> </w:t>
      </w:r>
      <w:r w:rsidR="004A7273">
        <w:rPr>
          <w:rFonts w:eastAsia="Times New Roman"/>
        </w:rPr>
        <w:t>°C</w:t>
      </w:r>
      <w:r w:rsidR="00BA440B" w:rsidRPr="00133DC0">
        <w:rPr>
          <w:color w:val="auto"/>
          <w:lang w:eastAsia="zh-CN"/>
        </w:rPr>
        <w:t xml:space="preserve"> for 20 minutes. </w:t>
      </w:r>
      <w:r>
        <w:rPr>
          <w:color w:val="auto"/>
          <w:lang w:eastAsia="zh-CN"/>
        </w:rPr>
        <w:t>Store t</w:t>
      </w:r>
      <w:r w:rsidRPr="00133DC0">
        <w:rPr>
          <w:color w:val="auto"/>
          <w:lang w:eastAsia="zh-CN"/>
        </w:rPr>
        <w:t>he reaction mixture</w:t>
      </w:r>
      <w:r w:rsidR="00BA440B" w:rsidRPr="00133DC0">
        <w:rPr>
          <w:color w:val="auto"/>
          <w:lang w:eastAsia="zh-CN"/>
        </w:rPr>
        <w:t xml:space="preserve"> at -20</w:t>
      </w:r>
      <w:r w:rsidR="00E7177A" w:rsidRPr="00133DC0">
        <w:rPr>
          <w:color w:val="auto"/>
          <w:lang w:eastAsia="zh-CN"/>
        </w:rPr>
        <w:t xml:space="preserve"> </w:t>
      </w:r>
      <w:r w:rsidR="004A7273">
        <w:rPr>
          <w:rFonts w:ascii="Cambria Math" w:hAnsi="Cambria Math" w:cs="Cambria Math"/>
          <w:color w:val="auto"/>
          <w:lang w:eastAsia="zh-CN"/>
        </w:rPr>
        <w:t>°C</w:t>
      </w:r>
      <w:r w:rsidR="00BA440B" w:rsidRPr="00133DC0">
        <w:rPr>
          <w:color w:val="auto"/>
          <w:lang w:eastAsia="zh-CN"/>
        </w:rPr>
        <w:t>.</w:t>
      </w:r>
    </w:p>
    <w:p w14:paraId="4DBCE76D" w14:textId="77777777" w:rsidR="00BA440B" w:rsidRPr="00133DC0" w:rsidRDefault="00BA440B" w:rsidP="00DF64F7">
      <w:pPr>
        <w:rPr>
          <w:color w:val="auto"/>
          <w:lang w:eastAsia="zh-CN"/>
        </w:rPr>
      </w:pPr>
    </w:p>
    <w:p w14:paraId="43F19E8D" w14:textId="1582B959" w:rsidR="00BA440B" w:rsidRDefault="00BA440B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 w:rsidRPr="00133DC0">
        <w:rPr>
          <w:color w:val="auto"/>
          <w:lang w:eastAsia="zh-CN"/>
        </w:rPr>
        <w:t>Anneal the LIC vector and the insert vector</w:t>
      </w:r>
      <w:r w:rsidR="00212839">
        <w:rPr>
          <w:color w:val="auto"/>
          <w:lang w:eastAsia="zh-CN"/>
        </w:rPr>
        <w:t>.</w:t>
      </w:r>
    </w:p>
    <w:p w14:paraId="530D3B96" w14:textId="77777777" w:rsidR="00212839" w:rsidRPr="00133DC0" w:rsidRDefault="00212839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</w:p>
    <w:p w14:paraId="275C71C6" w14:textId="2F001847" w:rsidR="00BA440B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Set up a</w:t>
      </w:r>
      <w:r w:rsidR="0054097E" w:rsidRPr="00133DC0">
        <w:rPr>
          <w:color w:val="auto"/>
          <w:lang w:eastAsia="zh-CN"/>
        </w:rPr>
        <w:t xml:space="preserve"> negative </w:t>
      </w:r>
      <w:r w:rsidR="00BA440B" w:rsidRPr="00133DC0">
        <w:rPr>
          <w:color w:val="auto"/>
          <w:lang w:eastAsia="zh-CN"/>
        </w:rPr>
        <w:t xml:space="preserve">control with 2 μL </w:t>
      </w:r>
      <w:r w:rsidR="004A7273">
        <w:rPr>
          <w:color w:val="auto"/>
          <w:lang w:eastAsia="zh-CN"/>
        </w:rPr>
        <w:t xml:space="preserve">of </w:t>
      </w:r>
      <w:r w:rsidR="00BA440B" w:rsidRPr="00133DC0">
        <w:rPr>
          <w:color w:val="auto"/>
          <w:lang w:eastAsia="zh-CN"/>
        </w:rPr>
        <w:t xml:space="preserve">LIC vector DNA and 2 μL </w:t>
      </w:r>
      <w:r w:rsidR="004A7273">
        <w:rPr>
          <w:color w:val="auto"/>
          <w:lang w:eastAsia="zh-CN"/>
        </w:rPr>
        <w:t xml:space="preserve">of </w:t>
      </w:r>
      <w:r w:rsidR="00BA440B" w:rsidRPr="00133DC0">
        <w:rPr>
          <w:color w:val="auto"/>
          <w:lang w:eastAsia="zh-CN"/>
        </w:rPr>
        <w:t>sterile ddH</w:t>
      </w:r>
      <w:r w:rsidR="00BA440B" w:rsidRPr="002B2F1B">
        <w:rPr>
          <w:color w:val="auto"/>
          <w:vertAlign w:val="subscript"/>
          <w:lang w:eastAsia="zh-CN"/>
        </w:rPr>
        <w:t>2</w:t>
      </w:r>
      <w:r w:rsidR="00BA440B" w:rsidRPr="00133DC0">
        <w:rPr>
          <w:color w:val="auto"/>
          <w:lang w:eastAsia="zh-CN"/>
        </w:rPr>
        <w:t>O.</w:t>
      </w:r>
    </w:p>
    <w:p w14:paraId="448CD9E9" w14:textId="77777777" w:rsidR="00212839" w:rsidRPr="00133DC0" w:rsidRDefault="00212839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</w:p>
    <w:p w14:paraId="208577A6" w14:textId="3179DB36" w:rsidR="00BA440B" w:rsidRPr="00133DC0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 xml:space="preserve">Combine </w:t>
      </w:r>
      <w:r w:rsidR="00BA440B" w:rsidRPr="00133DC0">
        <w:rPr>
          <w:color w:val="auto"/>
          <w:lang w:eastAsia="zh-CN"/>
        </w:rPr>
        <w:t xml:space="preserve"> </w:t>
      </w:r>
      <w:r w:rsidRPr="00133DC0">
        <w:rPr>
          <w:color w:val="auto"/>
          <w:lang w:eastAsia="zh-CN"/>
        </w:rPr>
        <w:t xml:space="preserve">2 μL </w:t>
      </w:r>
      <w:r w:rsidR="004A7273">
        <w:rPr>
          <w:color w:val="auto"/>
          <w:lang w:eastAsia="zh-CN"/>
        </w:rPr>
        <w:t xml:space="preserve">of </w:t>
      </w:r>
      <w:r w:rsidRPr="00133DC0">
        <w:rPr>
          <w:color w:val="auto"/>
          <w:lang w:eastAsia="zh-CN"/>
        </w:rPr>
        <w:t xml:space="preserve">insert DNA </w:t>
      </w:r>
      <w:r>
        <w:rPr>
          <w:color w:val="auto"/>
          <w:lang w:eastAsia="zh-CN"/>
        </w:rPr>
        <w:t>and</w:t>
      </w:r>
      <w:r w:rsidRPr="00133DC0">
        <w:rPr>
          <w:color w:val="auto"/>
          <w:lang w:eastAsia="zh-CN"/>
        </w:rPr>
        <w:t xml:space="preserve"> 2 μL </w:t>
      </w:r>
      <w:r w:rsidR="004A7273">
        <w:rPr>
          <w:color w:val="auto"/>
          <w:lang w:eastAsia="zh-CN"/>
        </w:rPr>
        <w:t xml:space="preserve">of </w:t>
      </w:r>
      <w:r w:rsidRPr="00133DC0">
        <w:rPr>
          <w:color w:val="auto"/>
          <w:lang w:eastAsia="zh-CN"/>
        </w:rPr>
        <w:t>LIC vector DNA from the previous T4 DNA polymerase reaction</w:t>
      </w:r>
      <w:r>
        <w:rPr>
          <w:color w:val="auto"/>
          <w:lang w:eastAsia="zh-CN"/>
        </w:rPr>
        <w:t>s</w:t>
      </w:r>
      <w:r w:rsidRPr="00133DC0">
        <w:rPr>
          <w:color w:val="auto"/>
          <w:lang w:eastAsia="zh-CN"/>
        </w:rPr>
        <w:t xml:space="preserve"> </w:t>
      </w:r>
      <w:r w:rsidR="00BA440B" w:rsidRPr="00133DC0">
        <w:rPr>
          <w:color w:val="auto"/>
          <w:lang w:eastAsia="zh-CN"/>
        </w:rPr>
        <w:t>in a 0.2 mL tube</w:t>
      </w:r>
      <w:r w:rsidR="004A7273">
        <w:rPr>
          <w:color w:val="auto"/>
          <w:lang w:eastAsia="zh-CN"/>
        </w:rPr>
        <w:t>.</w:t>
      </w:r>
    </w:p>
    <w:p w14:paraId="66797E21" w14:textId="5B7FD69D" w:rsidR="00BA440B" w:rsidRPr="00212839" w:rsidRDefault="00BA440B" w:rsidP="00DF64F7">
      <w:pPr>
        <w:widowControl/>
        <w:autoSpaceDE/>
        <w:autoSpaceDN/>
        <w:adjustRightInd/>
        <w:rPr>
          <w:color w:val="auto"/>
          <w:lang w:eastAsia="zh-CN"/>
        </w:rPr>
      </w:pPr>
    </w:p>
    <w:p w14:paraId="3F1DD8F4" w14:textId="61FD8C15" w:rsidR="00BA440B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lastRenderedPageBreak/>
        <w:t>Perform t</w:t>
      </w:r>
      <w:r w:rsidR="00BA440B" w:rsidRPr="00133DC0">
        <w:rPr>
          <w:color w:val="auto"/>
          <w:lang w:eastAsia="zh-CN"/>
        </w:rPr>
        <w:t xml:space="preserve">he </w:t>
      </w:r>
      <w:r w:rsidR="00197FC3" w:rsidRPr="00133DC0">
        <w:rPr>
          <w:color w:val="auto"/>
          <w:lang w:eastAsia="zh-CN"/>
        </w:rPr>
        <w:t xml:space="preserve">annealing </w:t>
      </w:r>
      <w:r w:rsidR="00BA440B" w:rsidRPr="00133DC0">
        <w:rPr>
          <w:color w:val="auto"/>
          <w:lang w:eastAsia="zh-CN"/>
        </w:rPr>
        <w:t>reaction at room temperature for 10 minutes.</w:t>
      </w:r>
    </w:p>
    <w:p w14:paraId="56F3FB50" w14:textId="77777777" w:rsidR="00212839" w:rsidRPr="00212839" w:rsidRDefault="00212839" w:rsidP="00DF64F7">
      <w:pPr>
        <w:widowControl/>
        <w:autoSpaceDE/>
        <w:autoSpaceDN/>
        <w:adjustRightInd/>
        <w:rPr>
          <w:color w:val="auto"/>
          <w:lang w:eastAsia="zh-CN"/>
        </w:rPr>
      </w:pPr>
    </w:p>
    <w:p w14:paraId="1BE47951" w14:textId="4398C8E4" w:rsidR="00D40E5A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Quench t</w:t>
      </w:r>
      <w:r w:rsidR="00BA440B" w:rsidRPr="00133DC0">
        <w:rPr>
          <w:color w:val="auto"/>
          <w:lang w:eastAsia="zh-CN"/>
        </w:rPr>
        <w:t xml:space="preserve">he reaction with 1.3 μL </w:t>
      </w:r>
      <w:r w:rsidR="004A7273">
        <w:rPr>
          <w:color w:val="auto"/>
          <w:lang w:eastAsia="zh-CN"/>
        </w:rPr>
        <w:t xml:space="preserve">of </w:t>
      </w:r>
      <w:r w:rsidR="00BA440B" w:rsidRPr="00133DC0">
        <w:rPr>
          <w:color w:val="auto"/>
          <w:lang w:eastAsia="zh-CN"/>
        </w:rPr>
        <w:t>EDTA at a concentration of 25 mM</w:t>
      </w:r>
      <w:r w:rsidR="000A5C79" w:rsidRPr="00133DC0">
        <w:rPr>
          <w:color w:val="auto"/>
          <w:lang w:eastAsia="zh-CN"/>
        </w:rPr>
        <w:t>.</w:t>
      </w:r>
    </w:p>
    <w:p w14:paraId="73C08AD3" w14:textId="77777777" w:rsidR="00212839" w:rsidRPr="00212839" w:rsidRDefault="00212839" w:rsidP="00DF64F7">
      <w:pPr>
        <w:widowControl/>
        <w:autoSpaceDE/>
        <w:autoSpaceDN/>
        <w:adjustRightInd/>
        <w:rPr>
          <w:color w:val="auto"/>
          <w:lang w:eastAsia="zh-CN"/>
        </w:rPr>
      </w:pPr>
    </w:p>
    <w:p w14:paraId="572A3CA8" w14:textId="03AD9638" w:rsidR="00BA440B" w:rsidRPr="00133DC0" w:rsidRDefault="00BA440B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bookmarkStart w:id="0" w:name="OLE_LINK30"/>
      <w:bookmarkStart w:id="1" w:name="OLE_LINK31"/>
      <w:r w:rsidRPr="00133DC0">
        <w:rPr>
          <w:color w:val="auto"/>
          <w:lang w:eastAsia="zh-CN"/>
        </w:rPr>
        <w:t>T</w:t>
      </w:r>
      <w:r w:rsidR="00212839">
        <w:rPr>
          <w:color w:val="auto"/>
          <w:lang w:eastAsia="zh-CN"/>
        </w:rPr>
        <w:t>ransform t</w:t>
      </w:r>
      <w:r w:rsidRPr="00133DC0">
        <w:rPr>
          <w:color w:val="auto"/>
          <w:lang w:eastAsia="zh-CN"/>
        </w:rPr>
        <w:t xml:space="preserve">he reaction </w:t>
      </w:r>
      <w:r w:rsidR="00CA2A81" w:rsidRPr="00133DC0">
        <w:rPr>
          <w:color w:val="auto"/>
          <w:lang w:eastAsia="zh-CN"/>
        </w:rPr>
        <w:t>in</w:t>
      </w:r>
      <w:r w:rsidR="00197FC3" w:rsidRPr="00133DC0">
        <w:rPr>
          <w:color w:val="auto"/>
          <w:lang w:eastAsia="zh-CN"/>
        </w:rPr>
        <w:t>to</w:t>
      </w:r>
      <w:r w:rsidRPr="00133DC0">
        <w:rPr>
          <w:color w:val="auto"/>
          <w:lang w:eastAsia="zh-CN"/>
        </w:rPr>
        <w:t xml:space="preserve"> 100 μL</w:t>
      </w:r>
      <w:r w:rsidR="00271400" w:rsidRPr="00133DC0">
        <w:rPr>
          <w:color w:val="auto"/>
          <w:lang w:eastAsia="zh-CN"/>
        </w:rPr>
        <w:t xml:space="preserve"> </w:t>
      </w:r>
      <w:r w:rsidR="004A7273">
        <w:rPr>
          <w:color w:val="auto"/>
          <w:lang w:eastAsia="zh-CN"/>
        </w:rPr>
        <w:t xml:space="preserve">of </w:t>
      </w:r>
      <w:r w:rsidR="00271400" w:rsidRPr="00133DC0">
        <w:rPr>
          <w:i/>
          <w:iCs/>
          <w:color w:val="auto"/>
          <w:lang w:eastAsia="zh-CN"/>
        </w:rPr>
        <w:t xml:space="preserve">E. coli </w:t>
      </w:r>
      <w:r w:rsidR="00271400" w:rsidRPr="00133DC0">
        <w:rPr>
          <w:color w:val="auto"/>
          <w:lang w:eastAsia="zh-CN"/>
        </w:rPr>
        <w:t>Top10</w:t>
      </w:r>
      <w:r w:rsidRPr="00133DC0">
        <w:rPr>
          <w:color w:val="auto"/>
          <w:lang w:eastAsia="zh-CN"/>
        </w:rPr>
        <w:t xml:space="preserve"> competent cells</w:t>
      </w:r>
      <w:r w:rsidR="00271400" w:rsidRPr="00133DC0">
        <w:rPr>
          <w:color w:val="auto"/>
          <w:lang w:eastAsia="zh-CN"/>
        </w:rPr>
        <w:t xml:space="preserve"> </w:t>
      </w:r>
      <w:r w:rsidRPr="00133DC0">
        <w:rPr>
          <w:color w:val="auto"/>
          <w:lang w:eastAsia="zh-CN"/>
        </w:rPr>
        <w:t xml:space="preserve">and plate </w:t>
      </w:r>
      <w:r w:rsidR="00212839">
        <w:rPr>
          <w:color w:val="auto"/>
          <w:lang w:eastAsia="zh-CN"/>
        </w:rPr>
        <w:t xml:space="preserve">them </w:t>
      </w:r>
      <w:r w:rsidRPr="00133DC0">
        <w:rPr>
          <w:color w:val="auto"/>
          <w:lang w:eastAsia="zh-CN"/>
        </w:rPr>
        <w:t xml:space="preserve">on </w:t>
      </w:r>
      <w:r w:rsidR="00212839">
        <w:rPr>
          <w:color w:val="auto"/>
          <w:lang w:eastAsia="zh-CN"/>
        </w:rPr>
        <w:t>an</w:t>
      </w:r>
      <w:r w:rsidRPr="00133DC0">
        <w:rPr>
          <w:color w:val="auto"/>
          <w:lang w:eastAsia="zh-CN"/>
        </w:rPr>
        <w:t xml:space="preserve"> </w:t>
      </w:r>
      <w:r w:rsidR="00271400" w:rsidRPr="00133DC0">
        <w:rPr>
          <w:color w:val="auto"/>
        </w:rPr>
        <w:t>ampicillin</w:t>
      </w:r>
      <w:r w:rsidRPr="00133DC0">
        <w:rPr>
          <w:color w:val="auto"/>
          <w:lang w:eastAsia="zh-CN"/>
        </w:rPr>
        <w:t xml:space="preserve"> selection plate</w:t>
      </w:r>
      <w:r w:rsidR="00BB6362">
        <w:rPr>
          <w:color w:val="auto"/>
          <w:lang w:eastAsia="zh-CN"/>
        </w:rPr>
        <w:fldChar w:fldCharType="begin">
          <w:fldData xml:space="preserve">PEVuZE5vdGU+PENpdGU+PEF1dGhvcj5IYW5haGFuPC9BdXRob3I+PFllYXI+MTk4MzwvWWVhcj48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</w:fldData>
        </w:fldChar>
      </w:r>
      <w:r w:rsidR="002A680C">
        <w:rPr>
          <w:color w:val="auto"/>
          <w:lang w:eastAsia="zh-CN"/>
        </w:rPr>
        <w:instrText xml:space="preserve"> ADDIN EN.CITE </w:instrText>
      </w:r>
      <w:r w:rsidR="002A680C">
        <w:rPr>
          <w:color w:val="auto"/>
          <w:lang w:eastAsia="zh-CN"/>
        </w:rPr>
        <w:fldChar w:fldCharType="begin">
          <w:fldData xml:space="preserve">PEVuZE5vdGU+PENpdGU+PEF1dGhvcj5IYW5haGFuPC9BdXRob3I+PFllYXI+MTk4MzwvWWVhcj48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</w:fldData>
        </w:fldChar>
      </w:r>
      <w:r w:rsidR="002A680C">
        <w:rPr>
          <w:color w:val="auto"/>
          <w:lang w:eastAsia="zh-CN"/>
        </w:rPr>
        <w:instrText xml:space="preserve"> ADDIN EN.CITE.DATA </w:instrText>
      </w:r>
      <w:r w:rsidR="002A680C">
        <w:rPr>
          <w:color w:val="auto"/>
          <w:lang w:eastAsia="zh-CN"/>
        </w:rPr>
      </w:r>
      <w:r w:rsidR="002A680C">
        <w:rPr>
          <w:color w:val="auto"/>
          <w:lang w:eastAsia="zh-CN"/>
        </w:rPr>
        <w:fldChar w:fldCharType="end"/>
      </w:r>
      <w:r w:rsidR="00BB6362">
        <w:rPr>
          <w:color w:val="auto"/>
          <w:lang w:eastAsia="zh-CN"/>
        </w:rPr>
      </w:r>
      <w:r w:rsidR="00BB6362">
        <w:rPr>
          <w:color w:val="auto"/>
          <w:lang w:eastAsia="zh-CN"/>
        </w:rPr>
        <w:fldChar w:fldCharType="separate"/>
      </w:r>
      <w:r w:rsidR="004544D3" w:rsidRPr="004544D3">
        <w:rPr>
          <w:noProof/>
          <w:color w:val="auto"/>
          <w:vertAlign w:val="superscript"/>
          <w:lang w:eastAsia="zh-CN"/>
        </w:rPr>
        <w:t>23,24</w:t>
      </w:r>
      <w:r w:rsidR="00BB6362">
        <w:rPr>
          <w:color w:val="auto"/>
          <w:lang w:eastAsia="zh-CN"/>
        </w:rPr>
        <w:fldChar w:fldCharType="end"/>
      </w:r>
      <w:r w:rsidRPr="00133DC0">
        <w:rPr>
          <w:color w:val="auto"/>
          <w:lang w:eastAsia="zh-CN"/>
        </w:rPr>
        <w:t>.</w:t>
      </w:r>
    </w:p>
    <w:bookmarkEnd w:id="0"/>
    <w:bookmarkEnd w:id="1"/>
    <w:p w14:paraId="0A65F09F" w14:textId="77777777" w:rsidR="00BA440B" w:rsidRPr="00133DC0" w:rsidRDefault="00BA440B" w:rsidP="00DF64F7">
      <w:pPr>
        <w:pStyle w:val="ListParagraph"/>
        <w:tabs>
          <w:tab w:val="left" w:pos="270"/>
        </w:tabs>
        <w:ind w:left="0"/>
        <w:rPr>
          <w:color w:val="auto"/>
          <w:lang w:eastAsia="zh-CN"/>
        </w:rPr>
      </w:pPr>
    </w:p>
    <w:p w14:paraId="03CCB358" w14:textId="29FE3281" w:rsidR="00BA440B" w:rsidRDefault="00BA440B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color w:val="auto"/>
          <w:lang w:eastAsia="zh-CN"/>
        </w:rPr>
      </w:pPr>
      <w:r w:rsidRPr="00133DC0">
        <w:rPr>
          <w:color w:val="auto"/>
          <w:lang w:eastAsia="zh-CN"/>
        </w:rPr>
        <w:t>Identif</w:t>
      </w:r>
      <w:r w:rsidR="00DF64F7">
        <w:rPr>
          <w:color w:val="auto"/>
          <w:lang w:eastAsia="zh-CN"/>
        </w:rPr>
        <w:t>y the</w:t>
      </w:r>
      <w:r w:rsidRPr="00133DC0">
        <w:rPr>
          <w:color w:val="auto"/>
          <w:lang w:eastAsia="zh-CN"/>
        </w:rPr>
        <w:t xml:space="preserve"> positive constructs</w:t>
      </w:r>
      <w:r w:rsidR="00DF64F7">
        <w:rPr>
          <w:color w:val="auto"/>
          <w:lang w:eastAsia="zh-CN"/>
        </w:rPr>
        <w:t>.</w:t>
      </w:r>
    </w:p>
    <w:p w14:paraId="17E453C3" w14:textId="77777777" w:rsidR="00DF64F7" w:rsidRPr="00133DC0" w:rsidRDefault="00DF64F7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</w:p>
    <w:p w14:paraId="5F08F78E" w14:textId="7916241F" w:rsidR="00BA440B" w:rsidRDefault="00DF64F7" w:rsidP="00DF64F7">
      <w:pPr>
        <w:pStyle w:val="ListParagraph"/>
        <w:widowControl/>
        <w:numPr>
          <w:ilvl w:val="2"/>
          <w:numId w:val="13"/>
        </w:numPr>
        <w:tabs>
          <w:tab w:val="left" w:pos="810"/>
        </w:tabs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Prepare t</w:t>
      </w:r>
      <w:r w:rsidR="00BA440B" w:rsidRPr="00133DC0">
        <w:rPr>
          <w:color w:val="auto"/>
          <w:lang w:eastAsia="zh-CN"/>
        </w:rPr>
        <w:t xml:space="preserve">he plasmid miniprep </w:t>
      </w:r>
      <w:r w:rsidR="00197FC3" w:rsidRPr="00133DC0">
        <w:rPr>
          <w:color w:val="auto"/>
          <w:lang w:eastAsia="zh-CN"/>
        </w:rPr>
        <w:t>solution</w:t>
      </w:r>
      <w:r w:rsidR="00BA440B" w:rsidRPr="00133DC0">
        <w:rPr>
          <w:color w:val="auto"/>
          <w:lang w:eastAsia="zh-CN"/>
        </w:rPr>
        <w:t>. This can be done through colony picking and inoculation in LB media. Usually</w:t>
      </w:r>
      <w:r w:rsidR="00892798" w:rsidRPr="00133DC0">
        <w:rPr>
          <w:color w:val="auto"/>
          <w:lang w:eastAsia="zh-CN"/>
        </w:rPr>
        <w:t>,</w:t>
      </w:r>
      <w:r w:rsidR="00BA440B" w:rsidRPr="00133DC0">
        <w:rPr>
          <w:color w:val="auto"/>
          <w:lang w:eastAsia="zh-CN"/>
        </w:rPr>
        <w:t xml:space="preserve"> 3 colonies are sufficient. </w:t>
      </w:r>
    </w:p>
    <w:p w14:paraId="29E39C75" w14:textId="77777777" w:rsidR="00DF64F7" w:rsidRPr="00133DC0" w:rsidRDefault="00DF64F7" w:rsidP="00DF64F7">
      <w:pPr>
        <w:pStyle w:val="ListParagraph"/>
        <w:widowControl/>
        <w:tabs>
          <w:tab w:val="left" w:pos="810"/>
        </w:tabs>
        <w:autoSpaceDE/>
        <w:autoSpaceDN/>
        <w:adjustRightInd/>
        <w:ind w:left="0"/>
        <w:rPr>
          <w:color w:val="auto"/>
          <w:lang w:eastAsia="zh-CN"/>
        </w:rPr>
      </w:pPr>
    </w:p>
    <w:p w14:paraId="760DF273" w14:textId="09F91E92" w:rsidR="00BA440B" w:rsidRDefault="00BA440B" w:rsidP="00DF64F7">
      <w:pPr>
        <w:pStyle w:val="ListParagraph"/>
        <w:widowControl/>
        <w:numPr>
          <w:ilvl w:val="2"/>
          <w:numId w:val="13"/>
        </w:numPr>
        <w:tabs>
          <w:tab w:val="left" w:pos="810"/>
        </w:tabs>
        <w:autoSpaceDE/>
        <w:autoSpaceDN/>
        <w:adjustRightInd/>
        <w:ind w:left="0" w:firstLine="0"/>
        <w:rPr>
          <w:color w:val="auto"/>
          <w:lang w:eastAsia="zh-CN"/>
        </w:rPr>
      </w:pPr>
      <w:r w:rsidRPr="00133DC0">
        <w:rPr>
          <w:color w:val="auto"/>
          <w:lang w:eastAsia="zh-CN"/>
        </w:rPr>
        <w:t xml:space="preserve">Incubate the mixture overnight at 37 </w:t>
      </w:r>
      <w:r w:rsidR="004A7273">
        <w:rPr>
          <w:rFonts w:eastAsia="Times New Roman"/>
        </w:rPr>
        <w:t>°C</w:t>
      </w:r>
      <w:r w:rsidRPr="00133DC0">
        <w:rPr>
          <w:color w:val="auto"/>
          <w:lang w:eastAsia="zh-CN"/>
        </w:rPr>
        <w:t>.</w:t>
      </w:r>
    </w:p>
    <w:p w14:paraId="48BA5EFB" w14:textId="77777777" w:rsidR="00DF64F7" w:rsidRPr="00133DC0" w:rsidRDefault="00DF64F7" w:rsidP="00DF64F7">
      <w:pPr>
        <w:pStyle w:val="ListParagraph"/>
        <w:widowControl/>
        <w:tabs>
          <w:tab w:val="left" w:pos="810"/>
        </w:tabs>
        <w:autoSpaceDE/>
        <w:autoSpaceDN/>
        <w:adjustRightInd/>
        <w:ind w:left="0"/>
        <w:rPr>
          <w:color w:val="auto"/>
          <w:lang w:eastAsia="zh-CN"/>
        </w:rPr>
      </w:pPr>
    </w:p>
    <w:p w14:paraId="101B2D40" w14:textId="57C1DA0F" w:rsidR="00BA440B" w:rsidRDefault="00BA440B" w:rsidP="00DF64F7">
      <w:pPr>
        <w:pStyle w:val="ListParagraph"/>
        <w:widowControl/>
        <w:numPr>
          <w:ilvl w:val="2"/>
          <w:numId w:val="13"/>
        </w:numPr>
        <w:tabs>
          <w:tab w:val="left" w:pos="810"/>
        </w:tabs>
        <w:autoSpaceDE/>
        <w:autoSpaceDN/>
        <w:adjustRightInd/>
        <w:ind w:left="0" w:firstLine="0"/>
        <w:rPr>
          <w:color w:val="auto"/>
          <w:lang w:eastAsia="zh-CN"/>
        </w:rPr>
      </w:pPr>
      <w:r w:rsidRPr="00133DC0">
        <w:rPr>
          <w:color w:val="auto"/>
          <w:lang w:eastAsia="zh-CN"/>
        </w:rPr>
        <w:t xml:space="preserve">Centrifuge the mixture at </w:t>
      </w:r>
      <w:r w:rsidR="000B3A41" w:rsidRPr="00133DC0">
        <w:rPr>
          <w:color w:val="auto"/>
          <w:lang w:eastAsia="zh-CN"/>
        </w:rPr>
        <w:t>4</w:t>
      </w:r>
      <w:r w:rsidR="005A101D" w:rsidRPr="00133DC0">
        <w:rPr>
          <w:color w:val="auto"/>
          <w:lang w:eastAsia="zh-CN"/>
        </w:rPr>
        <w:t>,</w:t>
      </w:r>
      <w:r w:rsidR="000B3A41" w:rsidRPr="00133DC0">
        <w:rPr>
          <w:color w:val="auto"/>
          <w:lang w:eastAsia="zh-CN"/>
        </w:rPr>
        <w:t>560</w:t>
      </w:r>
      <w:r w:rsidR="005A101D" w:rsidRPr="00133DC0">
        <w:rPr>
          <w:color w:val="auto"/>
          <w:lang w:eastAsia="zh-CN"/>
        </w:rPr>
        <w:t xml:space="preserve"> x </w:t>
      </w:r>
      <w:r w:rsidR="000B3A41" w:rsidRPr="00133DC0">
        <w:rPr>
          <w:color w:val="auto"/>
          <w:lang w:eastAsia="zh-CN"/>
        </w:rPr>
        <w:t>g</w:t>
      </w:r>
      <w:r w:rsidRPr="00133DC0">
        <w:rPr>
          <w:color w:val="auto"/>
          <w:lang w:eastAsia="zh-CN"/>
        </w:rPr>
        <w:t xml:space="preserve"> for 10 minutes and discard the supernatant.</w:t>
      </w:r>
    </w:p>
    <w:p w14:paraId="42D743CC" w14:textId="77777777" w:rsidR="00DF64F7" w:rsidRPr="00133DC0" w:rsidRDefault="00DF64F7" w:rsidP="00DF64F7">
      <w:pPr>
        <w:pStyle w:val="ListParagraph"/>
        <w:widowControl/>
        <w:tabs>
          <w:tab w:val="left" w:pos="810"/>
        </w:tabs>
        <w:autoSpaceDE/>
        <w:autoSpaceDN/>
        <w:adjustRightInd/>
        <w:ind w:left="0"/>
        <w:rPr>
          <w:color w:val="auto"/>
          <w:lang w:eastAsia="zh-CN"/>
        </w:rPr>
      </w:pPr>
    </w:p>
    <w:p w14:paraId="7DA3B34F" w14:textId="130513F1" w:rsidR="00BA440B" w:rsidRDefault="00BA440B" w:rsidP="00DF64F7">
      <w:pPr>
        <w:pStyle w:val="ListParagraph"/>
        <w:widowControl/>
        <w:numPr>
          <w:ilvl w:val="2"/>
          <w:numId w:val="13"/>
        </w:numPr>
        <w:tabs>
          <w:tab w:val="left" w:pos="810"/>
        </w:tabs>
        <w:autoSpaceDE/>
        <w:autoSpaceDN/>
        <w:adjustRightInd/>
        <w:ind w:left="0" w:firstLine="0"/>
        <w:rPr>
          <w:color w:val="auto"/>
          <w:lang w:eastAsia="zh-CN"/>
        </w:rPr>
      </w:pPr>
      <w:bookmarkStart w:id="2" w:name="OLE_LINK32"/>
      <w:bookmarkStart w:id="3" w:name="OLE_LINK33"/>
      <w:r w:rsidRPr="00133DC0">
        <w:rPr>
          <w:color w:val="auto"/>
          <w:lang w:eastAsia="zh-CN"/>
        </w:rPr>
        <w:t xml:space="preserve">Resuspend the pellets in </w:t>
      </w:r>
      <w:r w:rsidR="00E13193" w:rsidRPr="00133DC0">
        <w:rPr>
          <w:color w:val="auto"/>
          <w:lang w:eastAsia="zh-CN"/>
        </w:rPr>
        <w:t>250</w:t>
      </w:r>
      <w:r w:rsidR="00E13193" w:rsidRPr="000D49B8">
        <w:t xml:space="preserve"> </w:t>
      </w:r>
      <w:r w:rsidR="00E13193" w:rsidRPr="00133DC0">
        <w:rPr>
          <w:color w:val="auto"/>
          <w:lang w:eastAsia="zh-CN"/>
        </w:rPr>
        <w:t xml:space="preserve">μL </w:t>
      </w:r>
      <w:r w:rsidR="004A7273">
        <w:rPr>
          <w:color w:val="auto"/>
          <w:lang w:eastAsia="zh-CN"/>
        </w:rPr>
        <w:t xml:space="preserve">of </w:t>
      </w:r>
      <w:r w:rsidR="00E13193" w:rsidRPr="00133DC0">
        <w:rPr>
          <w:color w:val="auto"/>
          <w:lang w:eastAsia="zh-CN"/>
        </w:rPr>
        <w:t xml:space="preserve">P1 </w:t>
      </w:r>
      <w:r w:rsidRPr="00133DC0">
        <w:rPr>
          <w:color w:val="auto"/>
          <w:lang w:eastAsia="zh-CN"/>
        </w:rPr>
        <w:t xml:space="preserve">buffer and prepare plasmid minipreps using a </w:t>
      </w:r>
      <w:r w:rsidR="004A7273" w:rsidRPr="00133DC0">
        <w:rPr>
          <w:color w:val="auto"/>
          <w:lang w:eastAsia="zh-CN"/>
        </w:rPr>
        <w:t>spin miniprep kit</w:t>
      </w:r>
      <w:bookmarkEnd w:id="2"/>
      <w:bookmarkEnd w:id="3"/>
      <w:r w:rsidR="004A7273" w:rsidRPr="00133DC0">
        <w:rPr>
          <w:color w:val="auto"/>
          <w:lang w:eastAsia="zh-CN"/>
        </w:rPr>
        <w:t>.</w:t>
      </w:r>
    </w:p>
    <w:p w14:paraId="486509CF" w14:textId="77777777" w:rsidR="00DF64F7" w:rsidRPr="00133DC0" w:rsidRDefault="00DF64F7" w:rsidP="00DF64F7">
      <w:pPr>
        <w:pStyle w:val="ListParagraph"/>
        <w:widowControl/>
        <w:tabs>
          <w:tab w:val="left" w:pos="810"/>
        </w:tabs>
        <w:autoSpaceDE/>
        <w:autoSpaceDN/>
        <w:adjustRightInd/>
        <w:ind w:left="0"/>
        <w:rPr>
          <w:color w:val="auto"/>
          <w:lang w:eastAsia="zh-CN"/>
        </w:rPr>
      </w:pPr>
    </w:p>
    <w:p w14:paraId="0C22CD59" w14:textId="079F3D1A" w:rsidR="00BA440B" w:rsidRDefault="00BA440B" w:rsidP="00DF64F7">
      <w:pPr>
        <w:pStyle w:val="ListParagraph"/>
        <w:widowControl/>
        <w:numPr>
          <w:ilvl w:val="2"/>
          <w:numId w:val="13"/>
        </w:numPr>
        <w:tabs>
          <w:tab w:val="left" w:pos="810"/>
        </w:tabs>
        <w:autoSpaceDE/>
        <w:autoSpaceDN/>
        <w:adjustRightInd/>
        <w:ind w:left="0" w:firstLine="0"/>
        <w:rPr>
          <w:color w:val="auto"/>
          <w:lang w:eastAsia="zh-CN"/>
        </w:rPr>
      </w:pPr>
      <w:r w:rsidRPr="00133DC0">
        <w:rPr>
          <w:color w:val="auto"/>
          <w:lang w:eastAsia="zh-CN"/>
        </w:rPr>
        <w:t xml:space="preserve">Conduct a digestion analysis of the miniprep product using </w:t>
      </w:r>
      <w:r w:rsidR="00F1716B" w:rsidRPr="00133DC0">
        <w:rPr>
          <w:color w:val="auto"/>
          <w:lang w:eastAsia="zh-CN"/>
        </w:rPr>
        <w:t>AseI</w:t>
      </w:r>
      <w:r w:rsidR="00FB3BE2" w:rsidRPr="00133DC0">
        <w:rPr>
          <w:color w:val="auto"/>
          <w:lang w:eastAsia="zh-CN"/>
        </w:rPr>
        <w:t xml:space="preserve"> </w:t>
      </w:r>
      <w:r w:rsidR="00F1716B" w:rsidRPr="00133DC0">
        <w:rPr>
          <w:color w:val="auto"/>
          <w:lang w:eastAsia="zh-CN"/>
        </w:rPr>
        <w:t>or other</w:t>
      </w:r>
      <w:r w:rsidRPr="00133DC0">
        <w:rPr>
          <w:color w:val="auto"/>
          <w:lang w:eastAsia="zh-CN"/>
        </w:rPr>
        <w:t xml:space="preserve"> restriction enzyme</w:t>
      </w:r>
      <w:r w:rsidR="00F1716B" w:rsidRPr="00133DC0">
        <w:rPr>
          <w:color w:val="auto"/>
          <w:lang w:eastAsia="zh-CN"/>
        </w:rPr>
        <w:t>s</w:t>
      </w:r>
      <w:r w:rsidRPr="00133DC0">
        <w:rPr>
          <w:color w:val="auto"/>
          <w:lang w:eastAsia="zh-CN"/>
        </w:rPr>
        <w:t>.</w:t>
      </w:r>
      <w:r w:rsidR="00F1716B" w:rsidRPr="00133DC0">
        <w:rPr>
          <w:color w:val="auto"/>
          <w:lang w:eastAsia="zh-CN"/>
        </w:rPr>
        <w:t xml:space="preserve"> </w:t>
      </w:r>
    </w:p>
    <w:p w14:paraId="02F7B02B" w14:textId="77777777" w:rsidR="00DF64F7" w:rsidRPr="00133DC0" w:rsidRDefault="00DF64F7" w:rsidP="00DF64F7">
      <w:pPr>
        <w:pStyle w:val="ListParagraph"/>
        <w:widowControl/>
        <w:tabs>
          <w:tab w:val="left" w:pos="810"/>
        </w:tabs>
        <w:autoSpaceDE/>
        <w:autoSpaceDN/>
        <w:adjustRightInd/>
        <w:ind w:left="0"/>
        <w:rPr>
          <w:color w:val="auto"/>
          <w:lang w:eastAsia="zh-CN"/>
        </w:rPr>
      </w:pPr>
    </w:p>
    <w:p w14:paraId="2E2C7552" w14:textId="786B0B41" w:rsidR="00BA440B" w:rsidRDefault="00BA440B" w:rsidP="00DF64F7">
      <w:pPr>
        <w:pStyle w:val="ListParagraph"/>
        <w:widowControl/>
        <w:numPr>
          <w:ilvl w:val="2"/>
          <w:numId w:val="13"/>
        </w:numPr>
        <w:tabs>
          <w:tab w:val="left" w:pos="810"/>
        </w:tabs>
        <w:autoSpaceDE/>
        <w:autoSpaceDN/>
        <w:adjustRightInd/>
        <w:ind w:left="0" w:firstLine="0"/>
        <w:rPr>
          <w:color w:val="auto"/>
          <w:lang w:eastAsia="zh-CN"/>
        </w:rPr>
      </w:pPr>
      <w:r w:rsidRPr="00133DC0">
        <w:rPr>
          <w:color w:val="auto"/>
          <w:lang w:eastAsia="zh-CN"/>
        </w:rPr>
        <w:t>Load samples on 0.8% agarose gel and run the digested plasmid. Analyze the gel under a UV lamp.</w:t>
      </w:r>
    </w:p>
    <w:p w14:paraId="4E642F04" w14:textId="77777777" w:rsidR="00DF64F7" w:rsidRPr="00133DC0" w:rsidRDefault="00DF64F7" w:rsidP="00DF64F7">
      <w:pPr>
        <w:pStyle w:val="ListParagraph"/>
        <w:widowControl/>
        <w:tabs>
          <w:tab w:val="left" w:pos="810"/>
        </w:tabs>
        <w:autoSpaceDE/>
        <w:autoSpaceDN/>
        <w:adjustRightInd/>
        <w:ind w:left="0"/>
        <w:rPr>
          <w:color w:val="auto"/>
          <w:lang w:eastAsia="zh-CN"/>
        </w:rPr>
      </w:pPr>
    </w:p>
    <w:p w14:paraId="7A9DA825" w14:textId="1EE640B5" w:rsidR="00BA440B" w:rsidRPr="00133DC0" w:rsidRDefault="00E13193" w:rsidP="00DF64F7">
      <w:pPr>
        <w:pStyle w:val="ListParagraph"/>
        <w:widowControl/>
        <w:numPr>
          <w:ilvl w:val="2"/>
          <w:numId w:val="13"/>
        </w:numPr>
        <w:tabs>
          <w:tab w:val="left" w:pos="810"/>
        </w:tabs>
        <w:autoSpaceDE/>
        <w:autoSpaceDN/>
        <w:adjustRightInd/>
        <w:ind w:left="0" w:firstLine="0"/>
        <w:rPr>
          <w:color w:val="auto"/>
          <w:lang w:eastAsia="zh-CN"/>
        </w:rPr>
      </w:pPr>
      <w:r>
        <w:rPr>
          <w:color w:val="auto"/>
          <w:lang w:eastAsia="zh-CN"/>
        </w:rPr>
        <w:t>Use a sequencing service to validate t</w:t>
      </w:r>
      <w:r w:rsidR="00892798" w:rsidRPr="00133DC0">
        <w:rPr>
          <w:color w:val="auto"/>
          <w:lang w:eastAsia="zh-CN"/>
        </w:rPr>
        <w:t xml:space="preserve">he </w:t>
      </w:r>
      <w:r w:rsidR="005015F3" w:rsidRPr="00133DC0">
        <w:rPr>
          <w:color w:val="auto"/>
          <w:lang w:eastAsia="zh-CN"/>
        </w:rPr>
        <w:t xml:space="preserve">sequence of the </w:t>
      </w:r>
      <w:r w:rsidR="00197FC3" w:rsidRPr="00133DC0">
        <w:rPr>
          <w:color w:val="auto"/>
          <w:lang w:eastAsia="zh-CN"/>
        </w:rPr>
        <w:t>positive</w:t>
      </w:r>
      <w:r w:rsidR="00892798" w:rsidRPr="00133DC0">
        <w:rPr>
          <w:color w:val="auto"/>
          <w:lang w:eastAsia="zh-CN"/>
        </w:rPr>
        <w:t xml:space="preserve"> </w:t>
      </w:r>
      <w:r w:rsidR="00BA440B" w:rsidRPr="00133DC0">
        <w:rPr>
          <w:color w:val="auto"/>
          <w:lang w:eastAsia="zh-CN"/>
        </w:rPr>
        <w:t>product.</w:t>
      </w:r>
    </w:p>
    <w:p w14:paraId="0D48A016" w14:textId="77777777" w:rsidR="00BA440B" w:rsidRPr="00133DC0" w:rsidRDefault="00BA440B" w:rsidP="00DF64F7">
      <w:pPr>
        <w:pStyle w:val="ListParagraph"/>
        <w:tabs>
          <w:tab w:val="left" w:pos="810"/>
        </w:tabs>
        <w:ind w:left="0"/>
        <w:rPr>
          <w:color w:val="auto"/>
          <w:lang w:eastAsia="zh-CN"/>
        </w:rPr>
      </w:pPr>
    </w:p>
    <w:p w14:paraId="3F03586B" w14:textId="7E083F6E" w:rsidR="00BA440B" w:rsidRDefault="00BA440B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</w:pPr>
      <w:r w:rsidRPr="00133DC0">
        <w:t>Obtain the co</w:t>
      </w:r>
      <w:r w:rsidR="00A23412" w:rsidRPr="00133DC0">
        <w:t xml:space="preserve">expression </w:t>
      </w:r>
      <w:r w:rsidR="00D83DD0" w:rsidRPr="00133DC0">
        <w:t xml:space="preserve">DNA </w:t>
      </w:r>
      <w:r w:rsidR="00B75656" w:rsidRPr="00133DC0">
        <w:t>insert</w:t>
      </w:r>
      <w:r w:rsidR="00212839">
        <w:t>.</w:t>
      </w:r>
    </w:p>
    <w:p w14:paraId="1D764C95" w14:textId="77777777" w:rsidR="00212839" w:rsidRPr="00133DC0" w:rsidRDefault="00212839" w:rsidP="00DF64F7">
      <w:pPr>
        <w:pStyle w:val="ListParagraph"/>
        <w:widowControl/>
        <w:autoSpaceDE/>
        <w:autoSpaceDN/>
        <w:adjustRightInd/>
        <w:ind w:left="0"/>
      </w:pPr>
    </w:p>
    <w:p w14:paraId="68CE7534" w14:textId="6127D52A" w:rsidR="0060635B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</w:pPr>
      <w:r>
        <w:t xml:space="preserve">Perform </w:t>
      </w:r>
      <w:r w:rsidR="00BA440B" w:rsidRPr="00133DC0">
        <w:t>PCR to obtain N</w:t>
      </w:r>
      <w:r w:rsidR="00BA440B" w:rsidRPr="00133DC0">
        <w:rPr>
          <w:vertAlign w:val="subscript"/>
        </w:rPr>
        <w:t>1-391</w:t>
      </w:r>
      <w:r w:rsidR="00BA440B" w:rsidRPr="00133DC0">
        <w:t xml:space="preserve"> and P</w:t>
      </w:r>
      <w:r w:rsidR="00BA440B" w:rsidRPr="00133DC0">
        <w:rPr>
          <w:vertAlign w:val="subscript"/>
        </w:rPr>
        <w:t>1-126</w:t>
      </w:r>
      <w:r w:rsidR="00BA440B" w:rsidRPr="00133DC0">
        <w:t xml:space="preserve"> </w:t>
      </w:r>
      <w:r>
        <w:t>using</w:t>
      </w:r>
      <w:r w:rsidR="004F2B54" w:rsidRPr="00133DC0">
        <w:t xml:space="preserve"> </w:t>
      </w:r>
      <w:r w:rsidR="00BA440B" w:rsidRPr="00133DC0">
        <w:t xml:space="preserve">the previously constructed </w:t>
      </w:r>
      <w:r w:rsidR="00E96A47" w:rsidRPr="00133DC0">
        <w:t xml:space="preserve">2BT-10 </w:t>
      </w:r>
      <w:r w:rsidR="00BA440B" w:rsidRPr="00133DC0">
        <w:t>N</w:t>
      </w:r>
      <w:r w:rsidR="00BA440B" w:rsidRPr="00212839">
        <w:rPr>
          <w:vertAlign w:val="subscript"/>
        </w:rPr>
        <w:t xml:space="preserve">1-391 </w:t>
      </w:r>
      <w:r w:rsidR="00BA440B" w:rsidRPr="00133DC0">
        <w:t xml:space="preserve">and </w:t>
      </w:r>
      <w:r w:rsidR="00E96A47" w:rsidRPr="00133DC0">
        <w:t xml:space="preserve">2BT-10 </w:t>
      </w:r>
      <w:r w:rsidR="00BA440B" w:rsidRPr="00133DC0">
        <w:t>P</w:t>
      </w:r>
      <w:r w:rsidR="00BA440B" w:rsidRPr="00212839">
        <w:rPr>
          <w:vertAlign w:val="subscript"/>
        </w:rPr>
        <w:t>1-126</w:t>
      </w:r>
      <w:r w:rsidR="00BA440B" w:rsidRPr="00133DC0">
        <w:t xml:space="preserve"> as templates</w:t>
      </w:r>
      <w:r>
        <w:t>.</w:t>
      </w:r>
    </w:p>
    <w:p w14:paraId="5029A531" w14:textId="77777777" w:rsidR="00212839" w:rsidRPr="00133DC0" w:rsidRDefault="00212839" w:rsidP="00DF64F7">
      <w:pPr>
        <w:pStyle w:val="ListParagraph"/>
        <w:widowControl/>
        <w:autoSpaceDE/>
        <w:autoSpaceDN/>
        <w:adjustRightInd/>
        <w:ind w:left="0"/>
      </w:pPr>
    </w:p>
    <w:p w14:paraId="29F845D7" w14:textId="7D9EE248" w:rsidR="00D51691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</w:pPr>
      <w:r>
        <w:t xml:space="preserve">Perform </w:t>
      </w:r>
      <w:r w:rsidR="00E13193">
        <w:t xml:space="preserve">the </w:t>
      </w:r>
      <w:r w:rsidR="00BA440B" w:rsidRPr="00133DC0">
        <w:t>1</w:t>
      </w:r>
      <w:r w:rsidR="00BA440B" w:rsidRPr="00133DC0">
        <w:rPr>
          <w:vertAlign w:val="superscript"/>
        </w:rPr>
        <w:t>st</w:t>
      </w:r>
      <w:r w:rsidR="00BA440B" w:rsidRPr="00133DC0">
        <w:t xml:space="preserve"> PCR to obtain N</w:t>
      </w:r>
      <w:r w:rsidR="00BA440B" w:rsidRPr="00133DC0">
        <w:rPr>
          <w:vertAlign w:val="subscript"/>
        </w:rPr>
        <w:t>1-391</w:t>
      </w:r>
      <w:r w:rsidR="00BA440B" w:rsidRPr="00133DC0">
        <w:t xml:space="preserve"> from </w:t>
      </w:r>
      <w:r>
        <w:t xml:space="preserve">the </w:t>
      </w:r>
      <w:r w:rsidR="00E96A47" w:rsidRPr="00133DC0">
        <w:t xml:space="preserve">2BT-10 </w:t>
      </w:r>
      <w:r w:rsidR="00BA440B" w:rsidRPr="00133DC0">
        <w:t>N</w:t>
      </w:r>
      <w:r w:rsidR="00BA440B" w:rsidRPr="00133DC0">
        <w:rPr>
          <w:vertAlign w:val="subscript"/>
        </w:rPr>
        <w:t>1-391</w:t>
      </w:r>
      <w:r w:rsidR="00BA440B" w:rsidRPr="00133DC0">
        <w:t xml:space="preserve"> construct</w:t>
      </w:r>
      <w:r>
        <w:t xml:space="preserve"> using the PCR conditions in </w:t>
      </w:r>
      <w:r w:rsidRPr="00212839">
        <w:rPr>
          <w:b/>
          <w:bCs/>
        </w:rPr>
        <w:t>Table 2</w:t>
      </w:r>
      <w:r>
        <w:t xml:space="preserve"> and </w:t>
      </w:r>
      <w:r w:rsidRPr="00212839">
        <w:rPr>
          <w:b/>
          <w:bCs/>
        </w:rPr>
        <w:t>Table 3</w:t>
      </w:r>
      <w:r>
        <w:t xml:space="preserve"> with the </w:t>
      </w:r>
      <w:r w:rsidRPr="00133DC0">
        <w:t>N</w:t>
      </w:r>
      <w:r w:rsidRPr="00212839">
        <w:rPr>
          <w:vertAlign w:val="subscript"/>
        </w:rPr>
        <w:t>1-391</w:t>
      </w:r>
      <w:r>
        <w:rPr>
          <w:vertAlign w:val="subscript"/>
        </w:rPr>
        <w:t xml:space="preserve"> </w:t>
      </w:r>
      <w:r w:rsidR="00BA440B" w:rsidRPr="00133DC0">
        <w:t>Forward primer</w:t>
      </w:r>
      <w:r>
        <w:t xml:space="preserve"> and Reverse Primer </w:t>
      </w:r>
      <w:r w:rsidR="00BA440B" w:rsidRPr="00133DC0">
        <w:t xml:space="preserve"> </w:t>
      </w:r>
      <w:r w:rsidRPr="00133DC0">
        <w:t>5 ́-GTGAAGATCCTGGCTGATGCAATGCGGCGGCGCGCCGCGATCGCGGATCC-3 ́</w:t>
      </w:r>
      <w:r>
        <w:t>.</w:t>
      </w:r>
    </w:p>
    <w:p w14:paraId="436C7F1C" w14:textId="77777777" w:rsidR="00212839" w:rsidRPr="00133DC0" w:rsidRDefault="00212839" w:rsidP="00DF64F7">
      <w:pPr>
        <w:pStyle w:val="ListParagraph"/>
        <w:widowControl/>
        <w:autoSpaceDE/>
        <w:autoSpaceDN/>
        <w:adjustRightInd/>
        <w:ind w:left="0"/>
      </w:pPr>
    </w:p>
    <w:p w14:paraId="14588F62" w14:textId="3BCC758D" w:rsidR="002452AF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</w:pPr>
      <w:r>
        <w:t xml:space="preserve">Perform the </w:t>
      </w:r>
      <w:r w:rsidR="00BA440B" w:rsidRPr="00133DC0">
        <w:t>2</w:t>
      </w:r>
      <w:r w:rsidR="00BA440B" w:rsidRPr="00133DC0">
        <w:rPr>
          <w:vertAlign w:val="superscript"/>
        </w:rPr>
        <w:t>nd</w:t>
      </w:r>
      <w:r w:rsidR="00BA440B" w:rsidRPr="00133DC0">
        <w:t xml:space="preserve"> PCR to obtain P</w:t>
      </w:r>
      <w:r w:rsidR="00BA440B" w:rsidRPr="00133DC0">
        <w:rPr>
          <w:vertAlign w:val="subscript"/>
        </w:rPr>
        <w:t>1-126</w:t>
      </w:r>
      <w:r w:rsidR="00BA440B" w:rsidRPr="00133DC0">
        <w:t xml:space="preserve"> from </w:t>
      </w:r>
      <w:r w:rsidR="00E13193">
        <w:t xml:space="preserve">the </w:t>
      </w:r>
      <w:r w:rsidR="00E96A47" w:rsidRPr="00133DC0">
        <w:t xml:space="preserve">2BT-10 </w:t>
      </w:r>
      <w:r w:rsidR="00BA440B" w:rsidRPr="00133DC0">
        <w:t>P</w:t>
      </w:r>
      <w:r w:rsidR="00BA440B" w:rsidRPr="00133DC0">
        <w:rPr>
          <w:vertAlign w:val="subscript"/>
        </w:rPr>
        <w:t>1-126</w:t>
      </w:r>
      <w:r w:rsidR="00BA440B" w:rsidRPr="00133DC0">
        <w:t xml:space="preserve"> construct</w:t>
      </w:r>
      <w:r>
        <w:t xml:space="preserve"> using the </w:t>
      </w:r>
      <w:r w:rsidR="00BA440B" w:rsidRPr="00133DC0">
        <w:t>Forward primer:</w:t>
      </w:r>
      <w:r w:rsidR="0060635B" w:rsidRPr="00133DC0">
        <w:t xml:space="preserve"> </w:t>
      </w:r>
      <w:r w:rsidR="00BA440B" w:rsidRPr="00133DC0">
        <w:t>5’-CCGCCGCATTGCATCAGCCAGGATCTTCAC</w:t>
      </w:r>
      <w:r w:rsidR="00F077FC" w:rsidRPr="00133DC0">
        <w:t>TGCAGGACTCGAGTTCTAGA</w:t>
      </w:r>
      <w:r w:rsidR="00BA440B" w:rsidRPr="00133DC0">
        <w:t>-3 ́</w:t>
      </w:r>
      <w:r>
        <w:t xml:space="preserve">and the </w:t>
      </w:r>
      <w:r w:rsidRPr="00133DC0">
        <w:t>P</w:t>
      </w:r>
      <w:r w:rsidRPr="00133DC0">
        <w:rPr>
          <w:vertAlign w:val="subscript"/>
        </w:rPr>
        <w:t>1-126</w:t>
      </w:r>
      <w:r w:rsidRPr="00212839">
        <w:t xml:space="preserve"> </w:t>
      </w:r>
      <w:r w:rsidRPr="00133DC0">
        <w:t>Reverse primer</w:t>
      </w:r>
      <w:r>
        <w:t xml:space="preserve"> (use the PCR conditions in </w:t>
      </w:r>
      <w:r w:rsidRPr="00212839">
        <w:rPr>
          <w:b/>
          <w:bCs/>
        </w:rPr>
        <w:t>Table 2</w:t>
      </w:r>
      <w:r>
        <w:t xml:space="preserve"> and </w:t>
      </w:r>
      <w:r w:rsidRPr="00212839">
        <w:rPr>
          <w:b/>
          <w:bCs/>
        </w:rPr>
        <w:t>Table 3</w:t>
      </w:r>
      <w:r>
        <w:t>).</w:t>
      </w:r>
    </w:p>
    <w:p w14:paraId="14C6D2A2" w14:textId="77777777" w:rsidR="00212839" w:rsidRPr="000D49B8" w:rsidRDefault="00212839" w:rsidP="00DF64F7">
      <w:pPr>
        <w:widowControl/>
        <w:autoSpaceDE/>
        <w:autoSpaceDN/>
        <w:adjustRightInd/>
      </w:pPr>
    </w:p>
    <w:p w14:paraId="555B1804" w14:textId="3470343E" w:rsidR="00BA440B" w:rsidRPr="00212839" w:rsidRDefault="00212839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  <w:rPr>
          <w:rFonts w:eastAsia="Times New Roman"/>
        </w:rPr>
      </w:pPr>
      <w:r w:rsidRPr="00212839">
        <w:rPr>
          <w:rFonts w:eastAsia="Times New Roman"/>
        </w:rPr>
        <w:t>Finally, perfrom o</w:t>
      </w:r>
      <w:r w:rsidR="00BA440B" w:rsidRPr="00212839">
        <w:rPr>
          <w:rFonts w:eastAsia="Times New Roman"/>
        </w:rPr>
        <w:t xml:space="preserve">verlap PCR </w:t>
      </w:r>
      <w:r w:rsidRPr="00212839">
        <w:rPr>
          <w:rFonts w:eastAsia="Times New Roman"/>
        </w:rPr>
        <w:t xml:space="preserve">on the mixed products of the previous 2 PCR reactions </w:t>
      </w:r>
      <w:r w:rsidR="00BA440B" w:rsidRPr="00212839">
        <w:rPr>
          <w:rFonts w:eastAsia="Times New Roman"/>
        </w:rPr>
        <w:t>to merge N</w:t>
      </w:r>
      <w:r w:rsidR="00BA440B" w:rsidRPr="00212839">
        <w:rPr>
          <w:rFonts w:eastAsia="Times New Roman"/>
          <w:vertAlign w:val="subscript"/>
        </w:rPr>
        <w:t xml:space="preserve">1-391 </w:t>
      </w:r>
      <w:r w:rsidR="00BA440B" w:rsidRPr="00212839">
        <w:rPr>
          <w:rFonts w:eastAsia="Times New Roman"/>
        </w:rPr>
        <w:t>and P</w:t>
      </w:r>
      <w:r w:rsidR="00BA440B" w:rsidRPr="00212839">
        <w:rPr>
          <w:rFonts w:eastAsia="Times New Roman"/>
          <w:vertAlign w:val="subscript"/>
        </w:rPr>
        <w:t>1-126</w:t>
      </w:r>
      <w:r w:rsidRPr="00212839">
        <w:rPr>
          <w:rFonts w:eastAsia="Times New Roman"/>
        </w:rPr>
        <w:t xml:space="preserve">. Use the </w:t>
      </w:r>
      <w:r w:rsidR="00BA440B" w:rsidRPr="00212839">
        <w:rPr>
          <w:rFonts w:eastAsia="Times New Roman"/>
          <w:vertAlign w:val="subscript"/>
        </w:rPr>
        <w:t xml:space="preserve"> </w:t>
      </w:r>
      <w:r w:rsidRPr="00212839">
        <w:rPr>
          <w:rFonts w:eastAsia="Times New Roman"/>
        </w:rPr>
        <w:t>N</w:t>
      </w:r>
      <w:r w:rsidRPr="00212839">
        <w:rPr>
          <w:rFonts w:eastAsia="Times New Roman"/>
          <w:vertAlign w:val="subscript"/>
        </w:rPr>
        <w:t>1-391</w:t>
      </w:r>
      <w:r>
        <w:rPr>
          <w:rFonts w:eastAsia="Times New Roman"/>
        </w:rPr>
        <w:t xml:space="preserve"> </w:t>
      </w:r>
      <w:r w:rsidR="00BA440B" w:rsidRPr="00212839">
        <w:rPr>
          <w:rFonts w:eastAsia="Times New Roman"/>
        </w:rPr>
        <w:t>Forward primer</w:t>
      </w:r>
      <w:r>
        <w:rPr>
          <w:rFonts w:eastAsia="Times New Roman"/>
        </w:rPr>
        <w:t xml:space="preserve"> and </w:t>
      </w:r>
      <w:r w:rsidRPr="00133DC0">
        <w:rPr>
          <w:rFonts w:eastAsia="Times New Roman"/>
        </w:rPr>
        <w:t>P</w:t>
      </w:r>
      <w:r w:rsidRPr="00133DC0">
        <w:rPr>
          <w:rFonts w:eastAsia="Times New Roman"/>
          <w:vertAlign w:val="subscript"/>
        </w:rPr>
        <w:t>1-126</w:t>
      </w:r>
      <w:r>
        <w:rPr>
          <w:rFonts w:eastAsia="Times New Roman"/>
        </w:rPr>
        <w:t xml:space="preserve"> </w:t>
      </w:r>
      <w:r w:rsidR="00BA440B" w:rsidRPr="00212839">
        <w:rPr>
          <w:rFonts w:eastAsia="Times New Roman"/>
        </w:rPr>
        <w:t>Reverse primer</w:t>
      </w:r>
      <w:r>
        <w:rPr>
          <w:rFonts w:eastAsia="Times New Roman"/>
        </w:rPr>
        <w:t>.</w:t>
      </w:r>
      <w:r w:rsidRPr="00212839">
        <w:t xml:space="preserve"> </w:t>
      </w:r>
      <w:r>
        <w:t xml:space="preserve">Use the PCR conditions in </w:t>
      </w:r>
      <w:r w:rsidRPr="00212839">
        <w:rPr>
          <w:b/>
          <w:bCs/>
        </w:rPr>
        <w:t xml:space="preserve">Table </w:t>
      </w:r>
      <w:r>
        <w:rPr>
          <w:b/>
          <w:bCs/>
        </w:rPr>
        <w:t>5</w:t>
      </w:r>
      <w:r>
        <w:t xml:space="preserve"> and </w:t>
      </w:r>
      <w:r w:rsidRPr="00212839">
        <w:rPr>
          <w:b/>
          <w:bCs/>
        </w:rPr>
        <w:t xml:space="preserve">Table </w:t>
      </w:r>
      <w:r>
        <w:rPr>
          <w:b/>
          <w:bCs/>
        </w:rPr>
        <w:t>6</w:t>
      </w:r>
      <w:r>
        <w:t>.</w:t>
      </w:r>
    </w:p>
    <w:p w14:paraId="4F90F6AE" w14:textId="77777777" w:rsidR="00212839" w:rsidRPr="00212839" w:rsidRDefault="00212839" w:rsidP="00DF64F7">
      <w:pPr>
        <w:widowControl/>
        <w:autoSpaceDE/>
        <w:autoSpaceDN/>
        <w:adjustRightInd/>
        <w:rPr>
          <w:rFonts w:eastAsia="Times New Roman"/>
        </w:rPr>
      </w:pPr>
    </w:p>
    <w:p w14:paraId="1A7BB73B" w14:textId="56621638" w:rsidR="00BA440B" w:rsidRDefault="00D83DD0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</w:pPr>
      <w:r w:rsidRPr="00133DC0">
        <w:lastRenderedPageBreak/>
        <w:t xml:space="preserve">Join </w:t>
      </w:r>
      <w:r w:rsidR="00D373B8" w:rsidRPr="00133DC0">
        <w:t xml:space="preserve">the </w:t>
      </w:r>
      <w:r w:rsidR="00D373B8" w:rsidRPr="00133DC0">
        <w:rPr>
          <w:color w:val="auto"/>
          <w:lang w:eastAsia="zh-CN"/>
        </w:rPr>
        <w:t>v</w:t>
      </w:r>
      <w:r w:rsidR="00CD23E3" w:rsidRPr="00133DC0">
        <w:rPr>
          <w:color w:val="auto"/>
          <w:lang w:eastAsia="zh-CN"/>
        </w:rPr>
        <w:t xml:space="preserve">ector and </w:t>
      </w:r>
      <w:r w:rsidR="00896240" w:rsidRPr="00133DC0">
        <w:rPr>
          <w:color w:val="auto"/>
          <w:lang w:eastAsia="zh-CN"/>
        </w:rPr>
        <w:t xml:space="preserve">the </w:t>
      </w:r>
      <w:r w:rsidR="00CD23E3" w:rsidRPr="00133DC0">
        <w:rPr>
          <w:color w:val="auto"/>
          <w:lang w:eastAsia="zh-CN"/>
        </w:rPr>
        <w:t>DNA</w:t>
      </w:r>
      <w:r w:rsidR="00CD23E3" w:rsidRPr="00133DC0">
        <w:t xml:space="preserve"> </w:t>
      </w:r>
      <w:r w:rsidR="00D373B8" w:rsidRPr="00133DC0">
        <w:t>i</w:t>
      </w:r>
      <w:r w:rsidR="005015F3" w:rsidRPr="00133DC0">
        <w:t>nsert</w:t>
      </w:r>
      <w:r w:rsidR="00212839">
        <w:t>.</w:t>
      </w:r>
    </w:p>
    <w:p w14:paraId="0BFB4B8C" w14:textId="77777777" w:rsidR="00212839" w:rsidRPr="00133DC0" w:rsidRDefault="00212839" w:rsidP="00DF64F7">
      <w:pPr>
        <w:pStyle w:val="ListParagraph"/>
        <w:widowControl/>
        <w:autoSpaceDE/>
        <w:autoSpaceDN/>
        <w:adjustRightInd/>
        <w:ind w:left="0"/>
      </w:pPr>
    </w:p>
    <w:p w14:paraId="52E41D77" w14:textId="15202A20" w:rsidR="00BA440B" w:rsidRDefault="00F2499E" w:rsidP="00DF64F7">
      <w:pPr>
        <w:pStyle w:val="ListParagraph"/>
        <w:widowControl/>
        <w:numPr>
          <w:ilvl w:val="2"/>
          <w:numId w:val="13"/>
        </w:numPr>
        <w:tabs>
          <w:tab w:val="left" w:pos="630"/>
          <w:tab w:val="left" w:pos="810"/>
        </w:tabs>
        <w:autoSpaceDE/>
        <w:autoSpaceDN/>
        <w:adjustRightInd/>
        <w:ind w:left="0" w:firstLine="0"/>
      </w:pPr>
      <w:r w:rsidRPr="00133DC0">
        <w:t>T</w:t>
      </w:r>
      <w:r w:rsidR="00CD23E3" w:rsidRPr="00133DC0">
        <w:t xml:space="preserve">reat </w:t>
      </w:r>
      <w:r w:rsidR="00101EB2" w:rsidRPr="00133DC0">
        <w:t xml:space="preserve">the </w:t>
      </w:r>
      <w:r w:rsidR="00CD23E3" w:rsidRPr="00133DC0">
        <w:t>overlap PCR product</w:t>
      </w:r>
      <w:r w:rsidR="0032725D" w:rsidRPr="00133DC0">
        <w:t xml:space="preserve"> </w:t>
      </w:r>
      <w:r w:rsidR="00212839">
        <w:t>with</w:t>
      </w:r>
      <w:r w:rsidR="0032725D" w:rsidRPr="00133DC0">
        <w:t xml:space="preserve"> T4 DNA polymerase</w:t>
      </w:r>
      <w:r w:rsidR="00E13193">
        <w:t xml:space="preserve"> following</w:t>
      </w:r>
      <w:r w:rsidR="00212839" w:rsidRPr="00133DC0">
        <w:t xml:space="preserve"> the protocol in </w:t>
      </w:r>
      <w:r w:rsidR="004A7273">
        <w:t xml:space="preserve">step </w:t>
      </w:r>
      <w:r w:rsidR="00212839" w:rsidRPr="00133DC0">
        <w:t>1.</w:t>
      </w:r>
      <w:r w:rsidR="00212839">
        <w:t>3</w:t>
      </w:r>
      <w:r w:rsidR="00212839" w:rsidRPr="00133DC0">
        <w:t>.</w:t>
      </w:r>
    </w:p>
    <w:p w14:paraId="3C6CAEF2" w14:textId="77777777" w:rsidR="00212839" w:rsidRPr="00133DC0" w:rsidRDefault="00212839" w:rsidP="00DF64F7">
      <w:pPr>
        <w:pStyle w:val="ListParagraph"/>
        <w:widowControl/>
        <w:tabs>
          <w:tab w:val="left" w:pos="630"/>
          <w:tab w:val="left" w:pos="810"/>
        </w:tabs>
        <w:autoSpaceDE/>
        <w:autoSpaceDN/>
        <w:adjustRightInd/>
        <w:ind w:left="0"/>
      </w:pPr>
    </w:p>
    <w:p w14:paraId="26174C2D" w14:textId="0E9CF756" w:rsidR="00BA440B" w:rsidRDefault="006111CD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</w:pPr>
      <w:r w:rsidRPr="00133DC0">
        <w:t xml:space="preserve">Anneal the LIC vector </w:t>
      </w:r>
      <w:r w:rsidR="008B29B7" w:rsidRPr="000D49B8">
        <w:t>and PCR product</w:t>
      </w:r>
      <w:r w:rsidR="00E13193">
        <w:t xml:space="preserve"> dollowing </w:t>
      </w:r>
      <w:r w:rsidR="00490348" w:rsidRPr="00133DC0">
        <w:t xml:space="preserve">the </w:t>
      </w:r>
      <w:r w:rsidR="00BA440B" w:rsidRPr="00133DC0">
        <w:t xml:space="preserve">protocol </w:t>
      </w:r>
      <w:r w:rsidR="009E6774" w:rsidRPr="00133DC0">
        <w:t xml:space="preserve">in </w:t>
      </w:r>
      <w:r w:rsidR="004A7273">
        <w:t xml:space="preserve">step </w:t>
      </w:r>
      <w:r w:rsidR="00E40EE6" w:rsidRPr="00133DC0">
        <w:t>1.4</w:t>
      </w:r>
      <w:r w:rsidR="00BA440B" w:rsidRPr="00133DC0">
        <w:t>.</w:t>
      </w:r>
    </w:p>
    <w:p w14:paraId="7D4BE8C7" w14:textId="77777777" w:rsidR="00212839" w:rsidRPr="00133DC0" w:rsidRDefault="00212839" w:rsidP="00DF64F7">
      <w:pPr>
        <w:widowControl/>
        <w:autoSpaceDE/>
        <w:autoSpaceDN/>
        <w:adjustRightInd/>
      </w:pPr>
    </w:p>
    <w:p w14:paraId="3B12663A" w14:textId="2ECD800B" w:rsidR="00BA440B" w:rsidRPr="00133DC0" w:rsidRDefault="0051130D" w:rsidP="00DF64F7">
      <w:pPr>
        <w:pStyle w:val="ListParagraph"/>
        <w:widowControl/>
        <w:numPr>
          <w:ilvl w:val="2"/>
          <w:numId w:val="13"/>
        </w:numPr>
        <w:autoSpaceDE/>
        <w:autoSpaceDN/>
        <w:adjustRightInd/>
        <w:ind w:left="0" w:firstLine="0"/>
      </w:pPr>
      <w:r w:rsidRPr="00133DC0">
        <w:t>Identif</w:t>
      </w:r>
      <w:r w:rsidR="00E13193">
        <w:t>y the</w:t>
      </w:r>
      <w:r w:rsidRPr="00133DC0">
        <w:t xml:space="preserve"> positive constructs</w:t>
      </w:r>
      <w:r w:rsidR="00E13193">
        <w:t xml:space="preserve"> following </w:t>
      </w:r>
      <w:r w:rsidR="00006526" w:rsidRPr="00133DC0">
        <w:t xml:space="preserve">the </w:t>
      </w:r>
      <w:r w:rsidR="00BA440B" w:rsidRPr="00133DC0">
        <w:t xml:space="preserve">protocol </w:t>
      </w:r>
      <w:r w:rsidR="000363AE" w:rsidRPr="00133DC0">
        <w:t xml:space="preserve">in </w:t>
      </w:r>
      <w:r w:rsidR="004A7273">
        <w:t xml:space="preserve">step </w:t>
      </w:r>
      <w:r w:rsidR="000363AE" w:rsidRPr="00133DC0">
        <w:t>1.5</w:t>
      </w:r>
      <w:r w:rsidR="00BA440B" w:rsidRPr="00133DC0">
        <w:t>.</w:t>
      </w:r>
    </w:p>
    <w:p w14:paraId="5E37E1EE" w14:textId="77777777" w:rsidR="004B20C1" w:rsidRPr="00133DC0" w:rsidRDefault="004B20C1" w:rsidP="00DF64F7">
      <w:pPr>
        <w:pStyle w:val="ListParagraph"/>
        <w:widowControl/>
        <w:autoSpaceDE/>
        <w:autoSpaceDN/>
        <w:adjustRightInd/>
        <w:ind w:left="0"/>
      </w:pPr>
    </w:p>
    <w:p w14:paraId="1B80A2C7" w14:textId="4ECF19A1" w:rsidR="00C56693" w:rsidRPr="00DF64F7" w:rsidRDefault="00C56693" w:rsidP="00DF64F7">
      <w:pPr>
        <w:pStyle w:val="ListParagraph"/>
        <w:widowControl/>
        <w:numPr>
          <w:ilvl w:val="0"/>
          <w:numId w:val="13"/>
        </w:numPr>
        <w:autoSpaceDE/>
        <w:autoSpaceDN/>
        <w:adjustRightInd/>
        <w:ind w:left="0" w:firstLine="0"/>
        <w:rPr>
          <w:rFonts w:eastAsia="Times New Roman"/>
          <w:b/>
          <w:bCs/>
          <w:highlight w:val="yellow"/>
        </w:rPr>
      </w:pPr>
      <w:r w:rsidRPr="00DF64F7">
        <w:rPr>
          <w:rFonts w:eastAsia="Times New Roman"/>
          <w:b/>
          <w:bCs/>
          <w:highlight w:val="yellow"/>
        </w:rPr>
        <w:t xml:space="preserve">Protein </w:t>
      </w:r>
      <w:r w:rsidR="0099403C">
        <w:rPr>
          <w:rFonts w:eastAsia="Times New Roman"/>
          <w:b/>
          <w:bCs/>
          <w:highlight w:val="yellow"/>
        </w:rPr>
        <w:t>e</w:t>
      </w:r>
      <w:r w:rsidRPr="00DF64F7">
        <w:rPr>
          <w:rFonts w:eastAsia="Times New Roman"/>
          <w:b/>
          <w:bCs/>
          <w:highlight w:val="yellow"/>
        </w:rPr>
        <w:t>xpression</w:t>
      </w:r>
      <w:r w:rsidR="00F35C16" w:rsidRPr="00DF64F7">
        <w:rPr>
          <w:rFonts w:eastAsia="Times New Roman"/>
          <w:b/>
          <w:bCs/>
          <w:highlight w:val="yellow"/>
        </w:rPr>
        <w:t xml:space="preserve"> and </w:t>
      </w:r>
      <w:r w:rsidR="0099403C">
        <w:rPr>
          <w:rFonts w:eastAsia="Times New Roman"/>
          <w:b/>
          <w:bCs/>
          <w:highlight w:val="yellow"/>
        </w:rPr>
        <w:t>p</w:t>
      </w:r>
      <w:r w:rsidR="00F35C16" w:rsidRPr="00DF64F7">
        <w:rPr>
          <w:rFonts w:eastAsia="Times New Roman"/>
          <w:b/>
          <w:bCs/>
          <w:highlight w:val="yellow"/>
        </w:rPr>
        <w:t>urification</w:t>
      </w:r>
    </w:p>
    <w:p w14:paraId="1EB3A762" w14:textId="77777777" w:rsidR="00DF64F7" w:rsidRPr="00133DC0" w:rsidRDefault="00DF64F7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  <w:b/>
          <w:bCs/>
          <w:highlight w:val="lightGray"/>
        </w:rPr>
      </w:pPr>
    </w:p>
    <w:p w14:paraId="53F7680D" w14:textId="6A50DFAA" w:rsidR="00ED61AC" w:rsidRPr="00DF64F7" w:rsidRDefault="00E31AB2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  <w:b/>
          <w:bCs/>
        </w:rPr>
      </w:pPr>
      <w:r w:rsidRPr="00DF64F7">
        <w:rPr>
          <w:color w:val="auto"/>
        </w:rPr>
        <w:t>NOTE:</w:t>
      </w:r>
      <w:r w:rsidR="00E13193">
        <w:rPr>
          <w:color w:val="auto"/>
        </w:rPr>
        <w:t xml:space="preserve"> Use</w:t>
      </w:r>
      <w:r w:rsidR="00A850EF" w:rsidRPr="00DF64F7">
        <w:rPr>
          <w:color w:val="auto"/>
        </w:rPr>
        <w:t xml:space="preserve"> </w:t>
      </w:r>
      <w:r w:rsidR="00A850EF" w:rsidRPr="00DF64F7">
        <w:rPr>
          <w:i/>
          <w:iCs/>
          <w:color w:val="auto"/>
        </w:rPr>
        <w:t>E. coli</w:t>
      </w:r>
      <w:r w:rsidR="00A850EF" w:rsidRPr="00DF64F7">
        <w:rPr>
          <w:color w:val="auto"/>
        </w:rPr>
        <w:t xml:space="preserve"> for the bi-cistronic construct</w:t>
      </w:r>
      <w:r w:rsidR="00F226D3" w:rsidRPr="00DF64F7">
        <w:rPr>
          <w:color w:val="auto"/>
        </w:rPr>
        <w:t xml:space="preserve"> of </w:t>
      </w:r>
      <w:r w:rsidR="00D032AC" w:rsidRPr="00DF64F7">
        <w:rPr>
          <w:color w:val="auto"/>
        </w:rPr>
        <w:t xml:space="preserve">the coexpression of </w:t>
      </w:r>
      <w:r w:rsidR="00F33367" w:rsidRPr="00DF64F7">
        <w:rPr>
          <w:color w:val="auto"/>
          <w:lang w:eastAsia="zh-CN"/>
        </w:rPr>
        <w:t>both N and P</w:t>
      </w:r>
      <w:r w:rsidR="00A850EF" w:rsidRPr="00DF64F7">
        <w:rPr>
          <w:color w:val="auto"/>
        </w:rPr>
        <w:t>.</w:t>
      </w:r>
      <w:r w:rsidR="00447ECA" w:rsidRPr="00DF64F7">
        <w:rPr>
          <w:color w:val="auto"/>
        </w:rPr>
        <w:t xml:space="preserve"> </w:t>
      </w:r>
      <w:r w:rsidR="00E13193">
        <w:rPr>
          <w:color w:val="auto"/>
        </w:rPr>
        <w:t>C</w:t>
      </w:r>
      <w:r w:rsidR="00C43EEF" w:rsidRPr="00DF64F7">
        <w:rPr>
          <w:color w:val="auto"/>
        </w:rPr>
        <w:t xml:space="preserve">ulture </w:t>
      </w:r>
      <w:r w:rsidR="00E13193">
        <w:rPr>
          <w:color w:val="auto"/>
        </w:rPr>
        <w:t xml:space="preserve">the cells </w:t>
      </w:r>
      <w:r w:rsidR="00C43EEF" w:rsidRPr="00DF64F7">
        <w:rPr>
          <w:color w:val="auto"/>
        </w:rPr>
        <w:t xml:space="preserve">at </w:t>
      </w:r>
      <w:r w:rsidR="008D6C8B" w:rsidRPr="00DF64F7">
        <w:rPr>
          <w:rFonts w:eastAsia="Times New Roman"/>
        </w:rPr>
        <w:t>37</w:t>
      </w:r>
      <w:r w:rsidR="00E7177A" w:rsidRPr="00DF64F7">
        <w:rPr>
          <w:rFonts w:eastAsia="Times New Roman"/>
        </w:rPr>
        <w:t xml:space="preserve"> </w:t>
      </w:r>
      <w:r w:rsidR="00D20B3A" w:rsidRPr="00DF64F7">
        <w:rPr>
          <w:rFonts w:eastAsia="Times New Roman"/>
        </w:rPr>
        <w:t>°C</w:t>
      </w:r>
      <w:r w:rsidR="008D6C8B" w:rsidRPr="00DF64F7">
        <w:rPr>
          <w:color w:val="auto"/>
          <w:lang w:eastAsia="zh-CN"/>
        </w:rPr>
        <w:t xml:space="preserve">, but </w:t>
      </w:r>
      <w:r w:rsidR="00E13193">
        <w:rPr>
          <w:color w:val="auto"/>
          <w:lang w:eastAsia="zh-CN"/>
        </w:rPr>
        <w:t>carry out the</w:t>
      </w:r>
      <w:r w:rsidR="008D6C8B" w:rsidRPr="00DF64F7">
        <w:rPr>
          <w:color w:val="auto"/>
          <w:lang w:eastAsia="zh-CN"/>
        </w:rPr>
        <w:t xml:space="preserve"> </w:t>
      </w:r>
      <w:r w:rsidR="00987E5A" w:rsidRPr="00DF64F7">
        <w:rPr>
          <w:color w:val="auto"/>
        </w:rPr>
        <w:t xml:space="preserve">expression at </w:t>
      </w:r>
      <w:r w:rsidR="00C43EEF" w:rsidRPr="00DF64F7">
        <w:rPr>
          <w:color w:val="auto"/>
        </w:rPr>
        <w:t xml:space="preserve">a </w:t>
      </w:r>
      <w:r w:rsidR="009933B6" w:rsidRPr="00DF64F7">
        <w:rPr>
          <w:color w:val="auto"/>
        </w:rPr>
        <w:t xml:space="preserve">reduced temperature </w:t>
      </w:r>
      <w:r w:rsidR="00C43EEF" w:rsidRPr="00DF64F7">
        <w:rPr>
          <w:color w:val="auto"/>
        </w:rPr>
        <w:t>(</w:t>
      </w:r>
      <w:r w:rsidR="00C43EEF" w:rsidRPr="00DF64F7">
        <w:rPr>
          <w:rFonts w:eastAsia="Times New Roman"/>
        </w:rPr>
        <w:t>16</w:t>
      </w:r>
      <w:r w:rsidR="00B473C9" w:rsidRPr="00DF64F7">
        <w:rPr>
          <w:rFonts w:eastAsia="Times New Roman"/>
        </w:rPr>
        <w:t xml:space="preserve"> </w:t>
      </w:r>
      <w:r w:rsidR="00D20B3A" w:rsidRPr="00DF64F7">
        <w:rPr>
          <w:rFonts w:eastAsia="Times New Roman"/>
        </w:rPr>
        <w:t>°C</w:t>
      </w:r>
      <w:r w:rsidR="00C43EEF" w:rsidRPr="00DF64F7">
        <w:rPr>
          <w:color w:val="auto"/>
        </w:rPr>
        <w:t xml:space="preserve">) </w:t>
      </w:r>
      <w:r w:rsidR="009933B6" w:rsidRPr="00DF64F7">
        <w:rPr>
          <w:color w:val="auto"/>
        </w:rPr>
        <w:t xml:space="preserve">overnight. </w:t>
      </w:r>
      <w:r w:rsidR="00E13193">
        <w:rPr>
          <w:color w:val="auto"/>
        </w:rPr>
        <w:t>Purify the</w:t>
      </w:r>
      <w:r w:rsidR="00B65C5F" w:rsidRPr="00DF64F7">
        <w:rPr>
          <w:color w:val="auto"/>
        </w:rPr>
        <w:t xml:space="preserve"> protein complex</w:t>
      </w:r>
      <w:r w:rsidR="00D86320" w:rsidRPr="00DF64F7">
        <w:rPr>
          <w:color w:val="auto"/>
        </w:rPr>
        <w:t>es</w:t>
      </w:r>
      <w:r w:rsidR="00B65C5F" w:rsidRPr="00DF64F7">
        <w:rPr>
          <w:color w:val="auto"/>
        </w:rPr>
        <w:t xml:space="preserve"> through a combination of </w:t>
      </w:r>
      <w:r w:rsidR="00B65C5F" w:rsidRPr="00DF64F7">
        <w:rPr>
          <w:color w:val="000000" w:themeColor="text1"/>
        </w:rPr>
        <w:t>cobalt column, ion exchange, and size exclusion chromatography</w:t>
      </w:r>
      <w:r w:rsidR="009D0D84" w:rsidRPr="00DF64F7">
        <w:rPr>
          <w:color w:val="000000" w:themeColor="text1"/>
        </w:rPr>
        <w:t xml:space="preserve"> </w:t>
      </w:r>
      <w:r w:rsidR="009D0D84" w:rsidRPr="00DF64F7">
        <w:rPr>
          <w:color w:val="auto"/>
          <w:lang w:eastAsia="zh-CN"/>
        </w:rPr>
        <w:t>(</w:t>
      </w:r>
      <w:r w:rsidR="009D0D84" w:rsidRPr="00DF64F7">
        <w:rPr>
          <w:b/>
          <w:bCs/>
          <w:color w:val="auto"/>
          <w:lang w:eastAsia="zh-CN"/>
        </w:rPr>
        <w:t xml:space="preserve">Figure </w:t>
      </w:r>
      <w:r w:rsidR="00D253E2" w:rsidRPr="00DF64F7">
        <w:rPr>
          <w:b/>
          <w:bCs/>
          <w:color w:val="auto"/>
          <w:lang w:eastAsia="zh-CN"/>
        </w:rPr>
        <w:t>2</w:t>
      </w:r>
      <w:r w:rsidR="009D0D84" w:rsidRPr="00DF64F7">
        <w:rPr>
          <w:color w:val="auto"/>
          <w:lang w:eastAsia="zh-CN"/>
        </w:rPr>
        <w:t>)</w:t>
      </w:r>
      <w:r w:rsidR="00873498" w:rsidRPr="00DF64F7">
        <w:rPr>
          <w:color w:val="000000" w:themeColor="text1"/>
        </w:rPr>
        <w:t>.</w:t>
      </w:r>
    </w:p>
    <w:p w14:paraId="3F5A5430" w14:textId="77777777" w:rsidR="006009A0" w:rsidRPr="00133DC0" w:rsidRDefault="006009A0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  <w:b/>
          <w:bCs/>
          <w:highlight w:val="lightGray"/>
        </w:rPr>
      </w:pPr>
    </w:p>
    <w:p w14:paraId="1349E242" w14:textId="47F83D7B" w:rsidR="004551DE" w:rsidRPr="00DF64F7" w:rsidRDefault="004C731A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  <w:lang w:eastAsia="zh-CN"/>
        </w:rPr>
      </w:pPr>
      <w:r w:rsidRPr="00DF64F7">
        <w:rPr>
          <w:rFonts w:eastAsia="Times New Roman"/>
          <w:highlight w:val="yellow"/>
        </w:rPr>
        <w:t xml:space="preserve">Use the </w:t>
      </w:r>
      <w:r w:rsidRPr="00DF64F7">
        <w:rPr>
          <w:rFonts w:eastAsia="Times New Roman"/>
          <w:i/>
          <w:iCs/>
          <w:highlight w:val="yellow"/>
        </w:rPr>
        <w:t>E. coli</w:t>
      </w:r>
      <w:r w:rsidRPr="00DF64F7">
        <w:rPr>
          <w:rFonts w:eastAsia="Times New Roman"/>
          <w:highlight w:val="yellow"/>
        </w:rPr>
        <w:t xml:space="preserve"> BL21(DE3) strain for protein production. Grow</w:t>
      </w:r>
      <w:r w:rsidR="008B29B7" w:rsidRPr="00DF64F7">
        <w:rPr>
          <w:rFonts w:eastAsia="Times New Roman"/>
          <w:highlight w:val="yellow"/>
        </w:rPr>
        <w:t xml:space="preserve"> 4</w:t>
      </w:r>
      <w:r w:rsidR="00E13193">
        <w:rPr>
          <w:rFonts w:eastAsia="Times New Roman"/>
          <w:highlight w:val="yellow"/>
        </w:rPr>
        <w:t xml:space="preserve"> </w:t>
      </w:r>
      <w:r w:rsidR="008B29B7" w:rsidRPr="00DF64F7">
        <w:rPr>
          <w:rFonts w:eastAsia="Times New Roman"/>
          <w:highlight w:val="yellow"/>
        </w:rPr>
        <w:t>L</w:t>
      </w:r>
      <w:r w:rsidRPr="00DF64F7">
        <w:rPr>
          <w:rFonts w:eastAsia="Times New Roman"/>
          <w:highlight w:val="yellow"/>
        </w:rPr>
        <w:t xml:space="preserve"> cell cultures at 37</w:t>
      </w:r>
      <w:r w:rsidR="00E13193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 xml:space="preserve">°C </w:t>
      </w:r>
      <w:r w:rsidR="00E13193">
        <w:rPr>
          <w:rFonts w:eastAsia="Times New Roman"/>
          <w:highlight w:val="yellow"/>
        </w:rPr>
        <w:t xml:space="preserve">in </w:t>
      </w:r>
      <w:r w:rsidRPr="00DF64F7">
        <w:rPr>
          <w:rFonts w:eastAsia="Times New Roman"/>
          <w:highlight w:val="yellow"/>
        </w:rPr>
        <w:t>LB (Luria Broth) medium until OD</w:t>
      </w:r>
      <w:r w:rsidRPr="00DF64F7">
        <w:rPr>
          <w:rFonts w:eastAsia="Times New Roman"/>
          <w:highlight w:val="yellow"/>
          <w:vertAlign w:val="subscript"/>
        </w:rPr>
        <w:t>600</w:t>
      </w:r>
      <w:r w:rsidRPr="00DF64F7">
        <w:rPr>
          <w:rFonts w:eastAsia="Times New Roman"/>
          <w:highlight w:val="yellow"/>
        </w:rPr>
        <w:t xml:space="preserve"> reaches 0.6.</w:t>
      </w:r>
    </w:p>
    <w:p w14:paraId="495A718C" w14:textId="77777777" w:rsidR="00212839" w:rsidRPr="00DF64F7" w:rsidRDefault="00212839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  <w:highlight w:val="yellow"/>
          <w:lang w:eastAsia="zh-CN"/>
        </w:rPr>
      </w:pPr>
    </w:p>
    <w:p w14:paraId="73FAD23C" w14:textId="25A6E90F" w:rsidR="00ED61AC" w:rsidRPr="00DF64F7" w:rsidRDefault="004C731A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>Lower the temperature to 16 °C</w:t>
      </w:r>
      <w:r w:rsidR="00E13193">
        <w:rPr>
          <w:rFonts w:eastAsia="Times New Roman"/>
          <w:highlight w:val="yellow"/>
        </w:rPr>
        <w:t>.</w:t>
      </w:r>
      <w:r w:rsidRPr="00DF64F7">
        <w:rPr>
          <w:rFonts w:eastAsia="Times New Roman"/>
          <w:highlight w:val="yellow"/>
        </w:rPr>
        <w:t xml:space="preserve"> </w:t>
      </w:r>
      <w:r w:rsidR="00E13193">
        <w:rPr>
          <w:rFonts w:eastAsia="Times New Roman"/>
          <w:highlight w:val="yellow"/>
        </w:rPr>
        <w:t>A</w:t>
      </w:r>
      <w:r w:rsidRPr="00DF64F7">
        <w:rPr>
          <w:rFonts w:eastAsia="Times New Roman"/>
          <w:highlight w:val="yellow"/>
        </w:rPr>
        <w:t>n hour later</w:t>
      </w:r>
      <w:r w:rsidR="00192697" w:rsidRPr="00DF64F7">
        <w:rPr>
          <w:rFonts w:eastAsia="Times New Roman"/>
          <w:highlight w:val="yellow"/>
        </w:rPr>
        <w:t>,</w:t>
      </w:r>
      <w:r w:rsidRPr="00DF64F7">
        <w:rPr>
          <w:rFonts w:eastAsia="Times New Roman"/>
          <w:highlight w:val="yellow"/>
        </w:rPr>
        <w:t xml:space="preserve"> induce the expression with 0.5 mM</w:t>
      </w:r>
      <w:r w:rsidRPr="00DF64F7">
        <w:rPr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 xml:space="preserve">isopropyl 1-thio--D-galactopyranoside (IPTG) overnight. </w:t>
      </w:r>
    </w:p>
    <w:p w14:paraId="2C15BB9C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07E8003D" w14:textId="47AF8651" w:rsidR="007036F3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 xml:space="preserve">Centrifuge the cells at </w:t>
      </w:r>
      <w:r w:rsidR="005A101D" w:rsidRPr="00DF64F7">
        <w:rPr>
          <w:rFonts w:eastAsia="Times New Roman"/>
          <w:highlight w:val="yellow"/>
        </w:rPr>
        <w:t>4,104 x g</w:t>
      </w:r>
      <w:r w:rsidRPr="00DF64F7">
        <w:rPr>
          <w:rFonts w:eastAsia="Times New Roman"/>
          <w:highlight w:val="yellow"/>
        </w:rPr>
        <w:t xml:space="preserve"> for 25 min and the</w:t>
      </w:r>
      <w:r w:rsidR="00892798" w:rsidRPr="00DF64F7">
        <w:rPr>
          <w:rFonts w:eastAsia="Times New Roman"/>
          <w:highlight w:val="yellow"/>
        </w:rPr>
        <w:t>n</w:t>
      </w:r>
      <w:r w:rsidRPr="00DF64F7">
        <w:rPr>
          <w:rFonts w:eastAsia="Times New Roman"/>
          <w:highlight w:val="yellow"/>
        </w:rPr>
        <w:t xml:space="preserve"> discard the supernatant. </w:t>
      </w:r>
    </w:p>
    <w:p w14:paraId="33C0AD10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78602E85" w14:textId="05EAADB9" w:rsidR="00ED61AC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bookmarkStart w:id="4" w:name="OLE_LINK36"/>
      <w:bookmarkStart w:id="5" w:name="OLE_LINK37"/>
      <w:r w:rsidRPr="00DF64F7">
        <w:rPr>
          <w:rFonts w:eastAsia="Times New Roman"/>
          <w:highlight w:val="yellow"/>
        </w:rPr>
        <w:t>Resuspend the cell pellets in</w:t>
      </w:r>
      <w:r w:rsidR="00271400" w:rsidRPr="00DF64F7">
        <w:rPr>
          <w:rFonts w:eastAsia="Times New Roman"/>
          <w:highlight w:val="yellow"/>
        </w:rPr>
        <w:t xml:space="preserve"> 200 mL</w:t>
      </w:r>
      <w:r w:rsidR="004A7273">
        <w:rPr>
          <w:rFonts w:eastAsia="Times New Roman"/>
          <w:highlight w:val="yellow"/>
        </w:rPr>
        <w:t xml:space="preserve"> of</w:t>
      </w:r>
      <w:r w:rsidRPr="00DF64F7">
        <w:rPr>
          <w:rFonts w:eastAsia="Times New Roman"/>
          <w:highlight w:val="yellow"/>
        </w:rPr>
        <w:t xml:space="preserve"> lysis buffer A (50 mM sodium </w:t>
      </w:r>
      <w:r w:rsidR="00B473C9" w:rsidRPr="00DF64F7">
        <w:rPr>
          <w:rFonts w:eastAsia="Times New Roman"/>
          <w:highlight w:val="yellow"/>
        </w:rPr>
        <w:t xml:space="preserve">phosphate, </w:t>
      </w:r>
      <w:r w:rsidRPr="00DF64F7">
        <w:rPr>
          <w:rFonts w:eastAsia="Times New Roman"/>
          <w:highlight w:val="yellow"/>
        </w:rPr>
        <w:t>pH 7.4, 500 mM NaCl, 5 mM imidazole, 10</w:t>
      </w:r>
      <w:r w:rsidR="004A7273">
        <w:rPr>
          <w:rFonts w:eastAsia="Times New Roman"/>
          <w:highlight w:val="yellow"/>
        </w:rPr>
        <w:t>%</w:t>
      </w:r>
      <w:r w:rsidRPr="00DF64F7">
        <w:rPr>
          <w:rFonts w:eastAsia="Times New Roman"/>
          <w:highlight w:val="yellow"/>
        </w:rPr>
        <w:t xml:space="preserve"> glycerol, and 0.2</w:t>
      </w:r>
      <w:r w:rsidR="004A7273">
        <w:rPr>
          <w:rFonts w:eastAsia="Times New Roman"/>
          <w:highlight w:val="yellow"/>
        </w:rPr>
        <w:t>%</w:t>
      </w:r>
      <w:r w:rsidRPr="00DF64F7">
        <w:rPr>
          <w:rFonts w:eastAsia="Times New Roman"/>
          <w:highlight w:val="yellow"/>
        </w:rPr>
        <w:t xml:space="preserve"> NP40).</w:t>
      </w:r>
      <w:r w:rsidR="00271400" w:rsidRPr="00DF64F7">
        <w:rPr>
          <w:rFonts w:eastAsia="Times New Roman"/>
          <w:highlight w:val="yellow"/>
        </w:rPr>
        <w:t xml:space="preserve"> </w:t>
      </w:r>
      <w:r w:rsidR="00E13193">
        <w:rPr>
          <w:rFonts w:eastAsia="Times New Roman"/>
          <w:highlight w:val="yellow"/>
        </w:rPr>
        <w:t>Use</w:t>
      </w:r>
      <w:r w:rsidR="00BB6362" w:rsidRPr="00DF64F7">
        <w:rPr>
          <w:rFonts w:eastAsia="Times New Roman"/>
          <w:highlight w:val="yellow"/>
        </w:rPr>
        <w:t xml:space="preserve"> </w:t>
      </w:r>
      <w:r w:rsidR="00271400" w:rsidRPr="00DF64F7">
        <w:rPr>
          <w:rFonts w:eastAsia="Times New Roman"/>
          <w:highlight w:val="yellow"/>
        </w:rPr>
        <w:t>50</w:t>
      </w:r>
      <w:r w:rsidR="008B21C3" w:rsidRPr="00DF64F7">
        <w:rPr>
          <w:rFonts w:eastAsia="Times New Roman"/>
          <w:highlight w:val="yellow"/>
        </w:rPr>
        <w:t xml:space="preserve"> </w:t>
      </w:r>
      <w:r w:rsidR="00271400" w:rsidRPr="00DF64F7">
        <w:rPr>
          <w:rFonts w:eastAsia="Times New Roman"/>
          <w:highlight w:val="yellow"/>
        </w:rPr>
        <w:t xml:space="preserve">mL </w:t>
      </w:r>
      <w:r w:rsidR="00E13193">
        <w:rPr>
          <w:rFonts w:eastAsia="Times New Roman"/>
          <w:highlight w:val="yellow"/>
        </w:rPr>
        <w:t xml:space="preserve">of </w:t>
      </w:r>
      <w:r w:rsidR="00271400" w:rsidRPr="00DF64F7">
        <w:rPr>
          <w:rFonts w:eastAsia="Times New Roman"/>
          <w:highlight w:val="yellow"/>
        </w:rPr>
        <w:t>lysis buffer to resuspend the cell pellets form 1</w:t>
      </w:r>
      <w:r w:rsidR="00E13193">
        <w:rPr>
          <w:rFonts w:eastAsia="Times New Roman"/>
          <w:highlight w:val="yellow"/>
        </w:rPr>
        <w:t xml:space="preserve"> </w:t>
      </w:r>
      <w:r w:rsidR="00271400" w:rsidRPr="00DF64F7">
        <w:rPr>
          <w:rFonts w:eastAsia="Times New Roman"/>
          <w:highlight w:val="yellow"/>
        </w:rPr>
        <w:t xml:space="preserve">L </w:t>
      </w:r>
      <w:r w:rsidR="00E13193">
        <w:rPr>
          <w:rFonts w:eastAsia="Times New Roman"/>
          <w:highlight w:val="yellow"/>
        </w:rPr>
        <w:t xml:space="preserve">of </w:t>
      </w:r>
      <w:r w:rsidR="00271400" w:rsidRPr="00DF64F7">
        <w:rPr>
          <w:rFonts w:eastAsia="Times New Roman"/>
          <w:highlight w:val="yellow"/>
        </w:rPr>
        <w:t>cell culture</w:t>
      </w:r>
      <w:r w:rsidR="00981CB7" w:rsidRPr="00DF64F7">
        <w:rPr>
          <w:rFonts w:eastAsia="Times New Roman"/>
          <w:highlight w:val="yellow"/>
        </w:rPr>
        <w:t>.</w:t>
      </w:r>
      <w:r w:rsidR="00271400" w:rsidRPr="00DF64F7">
        <w:rPr>
          <w:rFonts w:eastAsia="Times New Roman"/>
          <w:highlight w:val="yellow"/>
        </w:rPr>
        <w:t xml:space="preserve"> </w:t>
      </w:r>
    </w:p>
    <w:p w14:paraId="4C72693C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bookmarkEnd w:id="4"/>
    <w:bookmarkEnd w:id="5"/>
    <w:p w14:paraId="7ECCBA3D" w14:textId="785A948F" w:rsidR="004C731A" w:rsidRPr="00DF64F7" w:rsidRDefault="004C731A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>Lys</w:t>
      </w:r>
      <w:r w:rsidR="00E13193">
        <w:rPr>
          <w:rFonts w:eastAsia="Times New Roman"/>
          <w:highlight w:val="yellow"/>
        </w:rPr>
        <w:t>e</w:t>
      </w:r>
      <w:r w:rsidRPr="00DF64F7">
        <w:rPr>
          <w:rFonts w:eastAsia="Times New Roman"/>
          <w:highlight w:val="yellow"/>
        </w:rPr>
        <w:t xml:space="preserve"> the cells by sonication for 15 min, 3 seconds on</w:t>
      </w:r>
      <w:r w:rsidR="00192697" w:rsidRPr="00DF64F7">
        <w:rPr>
          <w:rFonts w:eastAsia="Times New Roman"/>
          <w:highlight w:val="yellow"/>
        </w:rPr>
        <w:t>,</w:t>
      </w:r>
      <w:r w:rsidRPr="00DF64F7">
        <w:rPr>
          <w:rFonts w:eastAsia="Times New Roman"/>
          <w:highlight w:val="yellow"/>
        </w:rPr>
        <w:t xml:space="preserve"> and 3 seconds off. Then centrifuge cells at </w:t>
      </w:r>
      <w:r w:rsidR="005A101D" w:rsidRPr="00DF64F7">
        <w:rPr>
          <w:rFonts w:eastAsia="Times New Roman"/>
          <w:highlight w:val="yellow"/>
        </w:rPr>
        <w:t>37,888 x g</w:t>
      </w:r>
      <w:r w:rsidRPr="00DF64F7">
        <w:rPr>
          <w:rFonts w:eastAsia="Times New Roman"/>
          <w:highlight w:val="yellow"/>
        </w:rPr>
        <w:t xml:space="preserve"> for 40 min. </w:t>
      </w:r>
    </w:p>
    <w:p w14:paraId="06128C49" w14:textId="77777777" w:rsidR="00212839" w:rsidRPr="00212839" w:rsidRDefault="00212839" w:rsidP="00DF64F7">
      <w:pPr>
        <w:widowControl/>
        <w:autoSpaceDE/>
        <w:autoSpaceDN/>
        <w:adjustRightInd/>
        <w:rPr>
          <w:rFonts w:eastAsia="Times New Roman"/>
          <w:highlight w:val="lightGray"/>
        </w:rPr>
      </w:pPr>
    </w:p>
    <w:p w14:paraId="254D9AE4" w14:textId="2468D022" w:rsidR="00212839" w:rsidRPr="00DF64F7" w:rsidRDefault="00A42FC5" w:rsidP="00DF64F7">
      <w:pPr>
        <w:widowControl/>
        <w:autoSpaceDE/>
        <w:autoSpaceDN/>
        <w:adjustRightInd/>
        <w:rPr>
          <w:rFonts w:eastAsia="Times New Roman"/>
        </w:rPr>
      </w:pPr>
      <w:r w:rsidRPr="00DF64F7">
        <w:rPr>
          <w:rFonts w:eastAsia="Times New Roman"/>
        </w:rPr>
        <w:t xml:space="preserve">NOTE: </w:t>
      </w:r>
      <w:r w:rsidR="00136AD9" w:rsidRPr="00DF64F7">
        <w:rPr>
          <w:rFonts w:eastAsia="Times New Roman"/>
        </w:rPr>
        <w:t>T</w:t>
      </w:r>
      <w:r w:rsidR="00390CBE" w:rsidRPr="00DF64F7">
        <w:rPr>
          <w:rFonts w:eastAsia="Times New Roman"/>
        </w:rPr>
        <w:t xml:space="preserve">he </w:t>
      </w:r>
      <w:r w:rsidR="00ED61AC" w:rsidRPr="00DF64F7">
        <w:rPr>
          <w:rFonts w:eastAsia="Times New Roman"/>
        </w:rPr>
        <w:t xml:space="preserve">protocol can be paused by freezing the cells before sonication in </w:t>
      </w:r>
      <w:r w:rsidR="00192697" w:rsidRPr="00DF64F7">
        <w:rPr>
          <w:rFonts w:eastAsia="Times New Roman"/>
        </w:rPr>
        <w:t xml:space="preserve">a </w:t>
      </w:r>
      <w:r w:rsidR="00ED61AC" w:rsidRPr="00DF64F7">
        <w:rPr>
          <w:rFonts w:eastAsia="Times New Roman"/>
        </w:rPr>
        <w:t>-80</w:t>
      </w:r>
      <w:r w:rsidR="00DF64F7" w:rsidRPr="00DF64F7">
        <w:rPr>
          <w:rFonts w:eastAsia="Times New Roman"/>
        </w:rPr>
        <w:t xml:space="preserve"> </w:t>
      </w:r>
      <w:r w:rsidR="004A7273">
        <w:rPr>
          <w:rFonts w:ascii="Cambria Math" w:hAnsi="Cambria Math" w:cs="Cambria Math"/>
          <w:color w:val="auto"/>
          <w:lang w:eastAsia="zh-CN"/>
        </w:rPr>
        <w:t>°C</w:t>
      </w:r>
      <w:r w:rsidR="00A663A8" w:rsidRPr="00DF64F7">
        <w:rPr>
          <w:color w:val="auto"/>
          <w:lang w:eastAsia="zh-CN"/>
        </w:rPr>
        <w:t xml:space="preserve"> </w:t>
      </w:r>
      <w:r w:rsidR="00ED61AC" w:rsidRPr="00DF64F7">
        <w:rPr>
          <w:rFonts w:eastAsia="Times New Roman"/>
        </w:rPr>
        <w:t>freezer.</w:t>
      </w:r>
    </w:p>
    <w:p w14:paraId="71B9C7A6" w14:textId="77777777" w:rsidR="00212839" w:rsidRPr="00212839" w:rsidRDefault="00212839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  <w:highlight w:val="lightGray"/>
        </w:rPr>
      </w:pPr>
    </w:p>
    <w:p w14:paraId="311351FF" w14:textId="145682B8" w:rsidR="00ED61AC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 xml:space="preserve">Load the supernatant into a cobalt </w:t>
      </w:r>
      <w:bookmarkStart w:id="6" w:name="OLE_LINK48"/>
      <w:bookmarkStart w:id="7" w:name="OLE_LINK49"/>
      <w:r w:rsidR="00DA75E5" w:rsidRPr="00DF64F7">
        <w:rPr>
          <w:rFonts w:eastAsia="Times New Roman"/>
          <w:highlight w:val="yellow"/>
        </w:rPr>
        <w:t xml:space="preserve">gravity </w:t>
      </w:r>
      <w:r w:rsidRPr="00DF64F7">
        <w:rPr>
          <w:rFonts w:eastAsia="Times New Roman"/>
          <w:highlight w:val="yellow"/>
        </w:rPr>
        <w:t>column</w:t>
      </w:r>
      <w:bookmarkEnd w:id="6"/>
      <w:bookmarkEnd w:id="7"/>
      <w:r w:rsidR="006D5A89" w:rsidRPr="00DF64F7">
        <w:rPr>
          <w:rFonts w:eastAsia="Times New Roman"/>
          <w:highlight w:val="yellow"/>
        </w:rPr>
        <w:t xml:space="preserve"> (diameter x length: 2.5 cm x 10 cm)</w:t>
      </w:r>
      <w:r w:rsidR="006D5A89" w:rsidRPr="00DF64F7" w:rsidDel="006D5A89">
        <w:rPr>
          <w:rFonts w:eastAsia="Times New Roman"/>
          <w:highlight w:val="yellow"/>
        </w:rPr>
        <w:t xml:space="preserve"> </w:t>
      </w:r>
      <w:r w:rsidR="004C731A" w:rsidRPr="00DF64F7">
        <w:rPr>
          <w:rFonts w:eastAsia="Times New Roman"/>
          <w:highlight w:val="yellow"/>
        </w:rPr>
        <w:t>with ~10mL of beads</w:t>
      </w:r>
      <w:r w:rsidRPr="00DF64F7">
        <w:rPr>
          <w:rFonts w:eastAsia="Times New Roman"/>
          <w:highlight w:val="yellow"/>
        </w:rPr>
        <w:t xml:space="preserve"> pre-equilibrated with </w:t>
      </w:r>
      <w:r w:rsidR="0031073E" w:rsidRPr="00DF64F7">
        <w:rPr>
          <w:rFonts w:eastAsia="Times New Roman"/>
          <w:highlight w:val="yellow"/>
        </w:rPr>
        <w:t>5-10 column volumes</w:t>
      </w:r>
      <w:r w:rsidR="00DA75E5" w:rsidRPr="00DF64F7">
        <w:rPr>
          <w:rFonts w:eastAsia="Times New Roman"/>
          <w:highlight w:val="yellow"/>
        </w:rPr>
        <w:t xml:space="preserve"> </w:t>
      </w:r>
      <w:r w:rsidR="00E13193" w:rsidRPr="00DF64F7">
        <w:rPr>
          <w:rFonts w:eastAsia="Times New Roman"/>
          <w:highlight w:val="yellow"/>
        </w:rPr>
        <w:t>(CV)</w:t>
      </w:r>
      <w:r w:rsidR="0031073E" w:rsidRPr="00DF64F7">
        <w:rPr>
          <w:rFonts w:eastAsia="Times New Roman"/>
          <w:highlight w:val="yellow"/>
        </w:rPr>
        <w:t xml:space="preserve"> </w:t>
      </w:r>
      <w:r w:rsidR="00E13193">
        <w:rPr>
          <w:rFonts w:eastAsia="Times New Roman"/>
          <w:highlight w:val="yellow"/>
        </w:rPr>
        <w:t xml:space="preserve">of </w:t>
      </w:r>
      <w:r w:rsidRPr="00DF64F7">
        <w:rPr>
          <w:rFonts w:eastAsia="Times New Roman"/>
          <w:highlight w:val="yellow"/>
        </w:rPr>
        <w:t xml:space="preserve">lysis buffer. </w:t>
      </w:r>
    </w:p>
    <w:p w14:paraId="0F312BA7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2820CEA7" w14:textId="262776FC" w:rsidR="004C731A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>Wash the column with</w:t>
      </w:r>
      <w:r w:rsidR="008B29B7" w:rsidRPr="00DF64F7">
        <w:rPr>
          <w:rFonts w:eastAsia="Times New Roman"/>
          <w:highlight w:val="yellow"/>
        </w:rPr>
        <w:t xml:space="preserve"> 5</w:t>
      </w:r>
      <w:r w:rsidR="00E13193">
        <w:rPr>
          <w:rFonts w:eastAsia="Times New Roman"/>
          <w:highlight w:val="yellow"/>
        </w:rPr>
        <w:t xml:space="preserve"> </w:t>
      </w:r>
      <w:r w:rsidR="008B29B7" w:rsidRPr="00DF64F7">
        <w:rPr>
          <w:rFonts w:eastAsia="Times New Roman"/>
          <w:highlight w:val="yellow"/>
        </w:rPr>
        <w:t>CV</w:t>
      </w:r>
      <w:r w:rsidRPr="00DF64F7">
        <w:rPr>
          <w:rFonts w:eastAsia="Times New Roman"/>
          <w:highlight w:val="yellow"/>
        </w:rPr>
        <w:t xml:space="preserve"> </w:t>
      </w:r>
      <w:r w:rsidR="004A7273">
        <w:rPr>
          <w:rFonts w:eastAsia="Times New Roman"/>
          <w:highlight w:val="yellow"/>
        </w:rPr>
        <w:t>of</w:t>
      </w:r>
      <w:r w:rsidR="004A7273" w:rsidRPr="00DF64F7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buffer B (50 mM Tris-HCl</w:t>
      </w:r>
      <w:r w:rsidR="004551DE" w:rsidRPr="00DF64F7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pH 7.4, 1 M NaCl, 10</w:t>
      </w:r>
      <w:r w:rsidR="004A7273">
        <w:rPr>
          <w:rFonts w:eastAsia="Times New Roman"/>
          <w:highlight w:val="yellow"/>
        </w:rPr>
        <w:t>%</w:t>
      </w:r>
      <w:r w:rsidRPr="00DF64F7">
        <w:rPr>
          <w:rFonts w:eastAsia="Times New Roman"/>
          <w:highlight w:val="yellow"/>
        </w:rPr>
        <w:t xml:space="preserve"> glycerol, and 5 mM imidazole) and </w:t>
      </w:r>
      <w:r w:rsidR="008B29B7" w:rsidRPr="00DF64F7">
        <w:rPr>
          <w:rFonts w:eastAsia="Times New Roman"/>
          <w:highlight w:val="yellow"/>
        </w:rPr>
        <w:t>5</w:t>
      </w:r>
      <w:r w:rsidR="00E13193">
        <w:rPr>
          <w:rFonts w:eastAsia="Times New Roman"/>
          <w:highlight w:val="yellow"/>
        </w:rPr>
        <w:t xml:space="preserve"> </w:t>
      </w:r>
      <w:r w:rsidR="008B29B7" w:rsidRPr="00DF64F7">
        <w:rPr>
          <w:rFonts w:eastAsia="Times New Roman"/>
          <w:highlight w:val="yellow"/>
        </w:rPr>
        <w:t xml:space="preserve">CV </w:t>
      </w:r>
      <w:r w:rsidR="004A7273">
        <w:rPr>
          <w:rFonts w:eastAsia="Times New Roman"/>
          <w:highlight w:val="yellow"/>
        </w:rPr>
        <w:t>of</w:t>
      </w:r>
      <w:r w:rsidR="004A7273" w:rsidRPr="00DF64F7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buffer C (50 mM Tris-HCl pH 7.4, 500 mM NaCl, 10</w:t>
      </w:r>
      <w:r w:rsidR="004A7273">
        <w:rPr>
          <w:rFonts w:eastAsia="Times New Roman"/>
          <w:highlight w:val="yellow"/>
        </w:rPr>
        <w:t>%</w:t>
      </w:r>
      <w:r w:rsidRPr="00DF64F7">
        <w:rPr>
          <w:rFonts w:eastAsia="Times New Roman"/>
          <w:highlight w:val="yellow"/>
        </w:rPr>
        <w:t xml:space="preserve"> glycerol, and 5 mM imidazole). </w:t>
      </w:r>
    </w:p>
    <w:p w14:paraId="12920804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065120AF" w14:textId="68E1A541" w:rsidR="004C731A" w:rsidRPr="00DF64F7" w:rsidRDefault="004C731A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highlight w:val="yellow"/>
        </w:rPr>
      </w:pPr>
      <w:r w:rsidRPr="00DF64F7">
        <w:rPr>
          <w:rFonts w:eastAsia="Times New Roman"/>
          <w:highlight w:val="yellow"/>
        </w:rPr>
        <w:t>Elute the protein from the beads using 2 CV of buffer D</w:t>
      </w:r>
      <w:r w:rsidRPr="00DF64F7" w:rsidDel="004C731A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 xml:space="preserve">(50 mM Tris-HCl pH 7.4, 500 mM NaCl, and 250 mM imidazole). </w:t>
      </w:r>
    </w:p>
    <w:p w14:paraId="723CB200" w14:textId="77777777" w:rsidR="00212839" w:rsidRPr="00DF64F7" w:rsidRDefault="00212839" w:rsidP="00DF64F7">
      <w:pPr>
        <w:widowControl/>
        <w:autoSpaceDE/>
        <w:autoSpaceDN/>
        <w:adjustRightInd/>
        <w:rPr>
          <w:highlight w:val="yellow"/>
        </w:rPr>
      </w:pPr>
    </w:p>
    <w:p w14:paraId="557AE863" w14:textId="0D2E3D52" w:rsidR="00ED61AC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>Dilute the</w:t>
      </w:r>
      <w:r w:rsidR="0092786A" w:rsidRPr="00DF64F7">
        <w:rPr>
          <w:rFonts w:eastAsia="Times New Roman"/>
          <w:highlight w:val="yellow"/>
        </w:rPr>
        <w:t xml:space="preserve"> eluted</w:t>
      </w:r>
      <w:r w:rsidRPr="00DF64F7">
        <w:rPr>
          <w:rFonts w:eastAsia="Times New Roman"/>
          <w:highlight w:val="yellow"/>
        </w:rPr>
        <w:t xml:space="preserve"> protein 5x with QA buffer (50</w:t>
      </w:r>
      <w:r w:rsidR="004A7273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mM Tris-HCl pH</w:t>
      </w:r>
      <w:r w:rsidR="004A7273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8.0, 5% Glycerol) for the Q column.</w:t>
      </w:r>
    </w:p>
    <w:p w14:paraId="2B6DFA19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6731F601" w14:textId="530C5685" w:rsidR="00ED61AC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 xml:space="preserve">Wash the 5 mL </w:t>
      </w:r>
      <w:r w:rsidR="004A7273">
        <w:rPr>
          <w:rFonts w:eastAsia="Times New Roman"/>
          <w:highlight w:val="yellow"/>
        </w:rPr>
        <w:t>of</w:t>
      </w:r>
      <w:r w:rsidR="004A7273" w:rsidRPr="00DF64F7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 xml:space="preserve">Q column with QA buffer </w:t>
      </w:r>
      <w:r w:rsidR="0092786A" w:rsidRPr="00DF64F7">
        <w:rPr>
          <w:rFonts w:eastAsia="Times New Roman"/>
          <w:highlight w:val="yellow"/>
        </w:rPr>
        <w:t>to equilibrate the column</w:t>
      </w:r>
      <w:r w:rsidRPr="00DF64F7">
        <w:rPr>
          <w:rFonts w:eastAsia="Times New Roman"/>
          <w:highlight w:val="yellow"/>
        </w:rPr>
        <w:t xml:space="preserve">, then load the diluted sample into the Q column using the </w:t>
      </w:r>
      <w:r w:rsidR="004A7273">
        <w:rPr>
          <w:rFonts w:eastAsia="Times New Roman"/>
          <w:highlight w:val="yellow"/>
        </w:rPr>
        <w:t>p</w:t>
      </w:r>
      <w:r w:rsidR="004A7273" w:rsidRPr="00DF64F7">
        <w:rPr>
          <w:rFonts w:eastAsia="Times New Roman"/>
          <w:highlight w:val="yellow"/>
        </w:rPr>
        <w:t>eristaltic</w:t>
      </w:r>
      <w:r w:rsidR="004A7273">
        <w:rPr>
          <w:rFonts w:eastAsia="Times New Roman"/>
          <w:highlight w:val="yellow"/>
        </w:rPr>
        <w:t xml:space="preserve"> pump (e.g., Rabbit)</w:t>
      </w:r>
      <w:r w:rsidRPr="00DF64F7">
        <w:rPr>
          <w:rFonts w:eastAsia="Times New Roman"/>
          <w:highlight w:val="yellow"/>
        </w:rPr>
        <w:t>.</w:t>
      </w:r>
    </w:p>
    <w:p w14:paraId="533DF5C1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07CA1C7A" w14:textId="28C536CB" w:rsidR="00934B15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bookmarkStart w:id="8" w:name="OLE_LINK38"/>
      <w:bookmarkStart w:id="9" w:name="OLE_LINK39"/>
      <w:r w:rsidRPr="00DF64F7">
        <w:rPr>
          <w:rFonts w:eastAsia="Times New Roman"/>
          <w:highlight w:val="yellow"/>
        </w:rPr>
        <w:t xml:space="preserve">Load the Q column into the HPLC machine along with QA </w:t>
      </w:r>
      <w:r w:rsidR="0092786A" w:rsidRPr="00DF64F7">
        <w:rPr>
          <w:rFonts w:eastAsia="Times New Roman"/>
          <w:highlight w:val="yellow"/>
        </w:rPr>
        <w:t xml:space="preserve">buffer </w:t>
      </w:r>
      <w:r w:rsidRPr="00DF64F7">
        <w:rPr>
          <w:rFonts w:eastAsia="Times New Roman"/>
          <w:highlight w:val="yellow"/>
        </w:rPr>
        <w:t>and QB buffer</w:t>
      </w:r>
      <w:r w:rsidR="0092786A" w:rsidRPr="00DF64F7">
        <w:rPr>
          <w:rFonts w:eastAsia="Times New Roman"/>
          <w:highlight w:val="yellow"/>
        </w:rPr>
        <w:t>(50 mM Tris-HCl pH7.4, 1.5 M NaCl, 5% glycerol)</w:t>
      </w:r>
      <w:r w:rsidRPr="00DF64F7">
        <w:rPr>
          <w:rFonts w:eastAsia="Times New Roman"/>
          <w:highlight w:val="yellow"/>
        </w:rPr>
        <w:t>.</w:t>
      </w:r>
      <w:r w:rsidR="00DA75E5" w:rsidRPr="00DF64F7">
        <w:rPr>
          <w:rFonts w:eastAsia="Times New Roman"/>
          <w:highlight w:val="yellow"/>
        </w:rPr>
        <w:t xml:space="preserve"> Set up the flow rate as 1 mL/min.</w:t>
      </w:r>
    </w:p>
    <w:p w14:paraId="30D3D3B4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1A10B0DA" w14:textId="47E875A6" w:rsidR="00212839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>Run the program (pump wash)</w:t>
      </w:r>
      <w:r w:rsidR="00E13193">
        <w:rPr>
          <w:rFonts w:eastAsia="Times New Roman"/>
          <w:highlight w:val="yellow"/>
        </w:rPr>
        <w:t xml:space="preserve">, </w:t>
      </w:r>
      <w:r w:rsidRPr="00DF64F7">
        <w:rPr>
          <w:rFonts w:eastAsia="Times New Roman"/>
          <w:highlight w:val="yellow"/>
        </w:rPr>
        <w:t>first wash</w:t>
      </w:r>
      <w:r w:rsidR="00E13193">
        <w:rPr>
          <w:rFonts w:eastAsia="Times New Roman"/>
          <w:highlight w:val="yellow"/>
        </w:rPr>
        <w:t>ing</w:t>
      </w:r>
      <w:r w:rsidRPr="00DF64F7">
        <w:rPr>
          <w:rFonts w:eastAsia="Times New Roman"/>
          <w:highlight w:val="yellow"/>
        </w:rPr>
        <w:t xml:space="preserve"> the machine with QB buffer then </w:t>
      </w:r>
      <w:r w:rsidR="00E13193">
        <w:rPr>
          <w:rFonts w:eastAsia="Times New Roman"/>
          <w:highlight w:val="yellow"/>
        </w:rPr>
        <w:t xml:space="preserve">with </w:t>
      </w:r>
      <w:r w:rsidRPr="00DF64F7">
        <w:rPr>
          <w:rFonts w:eastAsia="Times New Roman"/>
          <w:highlight w:val="yellow"/>
        </w:rPr>
        <w:t xml:space="preserve">QA using 1-2 </w:t>
      </w:r>
      <w:r w:rsidR="00E13193">
        <w:rPr>
          <w:rFonts w:eastAsia="Times New Roman"/>
          <w:highlight w:val="yellow"/>
        </w:rPr>
        <w:t>CV</w:t>
      </w:r>
      <w:r w:rsidRPr="00DF64F7">
        <w:rPr>
          <w:rFonts w:eastAsia="Times New Roman"/>
          <w:highlight w:val="yellow"/>
        </w:rPr>
        <w:t xml:space="preserve"> of each. </w:t>
      </w:r>
      <w:r w:rsidR="00664D21" w:rsidRPr="00DF64F7">
        <w:rPr>
          <w:rFonts w:eastAsia="Times New Roman"/>
          <w:highlight w:val="yellow"/>
        </w:rPr>
        <w:t>Set the system flow to 3</w:t>
      </w:r>
      <w:r w:rsidR="00F06FD7" w:rsidRPr="00DF64F7">
        <w:rPr>
          <w:rFonts w:eastAsia="Times New Roman"/>
          <w:highlight w:val="yellow"/>
        </w:rPr>
        <w:t xml:space="preserve"> </w:t>
      </w:r>
      <w:r w:rsidR="00664D21" w:rsidRPr="00DF64F7">
        <w:rPr>
          <w:rFonts w:eastAsia="Times New Roman"/>
          <w:highlight w:val="yellow"/>
        </w:rPr>
        <w:t>m</w:t>
      </w:r>
      <w:r w:rsidR="00F06FD7" w:rsidRPr="00DF64F7">
        <w:rPr>
          <w:rFonts w:eastAsia="Times New Roman"/>
          <w:highlight w:val="yellow"/>
        </w:rPr>
        <w:t>L</w:t>
      </w:r>
      <w:r w:rsidR="00664D21" w:rsidRPr="00DF64F7">
        <w:rPr>
          <w:rFonts w:eastAsia="Times New Roman"/>
          <w:highlight w:val="yellow"/>
        </w:rPr>
        <w:t>/min.</w:t>
      </w:r>
    </w:p>
    <w:p w14:paraId="144252F6" w14:textId="77777777" w:rsidR="00212839" w:rsidRPr="00DF64F7" w:rsidRDefault="00212839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  <w:highlight w:val="yellow"/>
        </w:rPr>
      </w:pPr>
    </w:p>
    <w:p w14:paraId="7B627DC2" w14:textId="2C583225" w:rsidR="00ED61AC" w:rsidRPr="00DF64F7" w:rsidRDefault="00934B15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>S</w:t>
      </w:r>
      <w:r w:rsidR="00ED61AC" w:rsidRPr="00DF64F7">
        <w:rPr>
          <w:rFonts w:eastAsia="Times New Roman"/>
          <w:highlight w:val="yellow"/>
        </w:rPr>
        <w:t xml:space="preserve">et the </w:t>
      </w:r>
      <w:r w:rsidR="00ED61AC" w:rsidRPr="00DF64F7">
        <w:rPr>
          <w:highlight w:val="yellow"/>
        </w:rPr>
        <w:t>UV1 to 280</w:t>
      </w:r>
      <w:r w:rsidR="004A7273">
        <w:rPr>
          <w:highlight w:val="yellow"/>
        </w:rPr>
        <w:t xml:space="preserve"> nm</w:t>
      </w:r>
      <w:r w:rsidR="00ED61AC" w:rsidRPr="00DF64F7">
        <w:rPr>
          <w:highlight w:val="yellow"/>
        </w:rPr>
        <w:t xml:space="preserve"> and UV2 to 260</w:t>
      </w:r>
      <w:r w:rsidR="004A7273">
        <w:rPr>
          <w:highlight w:val="yellow"/>
        </w:rPr>
        <w:t xml:space="preserve"> nm</w:t>
      </w:r>
      <w:r w:rsidR="00ED61AC" w:rsidRPr="00DF64F7">
        <w:rPr>
          <w:highlight w:val="yellow"/>
        </w:rPr>
        <w:t xml:space="preserve">. </w:t>
      </w:r>
      <w:r w:rsidR="00ED61AC" w:rsidRPr="00DF64F7">
        <w:rPr>
          <w:rFonts w:eastAsia="Times New Roman"/>
          <w:highlight w:val="yellow"/>
        </w:rPr>
        <w:t xml:space="preserve">Use a 96 </w:t>
      </w:r>
      <w:r w:rsidR="00235F5D" w:rsidRPr="00DF64F7">
        <w:rPr>
          <w:rFonts w:eastAsia="Times New Roman"/>
          <w:highlight w:val="yellow"/>
        </w:rPr>
        <w:t>deep-</w:t>
      </w:r>
      <w:r w:rsidR="00ED61AC" w:rsidRPr="00DF64F7">
        <w:rPr>
          <w:rFonts w:eastAsia="Times New Roman"/>
          <w:highlight w:val="yellow"/>
        </w:rPr>
        <w:t xml:space="preserve">well plate to collect the </w:t>
      </w:r>
      <w:r w:rsidR="00975E92" w:rsidRPr="00DF64F7">
        <w:rPr>
          <w:rFonts w:eastAsia="Times New Roman"/>
          <w:highlight w:val="yellow"/>
        </w:rPr>
        <w:t>fractions</w:t>
      </w:r>
      <w:r w:rsidR="00ED61AC" w:rsidRPr="00DF64F7">
        <w:rPr>
          <w:rFonts w:eastAsia="Times New Roman"/>
          <w:highlight w:val="yellow"/>
        </w:rPr>
        <w:t>.</w:t>
      </w:r>
    </w:p>
    <w:p w14:paraId="22F3FF8D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0C7F6607" w14:textId="2EBB43B7" w:rsidR="00ED61AC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 xml:space="preserve">Elute proteins using </w:t>
      </w:r>
      <w:r w:rsidR="00892798" w:rsidRPr="00DF64F7">
        <w:rPr>
          <w:rFonts w:eastAsia="Times New Roman"/>
          <w:highlight w:val="yellow"/>
        </w:rPr>
        <w:t xml:space="preserve">a </w:t>
      </w:r>
      <w:r w:rsidRPr="00DF64F7">
        <w:rPr>
          <w:rFonts w:eastAsia="Times New Roman"/>
          <w:highlight w:val="yellow"/>
        </w:rPr>
        <w:t>stepwise gradient of elution agent (QB Buffer) applying 3-4 CV of each concentration</w:t>
      </w:r>
      <w:r w:rsidR="00E83E12" w:rsidRPr="00DF64F7">
        <w:rPr>
          <w:rFonts w:eastAsia="Times New Roman"/>
          <w:highlight w:val="yellow"/>
        </w:rPr>
        <w:t>,</w:t>
      </w:r>
      <w:r w:rsidRPr="00DF64F7">
        <w:rPr>
          <w:rFonts w:eastAsia="Times New Roman"/>
          <w:highlight w:val="yellow"/>
        </w:rPr>
        <w:t xml:space="preserve"> increasing the percentage by 5% each time</w:t>
      </w:r>
      <w:r w:rsidR="00664D21" w:rsidRPr="00DF64F7">
        <w:rPr>
          <w:rFonts w:eastAsia="Times New Roman"/>
          <w:highlight w:val="yellow"/>
        </w:rPr>
        <w:t xml:space="preserve"> starting at 0%</w:t>
      </w:r>
      <w:r w:rsidR="00E13193">
        <w:rPr>
          <w:rFonts w:eastAsia="Times New Roman"/>
          <w:highlight w:val="yellow"/>
        </w:rPr>
        <w:t xml:space="preserve"> </w:t>
      </w:r>
      <w:r w:rsidR="00664D21" w:rsidRPr="00DF64F7">
        <w:rPr>
          <w:rFonts w:eastAsia="Times New Roman"/>
          <w:highlight w:val="yellow"/>
        </w:rPr>
        <w:t>QB</w:t>
      </w:r>
      <w:r w:rsidRPr="00DF64F7">
        <w:rPr>
          <w:rFonts w:eastAsia="Times New Roman"/>
          <w:highlight w:val="yellow"/>
        </w:rPr>
        <w:t xml:space="preserve">. </w:t>
      </w:r>
      <w:r w:rsidR="006B6BF0" w:rsidRPr="00DF64F7">
        <w:rPr>
          <w:rFonts w:eastAsia="Times New Roman"/>
          <w:highlight w:val="yellow"/>
        </w:rPr>
        <w:t>N</w:t>
      </w:r>
      <w:r w:rsidR="006B6BF0" w:rsidRPr="00DF64F7">
        <w:rPr>
          <w:rFonts w:eastAsia="Times New Roman"/>
          <w:highlight w:val="yellow"/>
          <w:vertAlign w:val="superscript"/>
        </w:rPr>
        <w:t>0</w:t>
      </w:r>
      <w:r w:rsidR="006B6BF0" w:rsidRPr="00DF64F7">
        <w:rPr>
          <w:rFonts w:eastAsia="Times New Roman"/>
          <w:highlight w:val="yellow"/>
        </w:rPr>
        <w:t>P  protein complex will come out at 15% QB Buffer.</w:t>
      </w:r>
      <w:r w:rsidRPr="00DF64F7">
        <w:rPr>
          <w:rFonts w:eastAsia="Times New Roman"/>
          <w:highlight w:val="yellow"/>
        </w:rPr>
        <w:t xml:space="preserve"> </w:t>
      </w:r>
    </w:p>
    <w:p w14:paraId="24546A87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bookmarkEnd w:id="8"/>
    <w:bookmarkEnd w:id="9"/>
    <w:p w14:paraId="0E79D969" w14:textId="15F5B6B2" w:rsidR="00ED61AC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 xml:space="preserve">Once all of the protein is </w:t>
      </w:r>
      <w:r w:rsidR="00892798" w:rsidRPr="00DF64F7">
        <w:rPr>
          <w:rFonts w:eastAsia="Times New Roman"/>
          <w:highlight w:val="yellow"/>
        </w:rPr>
        <w:t xml:space="preserve">eluted, </w:t>
      </w:r>
      <w:r w:rsidRPr="00DF64F7">
        <w:rPr>
          <w:rFonts w:eastAsia="Times New Roman"/>
          <w:highlight w:val="yellow"/>
        </w:rPr>
        <w:t xml:space="preserve">wash the column </w:t>
      </w:r>
      <w:r w:rsidR="0092786A" w:rsidRPr="00DF64F7">
        <w:rPr>
          <w:rFonts w:eastAsia="Times New Roman"/>
          <w:highlight w:val="yellow"/>
        </w:rPr>
        <w:t xml:space="preserve">with </w:t>
      </w:r>
      <w:r w:rsidRPr="00DF64F7">
        <w:rPr>
          <w:rFonts w:eastAsia="Times New Roman"/>
          <w:highlight w:val="yellow"/>
        </w:rPr>
        <w:t xml:space="preserve">100% QB </w:t>
      </w:r>
      <w:r w:rsidR="0092786A" w:rsidRPr="00DF64F7">
        <w:rPr>
          <w:rFonts w:eastAsia="Times New Roman"/>
          <w:highlight w:val="yellow"/>
        </w:rPr>
        <w:t xml:space="preserve">Buffer </w:t>
      </w:r>
      <w:r w:rsidRPr="00DF64F7">
        <w:rPr>
          <w:rFonts w:eastAsia="Times New Roman"/>
          <w:highlight w:val="yellow"/>
        </w:rPr>
        <w:t>(2 CV).</w:t>
      </w:r>
    </w:p>
    <w:p w14:paraId="0E6E8C74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5E5F7FE5" w14:textId="57773E83" w:rsidR="005031BE" w:rsidRPr="00DF64F7" w:rsidRDefault="00ED61A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 xml:space="preserve">Isolate the protein by gel filtration Superdex 200 </w:t>
      </w:r>
      <w:r w:rsidR="006F3722" w:rsidRPr="00DF64F7">
        <w:rPr>
          <w:rFonts w:eastAsia="Times New Roman"/>
          <w:highlight w:val="yellow"/>
        </w:rPr>
        <w:t xml:space="preserve">Increase 10/300 GL </w:t>
      </w:r>
      <w:r w:rsidRPr="00DF64F7">
        <w:rPr>
          <w:rFonts w:eastAsia="Times New Roman"/>
          <w:highlight w:val="yellow"/>
        </w:rPr>
        <w:t>column</w:t>
      </w:r>
      <w:r w:rsidR="006F3722" w:rsidRPr="00DF64F7">
        <w:rPr>
          <w:rFonts w:eastAsia="Times New Roman"/>
          <w:highlight w:val="yellow"/>
        </w:rPr>
        <w:t xml:space="preserve"> </w:t>
      </w:r>
      <w:r w:rsidR="00AC5D2B" w:rsidRPr="00DF64F7">
        <w:rPr>
          <w:rFonts w:eastAsia="Times New Roman"/>
          <w:highlight w:val="yellow"/>
        </w:rPr>
        <w:t>(diameter x length: 1.0 cm x 30 cm)</w:t>
      </w:r>
      <w:r w:rsidR="00AC5D2B" w:rsidRPr="00DF64F7" w:rsidDel="00AC5D2B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and equilibrate with buffer E (20 mM HEPES pH 7.4 and 200 mM NaCl</w:t>
      </w:r>
      <w:r w:rsidR="004551DE" w:rsidRPr="00DF64F7">
        <w:rPr>
          <w:rFonts w:eastAsia="Times New Roman"/>
          <w:highlight w:val="yellow"/>
        </w:rPr>
        <w:t>)</w:t>
      </w:r>
      <w:r w:rsidRPr="00DF64F7">
        <w:rPr>
          <w:rFonts w:eastAsia="Times New Roman"/>
          <w:highlight w:val="yellow"/>
        </w:rPr>
        <w:t>.</w:t>
      </w:r>
      <w:r w:rsidR="005031BE" w:rsidRPr="00DF64F7">
        <w:rPr>
          <w:rFonts w:eastAsia="Times New Roman"/>
          <w:highlight w:val="yellow"/>
        </w:rPr>
        <w:t xml:space="preserve"> </w:t>
      </w:r>
    </w:p>
    <w:p w14:paraId="14A5FAFD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691ADF2E" w14:textId="09F34E86" w:rsidR="00ED61AC" w:rsidRPr="00DF64F7" w:rsidRDefault="005031BE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 xml:space="preserve">Analyze protein-containing fractions by SDS-PAGE. </w:t>
      </w:r>
    </w:p>
    <w:p w14:paraId="1E750F34" w14:textId="77777777" w:rsidR="00ED61AC" w:rsidRPr="00DF64F7" w:rsidRDefault="00ED61AC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  <w:b/>
          <w:bCs/>
          <w:highlight w:val="yellow"/>
        </w:rPr>
      </w:pPr>
    </w:p>
    <w:p w14:paraId="3A3982D5" w14:textId="1D7FBAAB" w:rsidR="00ED61AC" w:rsidRPr="00DF64F7" w:rsidRDefault="00934B15" w:rsidP="00DF64F7">
      <w:pPr>
        <w:pStyle w:val="ListParagraph"/>
        <w:widowControl/>
        <w:numPr>
          <w:ilvl w:val="0"/>
          <w:numId w:val="13"/>
        </w:numPr>
        <w:autoSpaceDE/>
        <w:autoSpaceDN/>
        <w:adjustRightInd/>
        <w:ind w:left="0" w:firstLine="0"/>
        <w:rPr>
          <w:rFonts w:eastAsia="Times New Roman"/>
          <w:b/>
          <w:bCs/>
          <w:highlight w:val="yellow"/>
        </w:rPr>
      </w:pPr>
      <w:r w:rsidRPr="00DF64F7">
        <w:rPr>
          <w:rFonts w:eastAsia="Times New Roman"/>
          <w:b/>
          <w:bCs/>
          <w:i/>
          <w:iCs/>
          <w:highlight w:val="yellow"/>
        </w:rPr>
        <w:t>In vitro</w:t>
      </w:r>
      <w:r w:rsidRPr="00DF64F7">
        <w:rPr>
          <w:rFonts w:eastAsia="Times New Roman"/>
          <w:b/>
          <w:bCs/>
          <w:highlight w:val="yellow"/>
        </w:rPr>
        <w:t xml:space="preserve"> assembly of the </w:t>
      </w:r>
      <w:r w:rsidR="00EE7927" w:rsidRPr="00DF64F7">
        <w:rPr>
          <w:rFonts w:eastAsia="Times New Roman"/>
          <w:b/>
          <w:bCs/>
          <w:highlight w:val="yellow"/>
        </w:rPr>
        <w:t xml:space="preserve">virus-specific </w:t>
      </w:r>
      <w:bookmarkStart w:id="10" w:name="_Hlk49070764"/>
      <w:r w:rsidR="00E14D5C" w:rsidRPr="00DF64F7">
        <w:rPr>
          <w:rFonts w:eastAsia="Times New Roman"/>
          <w:b/>
          <w:bCs/>
          <w:highlight w:val="yellow"/>
        </w:rPr>
        <w:t xml:space="preserve">NC </w:t>
      </w:r>
      <w:bookmarkEnd w:id="10"/>
    </w:p>
    <w:p w14:paraId="48290345" w14:textId="77777777" w:rsidR="00212839" w:rsidRPr="00212839" w:rsidRDefault="00212839" w:rsidP="00DF64F7">
      <w:pPr>
        <w:widowControl/>
        <w:autoSpaceDE/>
        <w:autoSpaceDN/>
        <w:adjustRightInd/>
        <w:rPr>
          <w:rFonts w:eastAsia="Times New Roman"/>
          <w:b/>
          <w:bCs/>
          <w:highlight w:val="lightGray"/>
        </w:rPr>
      </w:pPr>
    </w:p>
    <w:p w14:paraId="6CF42520" w14:textId="085CE954" w:rsidR="00C44FB3" w:rsidRPr="00DF64F7" w:rsidRDefault="00DA4754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</w:rPr>
      </w:pPr>
      <w:r w:rsidRPr="00DF64F7">
        <w:rPr>
          <w:rFonts w:eastAsia="Times New Roman"/>
        </w:rPr>
        <w:t xml:space="preserve">NOTE: </w:t>
      </w:r>
      <w:r w:rsidR="00212839" w:rsidRPr="00DF64F7">
        <w:rPr>
          <w:rFonts w:eastAsia="Times New Roman"/>
        </w:rPr>
        <w:t>The</w:t>
      </w:r>
      <w:r w:rsidR="0045578D" w:rsidRPr="00DF64F7">
        <w:rPr>
          <w:rFonts w:eastAsia="Times New Roman"/>
        </w:rPr>
        <w:t xml:space="preserve"> </w:t>
      </w:r>
      <w:r w:rsidR="0045578D" w:rsidRPr="00DF64F7">
        <w:rPr>
          <w:rFonts w:eastAsia="Times New Roman"/>
          <w:i/>
          <w:iCs/>
        </w:rPr>
        <w:t>in vitro</w:t>
      </w:r>
      <w:r w:rsidR="0045578D" w:rsidRPr="00DF64F7">
        <w:rPr>
          <w:rFonts w:eastAsia="Times New Roman"/>
        </w:rPr>
        <w:t xml:space="preserve"> assembly of the </w:t>
      </w:r>
      <w:r w:rsidR="00D644D0" w:rsidRPr="00DF64F7">
        <w:rPr>
          <w:rFonts w:eastAsia="Times New Roman"/>
        </w:rPr>
        <w:t xml:space="preserve">RSV-specific </w:t>
      </w:r>
      <w:r w:rsidR="002265DC" w:rsidRPr="00DF64F7">
        <w:rPr>
          <w:rFonts w:eastAsia="Times New Roman"/>
        </w:rPr>
        <w:t xml:space="preserve">NC </w:t>
      </w:r>
      <w:r w:rsidR="006F62A3" w:rsidRPr="00DF64F7">
        <w:rPr>
          <w:rFonts w:eastAsia="Times New Roman"/>
        </w:rPr>
        <w:t>(N:RNA)</w:t>
      </w:r>
      <w:r w:rsidR="00ED7758" w:rsidRPr="00DF64F7">
        <w:rPr>
          <w:rFonts w:eastAsia="Times New Roman"/>
        </w:rPr>
        <w:t xml:space="preserve"> </w:t>
      </w:r>
      <w:r w:rsidR="00212839" w:rsidRPr="00DF64F7">
        <w:rPr>
          <w:rFonts w:eastAsia="Times New Roman"/>
        </w:rPr>
        <w:t xml:space="preserve">was performed </w:t>
      </w:r>
      <w:r w:rsidR="00ED7758" w:rsidRPr="00DF64F7">
        <w:rPr>
          <w:rFonts w:eastAsia="Times New Roman"/>
        </w:rPr>
        <w:t>by incubati</w:t>
      </w:r>
      <w:r w:rsidR="00192697" w:rsidRPr="00DF64F7">
        <w:rPr>
          <w:rFonts w:eastAsia="Times New Roman"/>
        </w:rPr>
        <w:t>ng</w:t>
      </w:r>
      <w:r w:rsidR="00ED7758" w:rsidRPr="00DF64F7">
        <w:rPr>
          <w:rFonts w:eastAsia="Times New Roman"/>
        </w:rPr>
        <w:t xml:space="preserve"> the </w:t>
      </w:r>
      <w:r w:rsidR="00497E91" w:rsidRPr="00DF64F7">
        <w:rPr>
          <w:rFonts w:eastAsia="Times New Roman"/>
        </w:rPr>
        <w:t xml:space="preserve">prepared </w:t>
      </w:r>
      <w:r w:rsidR="0029652C" w:rsidRPr="00DF64F7">
        <w:rPr>
          <w:rFonts w:eastAsia="Times New Roman"/>
        </w:rPr>
        <w:t>N</w:t>
      </w:r>
      <w:r w:rsidR="0029652C" w:rsidRPr="00DF64F7">
        <w:rPr>
          <w:rFonts w:eastAsia="Times New Roman"/>
          <w:vertAlign w:val="superscript"/>
        </w:rPr>
        <w:t>0</w:t>
      </w:r>
      <w:r w:rsidR="0029652C" w:rsidRPr="00DF64F7">
        <w:rPr>
          <w:rFonts w:eastAsia="Times New Roman"/>
        </w:rPr>
        <w:t>P complex with RNA oligo</w:t>
      </w:r>
      <w:r w:rsidR="00483578" w:rsidRPr="00DF64F7">
        <w:rPr>
          <w:rFonts w:eastAsia="Times New Roman"/>
        </w:rPr>
        <w:t>s. Then</w:t>
      </w:r>
      <w:r w:rsidR="00212839" w:rsidRPr="00DF64F7">
        <w:rPr>
          <w:rFonts w:eastAsia="Times New Roman"/>
        </w:rPr>
        <w:t>,</w:t>
      </w:r>
      <w:r w:rsidR="0072450F" w:rsidRPr="00DF64F7">
        <w:rPr>
          <w:rFonts w:eastAsia="Times New Roman"/>
        </w:rPr>
        <w:t xml:space="preserve"> </w:t>
      </w:r>
      <w:r w:rsidR="00DB7DE4" w:rsidRPr="00DF64F7">
        <w:rPr>
          <w:rFonts w:eastAsia="Times New Roman"/>
        </w:rPr>
        <w:t xml:space="preserve">SEC </w:t>
      </w:r>
      <w:r w:rsidR="00C54251" w:rsidRPr="00DF64F7">
        <w:rPr>
          <w:rFonts w:eastAsia="Times New Roman"/>
        </w:rPr>
        <w:t>chromatography</w:t>
      </w:r>
      <w:r w:rsidR="00DB7DE4" w:rsidRPr="00DF64F7">
        <w:rPr>
          <w:rFonts w:eastAsia="Times New Roman"/>
        </w:rPr>
        <w:t xml:space="preserve"> </w:t>
      </w:r>
      <w:r w:rsidR="00212839" w:rsidRPr="00DF64F7">
        <w:rPr>
          <w:rFonts w:eastAsia="Times New Roman"/>
        </w:rPr>
        <w:t xml:space="preserve">was used </w:t>
      </w:r>
      <w:r w:rsidR="00DB7DE4" w:rsidRPr="00DF64F7">
        <w:rPr>
          <w:rFonts w:eastAsia="Times New Roman"/>
        </w:rPr>
        <w:t xml:space="preserve">to separate the assembly complex from the </w:t>
      </w:r>
      <w:r w:rsidR="00F40B92" w:rsidRPr="00DF64F7">
        <w:rPr>
          <w:rFonts w:eastAsia="Times New Roman"/>
        </w:rPr>
        <w:t>N</w:t>
      </w:r>
      <w:r w:rsidR="00F40B92" w:rsidRPr="00DF64F7">
        <w:rPr>
          <w:rFonts w:eastAsia="Times New Roman"/>
          <w:vertAlign w:val="superscript"/>
        </w:rPr>
        <w:t>0</w:t>
      </w:r>
      <w:r w:rsidR="00F40B92" w:rsidRPr="00DF64F7">
        <w:rPr>
          <w:rFonts w:eastAsia="Times New Roman"/>
        </w:rPr>
        <w:t>P</w:t>
      </w:r>
      <w:r w:rsidR="00BB7F08" w:rsidRPr="00DF64F7">
        <w:rPr>
          <w:rFonts w:eastAsia="Times New Roman"/>
        </w:rPr>
        <w:t xml:space="preserve"> and excess RNA</w:t>
      </w:r>
      <w:r w:rsidR="00D253E2" w:rsidRPr="00DF64F7">
        <w:rPr>
          <w:rFonts w:eastAsia="Times New Roman"/>
        </w:rPr>
        <w:t xml:space="preserve"> </w:t>
      </w:r>
      <w:r w:rsidR="00D253E2" w:rsidRPr="00DF64F7">
        <w:rPr>
          <w:color w:val="auto"/>
          <w:lang w:eastAsia="zh-CN"/>
        </w:rPr>
        <w:t>(</w:t>
      </w:r>
      <w:r w:rsidR="00D253E2" w:rsidRPr="00E13193">
        <w:rPr>
          <w:b/>
          <w:bCs/>
          <w:color w:val="auto"/>
          <w:lang w:eastAsia="zh-CN"/>
        </w:rPr>
        <w:t xml:space="preserve">Figure </w:t>
      </w:r>
      <w:r w:rsidR="00055956" w:rsidRPr="00E13193">
        <w:rPr>
          <w:b/>
          <w:bCs/>
          <w:color w:val="auto"/>
          <w:lang w:eastAsia="zh-CN"/>
        </w:rPr>
        <w:t>2</w:t>
      </w:r>
      <w:r w:rsidR="00D253E2" w:rsidRPr="00DF64F7">
        <w:rPr>
          <w:color w:val="auto"/>
          <w:lang w:eastAsia="zh-CN"/>
        </w:rPr>
        <w:t>)</w:t>
      </w:r>
      <w:r w:rsidR="00BB7F08" w:rsidRPr="00DF64F7">
        <w:rPr>
          <w:rFonts w:eastAsia="Times New Roman"/>
        </w:rPr>
        <w:t>.</w:t>
      </w:r>
    </w:p>
    <w:p w14:paraId="77AE6CFD" w14:textId="77777777" w:rsidR="00C44FB3" w:rsidRPr="00133DC0" w:rsidRDefault="00C44FB3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  <w:b/>
          <w:bCs/>
          <w:highlight w:val="lightGray"/>
        </w:rPr>
      </w:pPr>
    </w:p>
    <w:p w14:paraId="7C7D1893" w14:textId="07726CE9" w:rsidR="00934B15" w:rsidRPr="00DF64F7" w:rsidRDefault="00934B15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>Mix and incubate the purified N</w:t>
      </w:r>
      <w:r w:rsidRPr="00DF64F7">
        <w:rPr>
          <w:rFonts w:eastAsia="Times New Roman"/>
          <w:highlight w:val="yellow"/>
          <w:vertAlign w:val="superscript"/>
        </w:rPr>
        <w:t>0</w:t>
      </w:r>
      <w:r w:rsidRPr="00DF64F7">
        <w:rPr>
          <w:rFonts w:eastAsia="Times New Roman"/>
          <w:highlight w:val="yellow"/>
        </w:rPr>
        <w:t>P complex with RNA oligo with the</w:t>
      </w:r>
      <w:r w:rsidR="006B6BF0" w:rsidRPr="00DF64F7">
        <w:rPr>
          <w:rFonts w:eastAsia="Times New Roman"/>
          <w:highlight w:val="yellow"/>
        </w:rPr>
        <w:t xml:space="preserve"> molecular</w:t>
      </w:r>
      <w:r w:rsidRPr="00DF64F7">
        <w:rPr>
          <w:rFonts w:eastAsia="Times New Roman"/>
          <w:highlight w:val="yellow"/>
        </w:rPr>
        <w:t xml:space="preserve"> ratio</w:t>
      </w:r>
      <w:r w:rsidR="00E13193">
        <w:rPr>
          <w:rFonts w:eastAsia="Times New Roman"/>
          <w:highlight w:val="yellow"/>
        </w:rPr>
        <w:t xml:space="preserve"> of</w:t>
      </w:r>
      <w:r w:rsidRPr="00DF64F7">
        <w:rPr>
          <w:rFonts w:eastAsia="Times New Roman"/>
          <w:highlight w:val="yellow"/>
        </w:rPr>
        <w:t xml:space="preserve"> 1:1.5 at room temperature for 1 hour</w:t>
      </w:r>
      <w:r w:rsidR="00565C8C" w:rsidRPr="00DF64F7">
        <w:rPr>
          <w:rFonts w:eastAsia="Times New Roman"/>
          <w:highlight w:val="yellow"/>
        </w:rPr>
        <w:t>, usually 1</w:t>
      </w:r>
      <w:r w:rsidR="004A7273">
        <w:rPr>
          <w:rFonts w:eastAsia="Times New Roman"/>
          <w:highlight w:val="yellow"/>
        </w:rPr>
        <w:t xml:space="preserve"> </w:t>
      </w:r>
      <w:r w:rsidR="00565C8C" w:rsidRPr="00DF64F7">
        <w:rPr>
          <w:rFonts w:eastAsia="Times New Roman"/>
          <w:highlight w:val="yellow"/>
        </w:rPr>
        <w:t>mL of the protein N</w:t>
      </w:r>
      <w:r w:rsidR="00565C8C" w:rsidRPr="00DF64F7">
        <w:rPr>
          <w:rFonts w:eastAsia="Times New Roman"/>
          <w:highlight w:val="yellow"/>
          <w:vertAlign w:val="superscript"/>
        </w:rPr>
        <w:t>0</w:t>
      </w:r>
      <w:r w:rsidR="00565C8C" w:rsidRPr="00DF64F7">
        <w:rPr>
          <w:rFonts w:eastAsia="Times New Roman"/>
          <w:highlight w:val="yellow"/>
        </w:rPr>
        <w:t>P with the concentration of 1</w:t>
      </w:r>
      <w:r w:rsidR="004A7273">
        <w:rPr>
          <w:rFonts w:eastAsia="Times New Roman"/>
          <w:highlight w:val="yellow"/>
        </w:rPr>
        <w:t xml:space="preserve"> </w:t>
      </w:r>
      <w:r w:rsidR="00565C8C" w:rsidRPr="00DF64F7">
        <w:rPr>
          <w:rFonts w:eastAsia="Times New Roman"/>
          <w:highlight w:val="yellow"/>
        </w:rPr>
        <w:t>mg/mL is enough for the next step. Set up the control sample, which only contain</w:t>
      </w:r>
      <w:r w:rsidR="00146A2E" w:rsidRPr="00DF64F7">
        <w:rPr>
          <w:rFonts w:eastAsia="Times New Roman"/>
          <w:highlight w:val="yellow"/>
        </w:rPr>
        <w:t>s</w:t>
      </w:r>
      <w:r w:rsidR="00565C8C" w:rsidRPr="00DF64F7">
        <w:rPr>
          <w:rFonts w:eastAsia="Times New Roman"/>
          <w:highlight w:val="yellow"/>
        </w:rPr>
        <w:t xml:space="preserve"> the same amount </w:t>
      </w:r>
      <w:r w:rsidR="00146A2E" w:rsidRPr="00DF64F7">
        <w:rPr>
          <w:rFonts w:eastAsia="Times New Roman"/>
          <w:highlight w:val="yellow"/>
        </w:rPr>
        <w:t xml:space="preserve">of </w:t>
      </w:r>
      <w:r w:rsidR="00565C8C" w:rsidRPr="00DF64F7">
        <w:rPr>
          <w:rFonts w:eastAsia="Times New Roman"/>
          <w:highlight w:val="yellow"/>
        </w:rPr>
        <w:t>N</w:t>
      </w:r>
      <w:r w:rsidR="00565C8C" w:rsidRPr="00DF64F7">
        <w:rPr>
          <w:rFonts w:eastAsia="Times New Roman"/>
          <w:highlight w:val="yellow"/>
          <w:vertAlign w:val="superscript"/>
        </w:rPr>
        <w:t>0</w:t>
      </w:r>
      <w:r w:rsidR="00565C8C" w:rsidRPr="00DF64F7">
        <w:rPr>
          <w:rFonts w:eastAsia="Times New Roman"/>
          <w:highlight w:val="yellow"/>
        </w:rPr>
        <w:t>P protein</w:t>
      </w:r>
      <w:r w:rsidRPr="00DF64F7">
        <w:rPr>
          <w:rFonts w:eastAsia="Times New Roman"/>
          <w:highlight w:val="yellow"/>
        </w:rPr>
        <w:t>.</w:t>
      </w:r>
    </w:p>
    <w:p w14:paraId="037368D6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4B56B729" w14:textId="58C4453D" w:rsidR="00934B15" w:rsidRPr="00DF64F7" w:rsidRDefault="00934B15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 xml:space="preserve">Pre-equilibrate the gel filtration </w:t>
      </w:r>
      <w:r w:rsidR="004C646A" w:rsidRPr="00DF64F7">
        <w:rPr>
          <w:rFonts w:eastAsia="Times New Roman"/>
          <w:highlight w:val="yellow"/>
        </w:rPr>
        <w:t>Superdex 200 Increase 10/300 GL</w:t>
      </w:r>
      <w:r w:rsidRPr="00DF64F7">
        <w:rPr>
          <w:rFonts w:eastAsia="Times New Roman"/>
          <w:highlight w:val="yellow"/>
        </w:rPr>
        <w:t xml:space="preserve"> </w:t>
      </w:r>
      <w:r w:rsidR="006F3722" w:rsidRPr="00DF64F7">
        <w:rPr>
          <w:rFonts w:eastAsia="Times New Roman"/>
          <w:highlight w:val="yellow"/>
        </w:rPr>
        <w:t xml:space="preserve">column </w:t>
      </w:r>
      <w:r w:rsidRPr="00DF64F7">
        <w:rPr>
          <w:rFonts w:eastAsia="Times New Roman"/>
          <w:highlight w:val="yellow"/>
        </w:rPr>
        <w:t>with the buffer E (20</w:t>
      </w:r>
      <w:r w:rsidR="00777DF4" w:rsidRPr="00DF64F7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mM HEPES, pH</w:t>
      </w:r>
      <w:r w:rsidR="004A7273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7.4, 200</w:t>
      </w:r>
      <w:r w:rsidR="00777DF4" w:rsidRPr="00DF64F7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mM NaCl)</w:t>
      </w:r>
      <w:r w:rsidR="00F41610" w:rsidRPr="00DF64F7">
        <w:rPr>
          <w:rFonts w:eastAsia="Times New Roman"/>
          <w:highlight w:val="yellow"/>
        </w:rPr>
        <w:t>.</w:t>
      </w:r>
    </w:p>
    <w:p w14:paraId="490ADCFD" w14:textId="77777777" w:rsidR="00212839" w:rsidRPr="00DF64F7" w:rsidRDefault="00212839" w:rsidP="00DF64F7">
      <w:pPr>
        <w:pStyle w:val="ListParagraph"/>
        <w:ind w:left="0"/>
        <w:rPr>
          <w:rFonts w:eastAsia="Times New Roman"/>
          <w:highlight w:val="yellow"/>
        </w:rPr>
      </w:pPr>
    </w:p>
    <w:p w14:paraId="5F5F9749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0DF92F04" w14:textId="365C37E4" w:rsidR="00934B15" w:rsidRPr="00DF64F7" w:rsidRDefault="0019357E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 xml:space="preserve">Centrifuge the sample with </w:t>
      </w:r>
      <w:r w:rsidR="005D4547" w:rsidRPr="00DF64F7">
        <w:rPr>
          <w:rFonts w:eastAsia="Times New Roman"/>
          <w:highlight w:val="yellow"/>
        </w:rPr>
        <w:t xml:space="preserve">21,130 </w:t>
      </w:r>
      <w:r w:rsidR="005D4547" w:rsidRPr="00E13193">
        <w:rPr>
          <w:rFonts w:eastAsia="Times New Roman"/>
          <w:i/>
          <w:iCs/>
          <w:highlight w:val="yellow"/>
        </w:rPr>
        <w:t>x g</w:t>
      </w:r>
      <w:r w:rsidR="005D4547" w:rsidRPr="00DF64F7" w:rsidDel="005D4547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for 15</w:t>
      </w:r>
      <w:r w:rsidR="00E13193">
        <w:rPr>
          <w:rFonts w:eastAsia="Times New Roman"/>
          <w:highlight w:val="yellow"/>
        </w:rPr>
        <w:t xml:space="preserve"> </w:t>
      </w:r>
      <w:r w:rsidRPr="00DF64F7">
        <w:rPr>
          <w:rFonts w:eastAsia="Times New Roman"/>
          <w:highlight w:val="yellow"/>
        </w:rPr>
        <w:t>min, remove any precipitation and load the supernatant to the SEC column</w:t>
      </w:r>
      <w:r w:rsidR="00F41610" w:rsidRPr="00DF64F7">
        <w:rPr>
          <w:rFonts w:eastAsia="Times New Roman"/>
          <w:highlight w:val="yellow"/>
        </w:rPr>
        <w:t>.</w:t>
      </w:r>
    </w:p>
    <w:p w14:paraId="1DA2DE2D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6A64286F" w14:textId="5687B806" w:rsidR="00565C8C" w:rsidRPr="00DF64F7" w:rsidRDefault="00565C8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lastRenderedPageBreak/>
        <w:t>Compare the SEC chromatography images of N</w:t>
      </w:r>
      <w:r w:rsidR="00194048" w:rsidRPr="00DF64F7">
        <w:rPr>
          <w:rFonts w:eastAsia="Times New Roman"/>
          <w:highlight w:val="yellow"/>
        </w:rPr>
        <w:t>:</w:t>
      </w:r>
      <w:r w:rsidRPr="00DF64F7">
        <w:rPr>
          <w:rFonts w:eastAsia="Times New Roman"/>
          <w:highlight w:val="yellow"/>
        </w:rPr>
        <w:t>RNA assembly sample and N</w:t>
      </w:r>
      <w:r w:rsidRPr="00DF64F7">
        <w:rPr>
          <w:rFonts w:eastAsia="Times New Roman"/>
          <w:highlight w:val="yellow"/>
          <w:vertAlign w:val="superscript"/>
        </w:rPr>
        <w:t>0</w:t>
      </w:r>
      <w:r w:rsidRPr="00DF64F7">
        <w:rPr>
          <w:rFonts w:eastAsia="Times New Roman"/>
          <w:highlight w:val="yellow"/>
        </w:rPr>
        <w:t>P control sample, combine the A</w:t>
      </w:r>
      <w:r w:rsidRPr="00DF64F7">
        <w:rPr>
          <w:rFonts w:eastAsia="Times New Roman"/>
          <w:highlight w:val="yellow"/>
          <w:vertAlign w:val="subscript"/>
        </w:rPr>
        <w:t>260</w:t>
      </w:r>
      <w:r w:rsidRPr="00DF64F7">
        <w:rPr>
          <w:rFonts w:eastAsia="Times New Roman"/>
          <w:highlight w:val="yellow"/>
        </w:rPr>
        <w:t>/A</w:t>
      </w:r>
      <w:r w:rsidRPr="00DF64F7">
        <w:rPr>
          <w:rFonts w:eastAsia="Times New Roman"/>
          <w:highlight w:val="yellow"/>
          <w:vertAlign w:val="subscript"/>
        </w:rPr>
        <w:t xml:space="preserve">280 </w:t>
      </w:r>
      <w:r w:rsidRPr="00DF64F7">
        <w:rPr>
          <w:rFonts w:eastAsia="Times New Roman"/>
          <w:highlight w:val="yellow"/>
        </w:rPr>
        <w:t>ratio to identify which peaks are the assembled N-RNA, N</w:t>
      </w:r>
      <w:r w:rsidRPr="00DF64F7">
        <w:rPr>
          <w:rFonts w:eastAsia="Times New Roman"/>
          <w:highlight w:val="yellow"/>
          <w:vertAlign w:val="superscript"/>
        </w:rPr>
        <w:t>0</w:t>
      </w:r>
      <w:r w:rsidRPr="00DF64F7">
        <w:rPr>
          <w:rFonts w:eastAsia="Times New Roman"/>
          <w:highlight w:val="yellow"/>
        </w:rPr>
        <w:t>P</w:t>
      </w:r>
      <w:r w:rsidR="00DA4754" w:rsidRPr="00DF64F7">
        <w:rPr>
          <w:rFonts w:eastAsia="Times New Roman"/>
          <w:highlight w:val="yellow"/>
        </w:rPr>
        <w:t>,</w:t>
      </w:r>
      <w:r w:rsidRPr="00DF64F7">
        <w:rPr>
          <w:rFonts w:eastAsia="Times New Roman"/>
          <w:highlight w:val="yellow"/>
        </w:rPr>
        <w:t xml:space="preserve"> and free RNA.</w:t>
      </w:r>
    </w:p>
    <w:p w14:paraId="2FABB026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65597C0C" w14:textId="419B9040" w:rsidR="0019357E" w:rsidRPr="00DF64F7" w:rsidRDefault="0019357E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>Collect the peak fractions, run the SDS-PAGE gel</w:t>
      </w:r>
      <w:r w:rsidR="00892798" w:rsidRPr="00DF64F7">
        <w:rPr>
          <w:rFonts w:eastAsia="Times New Roman"/>
          <w:highlight w:val="yellow"/>
        </w:rPr>
        <w:t>,</w:t>
      </w:r>
      <w:r w:rsidRPr="00DF64F7">
        <w:rPr>
          <w:rFonts w:eastAsia="Times New Roman"/>
          <w:highlight w:val="yellow"/>
        </w:rPr>
        <w:t xml:space="preserve"> or mak</w:t>
      </w:r>
      <w:r w:rsidR="00E13193">
        <w:rPr>
          <w:rFonts w:eastAsia="Times New Roman"/>
          <w:highlight w:val="yellow"/>
        </w:rPr>
        <w:t>e</w:t>
      </w:r>
      <w:r w:rsidRPr="00DF64F7">
        <w:rPr>
          <w:rFonts w:eastAsia="Times New Roman"/>
          <w:highlight w:val="yellow"/>
        </w:rPr>
        <w:t xml:space="preserve"> grids.</w:t>
      </w:r>
    </w:p>
    <w:p w14:paraId="4B96EF87" w14:textId="77777777" w:rsidR="00212839" w:rsidRPr="00DF64F7" w:rsidRDefault="00212839" w:rsidP="00DF64F7">
      <w:pPr>
        <w:widowControl/>
        <w:autoSpaceDE/>
        <w:autoSpaceDN/>
        <w:adjustRightInd/>
        <w:rPr>
          <w:rFonts w:eastAsia="Times New Roman"/>
          <w:highlight w:val="yellow"/>
        </w:rPr>
      </w:pPr>
    </w:p>
    <w:p w14:paraId="66D9067F" w14:textId="079928D2" w:rsidR="00565C8C" w:rsidRPr="00DF64F7" w:rsidRDefault="00565C8C" w:rsidP="00DF64F7">
      <w:pPr>
        <w:pStyle w:val="ListParagraph"/>
        <w:widowControl/>
        <w:numPr>
          <w:ilvl w:val="1"/>
          <w:numId w:val="13"/>
        </w:numPr>
        <w:autoSpaceDE/>
        <w:autoSpaceDN/>
        <w:adjustRightInd/>
        <w:ind w:left="0" w:firstLine="0"/>
        <w:rPr>
          <w:rFonts w:eastAsia="Times New Roman"/>
          <w:highlight w:val="yellow"/>
        </w:rPr>
      </w:pPr>
      <w:r w:rsidRPr="00DF64F7">
        <w:rPr>
          <w:rFonts w:eastAsia="Times New Roman"/>
          <w:highlight w:val="yellow"/>
        </w:rPr>
        <w:t>For the assembly N-RNA complex, collect all the fractions of N-RNA peak, do the RNA extraction and run the U</w:t>
      </w:r>
      <w:r w:rsidR="00A67B5E" w:rsidRPr="00DF64F7">
        <w:rPr>
          <w:rFonts w:eastAsia="Times New Roman"/>
          <w:highlight w:val="yellow"/>
        </w:rPr>
        <w:t>rea</w:t>
      </w:r>
      <w:r w:rsidRPr="00DF64F7">
        <w:rPr>
          <w:rFonts w:eastAsia="Times New Roman"/>
          <w:highlight w:val="yellow"/>
        </w:rPr>
        <w:t xml:space="preserve">-PAGE gel to double-check the length of specific RNA, which </w:t>
      </w:r>
      <w:r w:rsidR="00493EE1" w:rsidRPr="00DF64F7">
        <w:rPr>
          <w:rFonts w:eastAsia="Times New Roman"/>
          <w:highlight w:val="yellow"/>
        </w:rPr>
        <w:t>is</w:t>
      </w:r>
      <w:r w:rsidRPr="00DF64F7">
        <w:rPr>
          <w:rFonts w:eastAsia="Times New Roman"/>
          <w:highlight w:val="yellow"/>
        </w:rPr>
        <w:t xml:space="preserve"> the same as mixed and incubated at </w:t>
      </w:r>
      <w:r w:rsidR="00DA4754" w:rsidRPr="00DF64F7">
        <w:rPr>
          <w:rFonts w:eastAsia="Times New Roman"/>
          <w:highlight w:val="yellow"/>
        </w:rPr>
        <w:t xml:space="preserve">the </w:t>
      </w:r>
      <w:r w:rsidRPr="00DF64F7">
        <w:rPr>
          <w:rFonts w:eastAsia="Times New Roman"/>
          <w:highlight w:val="yellow"/>
        </w:rPr>
        <w:t>first step.</w:t>
      </w:r>
    </w:p>
    <w:p w14:paraId="05304E6F" w14:textId="77777777" w:rsidR="00ED61AC" w:rsidRPr="00133DC0" w:rsidRDefault="00ED61AC" w:rsidP="00DF64F7">
      <w:pPr>
        <w:widowControl/>
        <w:autoSpaceDE/>
        <w:autoSpaceDN/>
        <w:adjustRightInd/>
        <w:rPr>
          <w:rFonts w:eastAsia="Times New Roman"/>
          <w:highlight w:val="lightGray"/>
        </w:rPr>
      </w:pPr>
    </w:p>
    <w:p w14:paraId="1A2F2ABD" w14:textId="4A6FE560" w:rsidR="00BA1C24" w:rsidRPr="00DF64F7" w:rsidRDefault="0059497E" w:rsidP="00DF64F7">
      <w:pPr>
        <w:pStyle w:val="ListParagraph"/>
        <w:widowControl/>
        <w:numPr>
          <w:ilvl w:val="0"/>
          <w:numId w:val="13"/>
        </w:numPr>
        <w:autoSpaceDE/>
        <w:autoSpaceDN/>
        <w:adjustRightInd/>
        <w:ind w:left="0" w:firstLine="0"/>
        <w:rPr>
          <w:rFonts w:eastAsia="Times New Roman"/>
          <w:b/>
          <w:bCs/>
          <w:highlight w:val="yellow"/>
        </w:rPr>
      </w:pPr>
      <w:r w:rsidRPr="00DF64F7">
        <w:rPr>
          <w:rFonts w:eastAsia="Times New Roman"/>
          <w:b/>
          <w:bCs/>
          <w:highlight w:val="yellow"/>
        </w:rPr>
        <w:t>Making negative stain grids</w:t>
      </w:r>
    </w:p>
    <w:p w14:paraId="41BF732F" w14:textId="77777777" w:rsidR="00DF64F7" w:rsidRPr="00133DC0" w:rsidRDefault="00DF64F7" w:rsidP="00DF64F7">
      <w:pPr>
        <w:pStyle w:val="ListParagraph"/>
        <w:widowControl/>
        <w:autoSpaceDE/>
        <w:autoSpaceDN/>
        <w:adjustRightInd/>
        <w:ind w:left="0"/>
        <w:rPr>
          <w:rFonts w:eastAsia="Times New Roman"/>
          <w:b/>
          <w:bCs/>
          <w:highlight w:val="lightGray"/>
        </w:rPr>
      </w:pPr>
    </w:p>
    <w:p w14:paraId="23A5F941" w14:textId="26AC84AC" w:rsidR="00587642" w:rsidRPr="00DF64F7" w:rsidRDefault="00BA1C24" w:rsidP="00DF64F7">
      <w:pPr>
        <w:pStyle w:val="ListParagraph"/>
        <w:widowControl/>
        <w:autoSpaceDE/>
        <w:autoSpaceDN/>
        <w:adjustRightInd/>
        <w:ind w:left="0"/>
        <w:rPr>
          <w:color w:val="auto"/>
          <w:lang w:eastAsia="zh-CN"/>
        </w:rPr>
      </w:pPr>
      <w:r w:rsidRPr="00DF64F7">
        <w:rPr>
          <w:vanish/>
        </w:rPr>
        <w:t>Note:</w:t>
      </w:r>
      <w:r w:rsidR="00DF64F7" w:rsidRPr="00DF64F7">
        <w:rPr>
          <w:rFonts w:eastAsia="Times New Roman"/>
        </w:rPr>
        <w:t xml:space="preserve">NOTE: </w:t>
      </w:r>
      <w:r w:rsidR="00BE7FAF" w:rsidRPr="00DF64F7">
        <w:rPr>
          <w:rFonts w:eastAsia="Times New Roman"/>
        </w:rPr>
        <w:t xml:space="preserve">Negative </w:t>
      </w:r>
      <w:r w:rsidR="002E2553" w:rsidRPr="00DF64F7">
        <w:rPr>
          <w:rFonts w:eastAsia="Times New Roman"/>
        </w:rPr>
        <w:t xml:space="preserve">stain </w:t>
      </w:r>
      <w:r w:rsidR="00587642" w:rsidRPr="00DF64F7">
        <w:rPr>
          <w:rFonts w:eastAsia="Times New Roman"/>
        </w:rPr>
        <w:t>electron microscopy (</w:t>
      </w:r>
      <w:r w:rsidR="002E2553" w:rsidRPr="00DF64F7">
        <w:rPr>
          <w:rFonts w:eastAsia="Times New Roman"/>
        </w:rPr>
        <w:t>EM</w:t>
      </w:r>
      <w:r w:rsidR="00587642" w:rsidRPr="00DF64F7">
        <w:rPr>
          <w:rFonts w:eastAsia="Times New Roman"/>
        </w:rPr>
        <w:t>)</w:t>
      </w:r>
      <w:r w:rsidR="002E2553" w:rsidRPr="00DF64F7">
        <w:rPr>
          <w:rFonts w:eastAsia="Times New Roman"/>
        </w:rPr>
        <w:t xml:space="preserve"> </w:t>
      </w:r>
      <w:r w:rsidR="00BE7FAF" w:rsidRPr="00DF64F7">
        <w:rPr>
          <w:rFonts w:eastAsia="Times New Roman"/>
        </w:rPr>
        <w:t xml:space="preserve">is a method in which the molecules are adsorbed to a carbon film and then embedded in a layer of heavy metal atoms. Negative </w:t>
      </w:r>
      <w:r w:rsidR="00ED1146" w:rsidRPr="00DF64F7">
        <w:rPr>
          <w:rFonts w:eastAsia="Times New Roman"/>
        </w:rPr>
        <w:t xml:space="preserve">stain EM </w:t>
      </w:r>
      <w:r w:rsidR="00BE7FAF" w:rsidRPr="00DF64F7">
        <w:rPr>
          <w:rFonts w:eastAsia="Times New Roman"/>
        </w:rPr>
        <w:t>produces a high image contrast, making it easy to see and computationally align the particles. Another advantage is that adsorption of the particles to a carbon film usually induces the molecules to adhere to the grid with few preferred orientations. When the molecules are in a similar orientation, it is easy to separate them into structurally distinct classes. Negative stain EM is thus the appropriate technique to guide sample preparation</w:t>
      </w:r>
      <w:r w:rsidR="0089443E" w:rsidRPr="00DF64F7">
        <w:rPr>
          <w:rFonts w:eastAsia="Times New Roman"/>
        </w:rPr>
        <w:fldChar w:fldCharType="begin">
          <w:fldData xml:space="preserve">PEVuZE5vdGU+PENpdGU+PEF1dGhvcj5EZSBDYXJsbzwvQXV0aG9yPjxZZWFyPjIwMTE8L1llYXI+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</w:fldData>
        </w:fldChar>
      </w:r>
      <w:r w:rsidR="004544D3" w:rsidRPr="00DF64F7">
        <w:rPr>
          <w:rFonts w:eastAsia="Times New Roman"/>
        </w:rPr>
        <w:instrText xml:space="preserve"> ADDIN EN.CITE </w:instrText>
      </w:r>
      <w:r w:rsidR="004544D3" w:rsidRPr="00DF64F7">
        <w:rPr>
          <w:rFonts w:eastAsia="Times New Roman"/>
        </w:rPr>
        <w:fldChar w:fldCharType="begin">
          <w:fldData xml:space="preserve">PEVuZE5vdGU+PENpdGU+PEF1dGhvcj5EZSBDYXJsbzwvQXV0aG9yPjxZZWFyPjIwMTE8L1llYXI+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</w:fldData>
        </w:fldChar>
      </w:r>
      <w:r w:rsidR="004544D3" w:rsidRPr="00DF64F7">
        <w:rPr>
          <w:rFonts w:eastAsia="Times New Roman"/>
        </w:rPr>
        <w:instrText xml:space="preserve"> ADDIN EN.CITE.DATA </w:instrText>
      </w:r>
      <w:r w:rsidR="004544D3" w:rsidRPr="00DF64F7">
        <w:rPr>
          <w:rFonts w:eastAsia="Times New Roman"/>
        </w:rPr>
      </w:r>
      <w:r w:rsidR="004544D3" w:rsidRPr="00DF64F7">
        <w:rPr>
          <w:rFonts w:eastAsia="Times New Roman"/>
        </w:rPr>
        <w:fldChar w:fldCharType="end"/>
      </w:r>
      <w:r w:rsidR="0089443E" w:rsidRPr="00DF64F7">
        <w:rPr>
          <w:rFonts w:eastAsia="Times New Roman"/>
        </w:rPr>
      </w:r>
      <w:r w:rsidR="0089443E" w:rsidRPr="00DF64F7">
        <w:rPr>
          <w:rFonts w:eastAsia="Times New Roman"/>
        </w:rPr>
        <w:fldChar w:fldCharType="separate"/>
      </w:r>
      <w:r w:rsidR="004544D3" w:rsidRPr="00DF64F7">
        <w:rPr>
          <w:rFonts w:eastAsia="Times New Roman"/>
          <w:noProof/>
          <w:vertAlign w:val="superscript"/>
        </w:rPr>
        <w:t>25,26</w:t>
      </w:r>
      <w:r w:rsidR="0089443E" w:rsidRPr="00DF64F7">
        <w:rPr>
          <w:rFonts w:eastAsia="Times New Roman"/>
        </w:rPr>
        <w:fldChar w:fldCharType="end"/>
      </w:r>
      <w:r w:rsidR="00515BCA" w:rsidRPr="00DF64F7">
        <w:rPr>
          <w:rFonts w:eastAsia="Times New Roman"/>
        </w:rPr>
        <w:t xml:space="preserve"> </w:t>
      </w:r>
      <w:r w:rsidR="00515BCA" w:rsidRPr="00DF64F7">
        <w:rPr>
          <w:color w:val="auto"/>
          <w:lang w:eastAsia="zh-CN"/>
        </w:rPr>
        <w:t>(</w:t>
      </w:r>
      <w:r w:rsidR="00515BCA" w:rsidRPr="00DF64F7">
        <w:rPr>
          <w:b/>
          <w:bCs/>
          <w:color w:val="auto"/>
          <w:lang w:eastAsia="zh-CN"/>
        </w:rPr>
        <w:t xml:space="preserve">Figure </w:t>
      </w:r>
      <w:r w:rsidR="00917B99" w:rsidRPr="00DF64F7">
        <w:rPr>
          <w:b/>
          <w:bCs/>
          <w:color w:val="auto"/>
          <w:lang w:eastAsia="zh-CN"/>
        </w:rPr>
        <w:t>3</w:t>
      </w:r>
      <w:r w:rsidR="00515BCA" w:rsidRPr="00DF64F7">
        <w:rPr>
          <w:color w:val="auto"/>
          <w:lang w:eastAsia="zh-CN"/>
        </w:rPr>
        <w:t>)</w:t>
      </w:r>
      <w:r w:rsidR="00DF64F7" w:rsidRPr="00DF64F7">
        <w:rPr>
          <w:color w:val="auto"/>
          <w:lang w:eastAsia="zh-CN"/>
        </w:rPr>
        <w:t>.</w:t>
      </w:r>
    </w:p>
    <w:p w14:paraId="55734D7D" w14:textId="77777777" w:rsidR="00DF64F7" w:rsidRPr="00DF64F7" w:rsidRDefault="00DF64F7" w:rsidP="00DF64F7">
      <w:pPr>
        <w:widowControl/>
        <w:autoSpaceDE/>
        <w:autoSpaceDN/>
        <w:adjustRightInd/>
        <w:rPr>
          <w:rFonts w:eastAsia="Times New Roman"/>
          <w:highlight w:val="lightGray"/>
        </w:rPr>
      </w:pPr>
    </w:p>
    <w:p w14:paraId="317E188D" w14:textId="77777777" w:rsidR="00ED61AC" w:rsidRPr="00DF64F7" w:rsidRDefault="00ED61AC" w:rsidP="00DF64F7">
      <w:pPr>
        <w:pStyle w:val="ListParagraph"/>
        <w:ind w:left="0"/>
        <w:rPr>
          <w:vanish/>
          <w:highlight w:val="yellow"/>
        </w:rPr>
      </w:pPr>
    </w:p>
    <w:p w14:paraId="38340E64" w14:textId="5D9B5030" w:rsidR="0059497E" w:rsidRPr="00DF64F7" w:rsidRDefault="00587642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 xml:space="preserve">Microwave or heat </w:t>
      </w:r>
      <w:r w:rsidR="00DA4754" w:rsidRPr="00DF64F7">
        <w:rPr>
          <w:highlight w:val="yellow"/>
        </w:rPr>
        <w:t xml:space="preserve">5 mL </w:t>
      </w:r>
      <w:r w:rsidR="004A7273">
        <w:rPr>
          <w:rFonts w:eastAsia="Times New Roman"/>
          <w:highlight w:val="yellow"/>
        </w:rPr>
        <w:t>of</w:t>
      </w:r>
      <w:r w:rsidR="004A7273" w:rsidRPr="00DF64F7">
        <w:rPr>
          <w:rFonts w:eastAsia="Times New Roman"/>
          <w:highlight w:val="yellow"/>
        </w:rPr>
        <w:t xml:space="preserve"> </w:t>
      </w:r>
      <w:r w:rsidR="00DA4754" w:rsidRPr="00DF64F7">
        <w:rPr>
          <w:highlight w:val="yellow"/>
        </w:rPr>
        <w:t>ddH</w:t>
      </w:r>
      <w:r w:rsidR="00DA4754" w:rsidRPr="00DF64F7">
        <w:rPr>
          <w:highlight w:val="yellow"/>
          <w:vertAlign w:val="subscript"/>
        </w:rPr>
        <w:t>2</w:t>
      </w:r>
      <w:r w:rsidR="00DA4754" w:rsidRPr="00DF64F7">
        <w:rPr>
          <w:highlight w:val="yellow"/>
        </w:rPr>
        <w:t xml:space="preserve">O </w:t>
      </w:r>
      <w:r w:rsidR="003A1768" w:rsidRPr="00DF64F7">
        <w:rPr>
          <w:highlight w:val="yellow"/>
        </w:rPr>
        <w:t>in a glass tube using</w:t>
      </w:r>
      <w:r w:rsidR="00B02F14" w:rsidRPr="00DF64F7">
        <w:rPr>
          <w:highlight w:val="yellow"/>
        </w:rPr>
        <w:t xml:space="preserve"> </w:t>
      </w:r>
      <w:r w:rsidR="00C6651F" w:rsidRPr="00DF64F7">
        <w:rPr>
          <w:highlight w:val="yellow"/>
        </w:rPr>
        <w:t xml:space="preserve">a </w:t>
      </w:r>
      <w:r w:rsidR="003A1768" w:rsidRPr="00DF64F7">
        <w:rPr>
          <w:highlight w:val="yellow"/>
        </w:rPr>
        <w:t xml:space="preserve">Tungsten heater </w:t>
      </w:r>
      <w:r w:rsidR="00C56693" w:rsidRPr="00DF64F7">
        <w:rPr>
          <w:highlight w:val="yellow"/>
        </w:rPr>
        <w:t xml:space="preserve">until it </w:t>
      </w:r>
      <w:r w:rsidR="00DA4754" w:rsidRPr="00DF64F7">
        <w:rPr>
          <w:highlight w:val="yellow"/>
        </w:rPr>
        <w:t>is</w:t>
      </w:r>
      <w:r w:rsidR="00C56693" w:rsidRPr="00DF64F7">
        <w:rPr>
          <w:highlight w:val="yellow"/>
        </w:rPr>
        <w:t xml:space="preserve"> boil</w:t>
      </w:r>
      <w:r w:rsidR="00B02F14" w:rsidRPr="00DF64F7">
        <w:rPr>
          <w:highlight w:val="yellow"/>
        </w:rPr>
        <w:t>ing</w:t>
      </w:r>
      <w:r w:rsidR="00C56693" w:rsidRPr="00DF64F7">
        <w:rPr>
          <w:highlight w:val="yellow"/>
        </w:rPr>
        <w:t xml:space="preserve">.  </w:t>
      </w:r>
    </w:p>
    <w:p w14:paraId="66E85985" w14:textId="77777777" w:rsidR="00DF64F7" w:rsidRPr="00DF64F7" w:rsidRDefault="00DF64F7" w:rsidP="00DF64F7">
      <w:pPr>
        <w:pStyle w:val="ListParagraph"/>
        <w:ind w:left="0"/>
        <w:rPr>
          <w:highlight w:val="yellow"/>
        </w:rPr>
      </w:pPr>
    </w:p>
    <w:p w14:paraId="6B997D6D" w14:textId="5366A79E" w:rsidR="0059497E" w:rsidRPr="00DF64F7" w:rsidRDefault="00A97234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 xml:space="preserve">Weigh </w:t>
      </w:r>
      <w:r w:rsidR="00C56693" w:rsidRPr="00DF64F7">
        <w:rPr>
          <w:highlight w:val="yellow"/>
        </w:rPr>
        <w:t>37.5 mg of uranyl formate and add</w:t>
      </w:r>
      <w:r w:rsidRPr="00DF64F7">
        <w:rPr>
          <w:highlight w:val="yellow"/>
        </w:rPr>
        <w:t xml:space="preserve"> </w:t>
      </w:r>
      <w:r w:rsidR="00C56693" w:rsidRPr="00DF64F7">
        <w:rPr>
          <w:highlight w:val="yellow"/>
        </w:rPr>
        <w:t>to 5 mL of heated ddH</w:t>
      </w:r>
      <w:r w:rsidR="00C56693" w:rsidRPr="00DF64F7">
        <w:rPr>
          <w:highlight w:val="yellow"/>
          <w:vertAlign w:val="subscript"/>
        </w:rPr>
        <w:t>2</w:t>
      </w:r>
      <w:r w:rsidR="00C56693" w:rsidRPr="00DF64F7">
        <w:rPr>
          <w:highlight w:val="yellow"/>
        </w:rPr>
        <w:t>O</w:t>
      </w:r>
      <w:r w:rsidRPr="00DF64F7">
        <w:rPr>
          <w:highlight w:val="yellow"/>
        </w:rPr>
        <w:t xml:space="preserve"> </w:t>
      </w:r>
      <w:r w:rsidR="00EB3FC6" w:rsidRPr="00DF64F7">
        <w:rPr>
          <w:highlight w:val="yellow"/>
        </w:rPr>
        <w:t>t</w:t>
      </w:r>
      <w:r w:rsidRPr="00DF64F7">
        <w:rPr>
          <w:highlight w:val="yellow"/>
        </w:rPr>
        <w:t>o make a 0.75% uranyl formate staining solution</w:t>
      </w:r>
      <w:r w:rsidR="00C56693" w:rsidRPr="00DF64F7">
        <w:rPr>
          <w:highlight w:val="yellow"/>
        </w:rPr>
        <w:t>.</w:t>
      </w:r>
      <w:r w:rsidR="00664777" w:rsidRPr="00DF64F7">
        <w:rPr>
          <w:highlight w:val="yellow"/>
        </w:rPr>
        <w:t xml:space="preserve"> Stir under an </w:t>
      </w:r>
      <w:r w:rsidR="00AB2796" w:rsidRPr="00DF64F7">
        <w:rPr>
          <w:highlight w:val="yellow"/>
        </w:rPr>
        <w:t>aluminum</w:t>
      </w:r>
      <w:r w:rsidR="00AB2796" w:rsidRPr="00DF64F7" w:rsidDel="00AB2796">
        <w:rPr>
          <w:highlight w:val="yellow"/>
        </w:rPr>
        <w:t xml:space="preserve"> </w:t>
      </w:r>
      <w:r w:rsidR="00664777" w:rsidRPr="00DF64F7">
        <w:rPr>
          <w:highlight w:val="yellow"/>
        </w:rPr>
        <w:t>foil covered beaker to protect from light.</w:t>
      </w:r>
    </w:p>
    <w:p w14:paraId="7A95975A" w14:textId="77777777" w:rsidR="00DF64F7" w:rsidRPr="00DF64F7" w:rsidRDefault="00DF64F7" w:rsidP="00DF64F7">
      <w:pPr>
        <w:rPr>
          <w:highlight w:val="yellow"/>
        </w:rPr>
      </w:pPr>
    </w:p>
    <w:p w14:paraId="185789AA" w14:textId="74D562F2" w:rsidR="0059497E" w:rsidRPr="00DF64F7" w:rsidRDefault="006B7DE1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 xml:space="preserve">Add </w:t>
      </w:r>
      <w:r w:rsidR="00B02F14" w:rsidRPr="00DF64F7">
        <w:rPr>
          <w:highlight w:val="yellow"/>
        </w:rPr>
        <w:t xml:space="preserve">4 </w:t>
      </w:r>
      <w:r w:rsidR="00B02F14" w:rsidRPr="00DF64F7">
        <w:rPr>
          <w:highlight w:val="yellow"/>
        </w:rPr>
        <w:sym w:font="Symbol" w:char="F06D"/>
      </w:r>
      <w:r w:rsidR="00B02F14" w:rsidRPr="00DF64F7">
        <w:rPr>
          <w:highlight w:val="yellow"/>
        </w:rPr>
        <w:t>L of 10 M NaOH t</w:t>
      </w:r>
      <w:r w:rsidR="00C56693" w:rsidRPr="00DF64F7">
        <w:rPr>
          <w:highlight w:val="yellow"/>
        </w:rPr>
        <w:t xml:space="preserve">o the </w:t>
      </w:r>
      <w:r w:rsidR="007576AF" w:rsidRPr="00DF64F7">
        <w:rPr>
          <w:highlight w:val="yellow"/>
        </w:rPr>
        <w:t>sta</w:t>
      </w:r>
      <w:r w:rsidR="00E4674B" w:rsidRPr="00DF64F7">
        <w:rPr>
          <w:highlight w:val="yellow"/>
        </w:rPr>
        <w:t>i</w:t>
      </w:r>
      <w:r w:rsidR="007576AF" w:rsidRPr="00DF64F7">
        <w:rPr>
          <w:highlight w:val="yellow"/>
        </w:rPr>
        <w:t xml:space="preserve">ning </w:t>
      </w:r>
      <w:r w:rsidR="00C56693" w:rsidRPr="00DF64F7">
        <w:rPr>
          <w:highlight w:val="yellow"/>
        </w:rPr>
        <w:t>solution</w:t>
      </w:r>
      <w:r w:rsidR="001D0D60" w:rsidRPr="00DF64F7">
        <w:rPr>
          <w:highlight w:val="yellow"/>
        </w:rPr>
        <w:t xml:space="preserve"> and continue to stir</w:t>
      </w:r>
      <w:r w:rsidR="008A1FA6" w:rsidRPr="00DF64F7">
        <w:rPr>
          <w:highlight w:val="yellow"/>
        </w:rPr>
        <w:t xml:space="preserve"> for 15 min</w:t>
      </w:r>
      <w:r w:rsidR="00FC116F" w:rsidRPr="00DF64F7">
        <w:rPr>
          <w:highlight w:val="yellow"/>
        </w:rPr>
        <w:t>, protected from the light</w:t>
      </w:r>
      <w:r w:rsidR="00C56693" w:rsidRPr="00DF64F7">
        <w:rPr>
          <w:highlight w:val="yellow"/>
        </w:rPr>
        <w:t>.</w:t>
      </w:r>
    </w:p>
    <w:p w14:paraId="3941D5A6" w14:textId="77777777" w:rsidR="00DF64F7" w:rsidRPr="00DF64F7" w:rsidRDefault="00DF64F7" w:rsidP="00DF64F7">
      <w:pPr>
        <w:rPr>
          <w:highlight w:val="yellow"/>
        </w:rPr>
      </w:pPr>
    </w:p>
    <w:p w14:paraId="3824D4FF" w14:textId="2E7F3EF7" w:rsidR="0059497E" w:rsidRPr="00DF64F7" w:rsidRDefault="00587642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>Filter the solution</w:t>
      </w:r>
      <w:r w:rsidR="00C56693" w:rsidRPr="00DF64F7">
        <w:rPr>
          <w:highlight w:val="yellow"/>
        </w:rPr>
        <w:t xml:space="preserve"> through a 0.22 </w:t>
      </w:r>
      <w:r w:rsidR="00C56693" w:rsidRPr="00DF64F7">
        <w:rPr>
          <w:highlight w:val="yellow"/>
        </w:rPr>
        <w:sym w:font="Symbol" w:char="F06D"/>
      </w:r>
      <w:r w:rsidR="00C56693" w:rsidRPr="00DF64F7">
        <w:rPr>
          <w:highlight w:val="yellow"/>
        </w:rPr>
        <w:t>m filter into a test tube.</w:t>
      </w:r>
    </w:p>
    <w:p w14:paraId="629F6059" w14:textId="77777777" w:rsidR="00DF64F7" w:rsidRPr="00DF64F7" w:rsidRDefault="00DF64F7" w:rsidP="00DF64F7">
      <w:pPr>
        <w:rPr>
          <w:highlight w:val="yellow"/>
        </w:rPr>
      </w:pPr>
    </w:p>
    <w:p w14:paraId="7B94F425" w14:textId="31E05D7F" w:rsidR="0059497E" w:rsidRPr="00DF64F7" w:rsidRDefault="00C86334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>Use glow discharge to make the continuous carbon-coated EM grids hydrophilic</w:t>
      </w:r>
      <w:r w:rsidR="00C91CAA" w:rsidRPr="00DF64F7">
        <w:rPr>
          <w:highlight w:val="yellow"/>
        </w:rPr>
        <w:fldChar w:fldCharType="begin"/>
      </w:r>
      <w:r w:rsidR="004544D3" w:rsidRPr="00DF64F7">
        <w:rPr>
          <w:highlight w:val="yellow"/>
        </w:rPr>
        <w:instrText xml:space="preserve"> ADDIN EN.CITE &lt;EndNote&gt;&lt;Cite&gt;&lt;Author&gt;Aebi&lt;/Author&gt;&lt;Year&gt;1987&lt;/Year&gt;&lt;RecNum&gt;1187&lt;/RecNum&gt;&lt;DisplayText&gt;&lt;style face="superscript"&gt;27&lt;/style&gt;&lt;/DisplayText&gt;&lt;record&gt;&lt;rec-number&gt;1187&lt;/rec-number&gt;&lt;foreign-keys&gt;&lt;key app="EN" db-id="zdz9dvv9zptfpte90085a0zw09estprxwp5e" timestamp="1603634114"&gt;1187&lt;/key&gt;&lt;/foreign-keys&gt;&lt;ref-type name="Journal Article"&gt;17&lt;/ref-type&gt;&lt;contributors&gt;&lt;authors&gt;&lt;author&gt;Aebi, U.&lt;/author&gt;&lt;author&gt;Pollard, T. D.&lt;/author&gt;&lt;/authors&gt;&lt;/contributors&gt;&lt;auth-address&gt;M.E. Muller Institute for High Resolution Electron Microscopy, University of Basel, Switzerland.&lt;/auth-address&gt;&lt;titles&gt;&lt;title&gt;A glow discharge unit to render electron microscope grids and other surfaces hydrophilic&lt;/title&gt;&lt;secondary-title&gt;J Electron Microsc Tech&lt;/secondary-title&gt;&lt;/titles&gt;&lt;periodical&gt;&lt;full-title&gt;J Electron Microsc Tech&lt;/full-title&gt;&lt;/periodical&gt;&lt;pages&gt;29-33&lt;/pages&gt;&lt;volume&gt;7&lt;/volume&gt;&lt;number&gt;1&lt;/number&gt;&lt;edition&gt;1987/09/01&lt;/edition&gt;&lt;keywords&gt;&lt;keyword&gt;Electric Conductivity&lt;/keyword&gt;&lt;keyword&gt;Electrodes&lt;/keyword&gt;&lt;keyword&gt;Microscopy, Electron/*instrumentation/methods&lt;/keyword&gt;&lt;/keywords&gt;&lt;dates&gt;&lt;year&gt;1987&lt;/year&gt;&lt;pub-dates&gt;&lt;date&gt;Sep&lt;/date&gt;&lt;/pub-dates&gt;&lt;/dates&gt;&lt;isbn&gt;0741-0581 (Print)&amp;#xD;0741-0581 (Linking)&lt;/isbn&gt;&lt;accession-num&gt;3506047&lt;/accession-num&gt;&lt;urls&gt;&lt;related-urls&gt;&lt;url&gt;https://www.ncbi.nlm.nih.gov/pubmed/3506047&lt;/url&gt;&lt;/related-urls&gt;&lt;/urls&gt;&lt;electronic-resource-num&gt;10.1002/jemt.1060070104&lt;/electronic-resource-num&gt;&lt;/record&gt;&lt;/Cite&gt;&lt;/EndNote&gt;</w:instrText>
      </w:r>
      <w:r w:rsidR="00C91CAA" w:rsidRPr="00DF64F7">
        <w:rPr>
          <w:highlight w:val="yellow"/>
        </w:rPr>
        <w:fldChar w:fldCharType="separate"/>
      </w:r>
      <w:r w:rsidR="004544D3" w:rsidRPr="00DF64F7">
        <w:rPr>
          <w:noProof/>
          <w:highlight w:val="yellow"/>
          <w:vertAlign w:val="superscript"/>
        </w:rPr>
        <w:t>27</w:t>
      </w:r>
      <w:r w:rsidR="00C91CAA" w:rsidRPr="00DF64F7">
        <w:rPr>
          <w:highlight w:val="yellow"/>
        </w:rPr>
        <w:fldChar w:fldCharType="end"/>
      </w:r>
      <w:r w:rsidRPr="00DF64F7">
        <w:rPr>
          <w:highlight w:val="yellow"/>
        </w:rPr>
        <w:t>.</w:t>
      </w:r>
    </w:p>
    <w:p w14:paraId="076F9FAA" w14:textId="77777777" w:rsidR="00DF64F7" w:rsidRPr="00DF64F7" w:rsidRDefault="00DF64F7" w:rsidP="00DF64F7">
      <w:pPr>
        <w:rPr>
          <w:highlight w:val="lightGray"/>
        </w:rPr>
      </w:pPr>
    </w:p>
    <w:p w14:paraId="5BC0EF86" w14:textId="58FEE09D" w:rsidR="00C86334" w:rsidRPr="00DF64F7" w:rsidRDefault="00C86334" w:rsidP="00DF64F7">
      <w:r w:rsidRPr="00DF64F7">
        <w:t>NOTE: The grids are placed inside a chamber connected to a power supply. When high voltage is applied, the gas within the chamber ionizes, and the negatively charged ions deposit on the carbon grids to make them hydrophilic.</w:t>
      </w:r>
    </w:p>
    <w:p w14:paraId="44FBBBDB" w14:textId="77777777" w:rsidR="00DF64F7" w:rsidRPr="00DF64F7" w:rsidRDefault="00DF64F7" w:rsidP="00DF64F7">
      <w:pPr>
        <w:rPr>
          <w:highlight w:val="lightGray"/>
        </w:rPr>
      </w:pPr>
    </w:p>
    <w:p w14:paraId="2A481D32" w14:textId="09FDCC69" w:rsidR="0059497E" w:rsidRPr="00DF64F7" w:rsidRDefault="00C86334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 xml:space="preserve">Cut and fold a parafilm strip. </w:t>
      </w:r>
      <w:r w:rsidR="00E13193">
        <w:rPr>
          <w:highlight w:val="yellow"/>
        </w:rPr>
        <w:t>P</w:t>
      </w:r>
      <w:r w:rsidRPr="00DF64F7">
        <w:rPr>
          <w:highlight w:val="yellow"/>
        </w:rPr>
        <w:t>ipet</w:t>
      </w:r>
      <w:r w:rsidR="00C56693" w:rsidRPr="00DF64F7">
        <w:rPr>
          <w:highlight w:val="yellow"/>
        </w:rPr>
        <w:t xml:space="preserve"> 2 drops of 40 </w:t>
      </w:r>
      <w:r w:rsidR="00C56693" w:rsidRPr="00DF64F7">
        <w:rPr>
          <w:highlight w:val="yellow"/>
        </w:rPr>
        <w:sym w:font="Symbol" w:char="F06D"/>
      </w:r>
      <w:r w:rsidR="00C56693" w:rsidRPr="00DF64F7">
        <w:rPr>
          <w:highlight w:val="yellow"/>
        </w:rPr>
        <w:t xml:space="preserve">L of </w:t>
      </w:r>
      <w:r w:rsidR="00DD2531" w:rsidRPr="00DF64F7">
        <w:rPr>
          <w:highlight w:val="yellow"/>
        </w:rPr>
        <w:t xml:space="preserve">the </w:t>
      </w:r>
      <w:r w:rsidR="00C56693" w:rsidRPr="00DF64F7">
        <w:rPr>
          <w:highlight w:val="yellow"/>
        </w:rPr>
        <w:t>buffer on one side</w:t>
      </w:r>
      <w:r w:rsidR="00E13193">
        <w:rPr>
          <w:highlight w:val="yellow"/>
        </w:rPr>
        <w:t xml:space="preserve"> of the parafilm</w:t>
      </w:r>
      <w:r w:rsidR="00DD2531" w:rsidRPr="00DF64F7">
        <w:rPr>
          <w:highlight w:val="yellow"/>
        </w:rPr>
        <w:t>,</w:t>
      </w:r>
      <w:r w:rsidR="00C56693" w:rsidRPr="00DF64F7">
        <w:rPr>
          <w:highlight w:val="yellow"/>
        </w:rPr>
        <w:t xml:space="preserve"> and </w:t>
      </w:r>
      <w:r w:rsidRPr="00DF64F7">
        <w:rPr>
          <w:highlight w:val="yellow"/>
        </w:rPr>
        <w:t xml:space="preserve">pipet another </w:t>
      </w:r>
      <w:r w:rsidR="00C56693" w:rsidRPr="00DF64F7">
        <w:rPr>
          <w:highlight w:val="yellow"/>
        </w:rPr>
        <w:t xml:space="preserve">2 drops of 40 </w:t>
      </w:r>
      <w:r w:rsidR="00C56693" w:rsidRPr="00DF64F7">
        <w:rPr>
          <w:highlight w:val="yellow"/>
        </w:rPr>
        <w:sym w:font="Symbol" w:char="F06D"/>
      </w:r>
      <w:r w:rsidR="00C56693" w:rsidRPr="00DF64F7">
        <w:rPr>
          <w:highlight w:val="yellow"/>
        </w:rPr>
        <w:t>L of staining solution</w:t>
      </w:r>
      <w:r w:rsidRPr="00DF64F7">
        <w:rPr>
          <w:highlight w:val="yellow"/>
        </w:rPr>
        <w:t xml:space="preserve"> </w:t>
      </w:r>
      <w:r w:rsidR="00C56693" w:rsidRPr="00DF64F7">
        <w:rPr>
          <w:highlight w:val="yellow"/>
        </w:rPr>
        <w:t xml:space="preserve">to the other side. </w:t>
      </w:r>
    </w:p>
    <w:p w14:paraId="6B34C10F" w14:textId="77777777" w:rsidR="00DF64F7" w:rsidRPr="00DF64F7" w:rsidRDefault="00DF64F7" w:rsidP="00DF64F7">
      <w:pPr>
        <w:rPr>
          <w:highlight w:val="yellow"/>
        </w:rPr>
      </w:pPr>
    </w:p>
    <w:p w14:paraId="56AD9556" w14:textId="29627CAA" w:rsidR="0059497E" w:rsidRDefault="00C56693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>To</w:t>
      </w:r>
      <w:r w:rsidR="00DD2531" w:rsidRPr="00DF64F7">
        <w:rPr>
          <w:highlight w:val="yellow"/>
        </w:rPr>
        <w:t xml:space="preserve"> make</w:t>
      </w:r>
      <w:r w:rsidRPr="00DF64F7">
        <w:rPr>
          <w:highlight w:val="yellow"/>
        </w:rPr>
        <w:t xml:space="preserve"> the EM </w:t>
      </w:r>
      <w:r w:rsidR="00A40816" w:rsidRPr="00DF64F7">
        <w:rPr>
          <w:highlight w:val="yellow"/>
        </w:rPr>
        <w:t xml:space="preserve">carbon </w:t>
      </w:r>
      <w:r w:rsidRPr="00DF64F7">
        <w:rPr>
          <w:highlight w:val="yellow"/>
        </w:rPr>
        <w:t xml:space="preserve">grids, </w:t>
      </w:r>
      <w:r w:rsidR="00C86334" w:rsidRPr="00DF64F7">
        <w:rPr>
          <w:highlight w:val="yellow"/>
        </w:rPr>
        <w:t xml:space="preserve">apply </w:t>
      </w:r>
      <w:r w:rsidRPr="00DF64F7">
        <w:rPr>
          <w:highlight w:val="yellow"/>
        </w:rPr>
        <w:t xml:space="preserve">3 </w:t>
      </w:r>
      <w:r w:rsidRPr="00DF64F7">
        <w:rPr>
          <w:highlight w:val="yellow"/>
        </w:rPr>
        <w:sym w:font="Symbol" w:char="F06D"/>
      </w:r>
      <w:r w:rsidRPr="00DF64F7">
        <w:rPr>
          <w:highlight w:val="yellow"/>
        </w:rPr>
        <w:t>L of protein sample for 1 minute.</w:t>
      </w:r>
    </w:p>
    <w:p w14:paraId="405B6BFB" w14:textId="77777777" w:rsidR="00E13193" w:rsidRPr="00DF64F7" w:rsidRDefault="00E13193" w:rsidP="00E13193">
      <w:pPr>
        <w:pStyle w:val="ListParagraph"/>
        <w:ind w:left="0"/>
        <w:rPr>
          <w:highlight w:val="yellow"/>
        </w:rPr>
      </w:pPr>
    </w:p>
    <w:p w14:paraId="32CD0A45" w14:textId="05F72D6B" w:rsidR="002C689F" w:rsidRPr="00DF64F7" w:rsidRDefault="00C86334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>Blot the grids</w:t>
      </w:r>
      <w:r w:rsidR="00C56693" w:rsidRPr="00DF64F7">
        <w:rPr>
          <w:highlight w:val="yellow"/>
        </w:rPr>
        <w:t xml:space="preserve"> </w:t>
      </w:r>
      <w:r w:rsidR="00E86FFD" w:rsidRPr="00DF64F7">
        <w:rPr>
          <w:highlight w:val="yellow"/>
        </w:rPr>
        <w:t xml:space="preserve">against a </w:t>
      </w:r>
      <w:r w:rsidR="00C56693" w:rsidRPr="00DF64F7">
        <w:rPr>
          <w:highlight w:val="yellow"/>
        </w:rPr>
        <w:t xml:space="preserve">blotting paper. </w:t>
      </w:r>
    </w:p>
    <w:p w14:paraId="769624B4" w14:textId="77777777" w:rsidR="00DF64F7" w:rsidRPr="00133DC0" w:rsidRDefault="00DF64F7" w:rsidP="00DF64F7">
      <w:pPr>
        <w:pStyle w:val="ListParagraph"/>
        <w:ind w:left="0"/>
        <w:rPr>
          <w:highlight w:val="lightGray"/>
        </w:rPr>
      </w:pPr>
    </w:p>
    <w:p w14:paraId="6A940B13" w14:textId="72909A81" w:rsidR="0059497E" w:rsidRPr="00DF64F7" w:rsidRDefault="002C689F" w:rsidP="00DF64F7">
      <w:r w:rsidRPr="00DF64F7">
        <w:lastRenderedPageBreak/>
        <w:t xml:space="preserve">NOTE: </w:t>
      </w:r>
      <w:r w:rsidR="00C56693" w:rsidRPr="00DF64F7">
        <w:t xml:space="preserve">The grids </w:t>
      </w:r>
      <w:r w:rsidR="00903A9D" w:rsidRPr="00DF64F7">
        <w:t xml:space="preserve">are </w:t>
      </w:r>
      <w:r w:rsidR="00C56693" w:rsidRPr="00DF64F7">
        <w:t xml:space="preserve">washed </w:t>
      </w:r>
      <w:r w:rsidR="00B25C4E" w:rsidRPr="00DF64F7">
        <w:t xml:space="preserve">2x </w:t>
      </w:r>
      <w:r w:rsidR="00C56693" w:rsidRPr="00DF64F7">
        <w:t xml:space="preserve">with buffer, blotted, and washed </w:t>
      </w:r>
      <w:r w:rsidR="00835B44" w:rsidRPr="00DF64F7">
        <w:t xml:space="preserve">1x </w:t>
      </w:r>
      <w:r w:rsidR="00C56693" w:rsidRPr="00DF64F7">
        <w:t xml:space="preserve">with the 0.75% uranyl formate staining solution. </w:t>
      </w:r>
    </w:p>
    <w:p w14:paraId="3084396E" w14:textId="77777777" w:rsidR="00DF64F7" w:rsidRPr="00DF64F7" w:rsidRDefault="00DF64F7" w:rsidP="00DF64F7">
      <w:pPr>
        <w:rPr>
          <w:highlight w:val="lightGray"/>
        </w:rPr>
      </w:pPr>
    </w:p>
    <w:p w14:paraId="1450BA3B" w14:textId="4FDDFD5F" w:rsidR="00934B15" w:rsidRPr="00DF64F7" w:rsidRDefault="00C86334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 xml:space="preserve">Hold the grid surface </w:t>
      </w:r>
      <w:r w:rsidR="00C56693" w:rsidRPr="00DF64F7">
        <w:rPr>
          <w:highlight w:val="yellow"/>
        </w:rPr>
        <w:t>in the 0.75% uranyl formate staining solution for 30 seconds.</w:t>
      </w:r>
    </w:p>
    <w:p w14:paraId="124E0546" w14:textId="77777777" w:rsidR="00DF64F7" w:rsidRPr="00DF64F7" w:rsidRDefault="00DF64F7" w:rsidP="00DF64F7">
      <w:pPr>
        <w:rPr>
          <w:highlight w:val="yellow"/>
        </w:rPr>
      </w:pPr>
    </w:p>
    <w:p w14:paraId="311B100F" w14:textId="0A3B3E41" w:rsidR="0059497E" w:rsidRPr="00DF64F7" w:rsidRDefault="00C86334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>Blot the grid</w:t>
      </w:r>
      <w:r w:rsidR="00C56693" w:rsidRPr="00DF64F7">
        <w:rPr>
          <w:highlight w:val="yellow"/>
        </w:rPr>
        <w:t xml:space="preserve"> </w:t>
      </w:r>
      <w:r w:rsidR="0037104F" w:rsidRPr="00DF64F7">
        <w:rPr>
          <w:highlight w:val="yellow"/>
        </w:rPr>
        <w:t xml:space="preserve">against </w:t>
      </w:r>
      <w:r w:rsidR="00011497" w:rsidRPr="00DF64F7">
        <w:rPr>
          <w:highlight w:val="yellow"/>
        </w:rPr>
        <w:t xml:space="preserve">a </w:t>
      </w:r>
      <w:r w:rsidR="00C56693" w:rsidRPr="00DF64F7">
        <w:rPr>
          <w:highlight w:val="yellow"/>
        </w:rPr>
        <w:t>blotting paper</w:t>
      </w:r>
      <w:r w:rsidR="00C44230" w:rsidRPr="00DF64F7">
        <w:rPr>
          <w:highlight w:val="yellow"/>
        </w:rPr>
        <w:t xml:space="preserve"> to remove excess stain solution</w:t>
      </w:r>
      <w:r w:rsidRPr="00DF64F7">
        <w:rPr>
          <w:highlight w:val="yellow"/>
        </w:rPr>
        <w:t xml:space="preserve"> </w:t>
      </w:r>
      <w:r w:rsidR="005B1B51" w:rsidRPr="00DF64F7">
        <w:rPr>
          <w:highlight w:val="yellow"/>
        </w:rPr>
        <w:t>and</w:t>
      </w:r>
      <w:r w:rsidRPr="00DF64F7">
        <w:rPr>
          <w:highlight w:val="yellow"/>
        </w:rPr>
        <w:t xml:space="preserve"> allow</w:t>
      </w:r>
      <w:r w:rsidR="005B1B51" w:rsidRPr="00DF64F7">
        <w:rPr>
          <w:highlight w:val="yellow"/>
        </w:rPr>
        <w:t xml:space="preserve"> t</w:t>
      </w:r>
      <w:r w:rsidR="00C56693" w:rsidRPr="00DF64F7">
        <w:rPr>
          <w:highlight w:val="yellow"/>
        </w:rPr>
        <w:t>he grid</w:t>
      </w:r>
      <w:r w:rsidR="009D0758" w:rsidRPr="00DF64F7">
        <w:rPr>
          <w:highlight w:val="yellow"/>
        </w:rPr>
        <w:t xml:space="preserve"> </w:t>
      </w:r>
      <w:r w:rsidR="002F7B82" w:rsidRPr="00DF64F7">
        <w:rPr>
          <w:highlight w:val="yellow"/>
        </w:rPr>
        <w:t xml:space="preserve">to </w:t>
      </w:r>
      <w:r w:rsidR="00892798" w:rsidRPr="00DF64F7">
        <w:rPr>
          <w:highlight w:val="yellow"/>
        </w:rPr>
        <w:t>air-</w:t>
      </w:r>
      <w:r w:rsidR="00C56693" w:rsidRPr="00DF64F7">
        <w:rPr>
          <w:highlight w:val="yellow"/>
        </w:rPr>
        <w:t>dr</w:t>
      </w:r>
      <w:r w:rsidR="00E13193">
        <w:rPr>
          <w:highlight w:val="yellow"/>
        </w:rPr>
        <w:t>y</w:t>
      </w:r>
      <w:r w:rsidR="00C56693" w:rsidRPr="00DF64F7">
        <w:rPr>
          <w:highlight w:val="yellow"/>
        </w:rPr>
        <w:t>.</w:t>
      </w:r>
    </w:p>
    <w:p w14:paraId="79A4C094" w14:textId="77777777" w:rsidR="00DF64F7" w:rsidRPr="00DF64F7" w:rsidRDefault="00DF64F7" w:rsidP="00DF64F7">
      <w:pPr>
        <w:rPr>
          <w:highlight w:val="yellow"/>
        </w:rPr>
      </w:pPr>
    </w:p>
    <w:p w14:paraId="7C77B855" w14:textId="1D4F1D05" w:rsidR="00C56693" w:rsidRPr="00DF64F7" w:rsidRDefault="00C86334" w:rsidP="00DF64F7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F64F7">
        <w:rPr>
          <w:highlight w:val="yellow"/>
        </w:rPr>
        <w:t>Store the</w:t>
      </w:r>
      <w:r w:rsidR="00C56693" w:rsidRPr="00DF64F7">
        <w:rPr>
          <w:highlight w:val="yellow"/>
        </w:rPr>
        <w:t xml:space="preserve"> grids in the grid box before imaging.</w:t>
      </w:r>
    </w:p>
    <w:p w14:paraId="75BE5D8C" w14:textId="77777777" w:rsidR="00FB67F3" w:rsidRPr="00133DC0" w:rsidRDefault="00FB67F3">
      <w:pPr>
        <w:pStyle w:val="NormalWeb"/>
        <w:spacing w:before="0" w:beforeAutospacing="0" w:after="0" w:afterAutospacing="0"/>
        <w:rPr>
          <w:b/>
        </w:rPr>
      </w:pPr>
    </w:p>
    <w:p w14:paraId="432CDCE3" w14:textId="7555044E" w:rsidR="00101DD0" w:rsidRDefault="006305D7">
      <w:pPr>
        <w:pStyle w:val="NormalWeb"/>
        <w:spacing w:before="0" w:beforeAutospacing="0" w:after="0" w:afterAutospacing="0"/>
        <w:rPr>
          <w:b/>
        </w:rPr>
      </w:pPr>
      <w:r w:rsidRPr="00133DC0">
        <w:rPr>
          <w:b/>
        </w:rPr>
        <w:t>REPRESENTATIVE RESULTS</w:t>
      </w:r>
      <w:r w:rsidR="00EF1462" w:rsidRPr="00133DC0">
        <w:rPr>
          <w:b/>
        </w:rPr>
        <w:t xml:space="preserve">: </w:t>
      </w:r>
    </w:p>
    <w:p w14:paraId="599320B7" w14:textId="77777777" w:rsidR="00B425E0" w:rsidRPr="00AF0815" w:rsidRDefault="00B425E0">
      <w:pPr>
        <w:pStyle w:val="NormalWeb"/>
        <w:spacing w:before="0" w:beforeAutospacing="0" w:after="0" w:afterAutospacing="0"/>
        <w:rPr>
          <w:b/>
          <w:bCs/>
        </w:rPr>
      </w:pPr>
    </w:p>
    <w:p w14:paraId="2D3F820A" w14:textId="72C54C87" w:rsidR="007A4DD6" w:rsidRPr="00133DC0" w:rsidRDefault="00A02632">
      <w:pPr>
        <w:rPr>
          <w:b/>
          <w:bCs/>
          <w:color w:val="000000" w:themeColor="text1"/>
        </w:rPr>
      </w:pPr>
      <w:r w:rsidRPr="00133DC0">
        <w:rPr>
          <w:b/>
          <w:bCs/>
          <w:color w:val="000000" w:themeColor="text1"/>
        </w:rPr>
        <w:t>Purification of RNA-free N</w:t>
      </w:r>
      <w:r w:rsidRPr="00133DC0">
        <w:rPr>
          <w:b/>
          <w:bCs/>
          <w:color w:val="000000" w:themeColor="text1"/>
          <w:vertAlign w:val="superscript"/>
        </w:rPr>
        <w:t>0</w:t>
      </w:r>
      <w:r w:rsidRPr="00133DC0">
        <w:rPr>
          <w:b/>
          <w:bCs/>
          <w:color w:val="000000" w:themeColor="text1"/>
        </w:rPr>
        <w:t>P protein</w:t>
      </w:r>
    </w:p>
    <w:p w14:paraId="609FD3A9" w14:textId="517B149F" w:rsidR="00BB1D9E" w:rsidRPr="00133DC0" w:rsidRDefault="00BB1D9E">
      <w:pPr>
        <w:rPr>
          <w:color w:val="000000" w:themeColor="text1"/>
        </w:rPr>
      </w:pPr>
      <w:r w:rsidRPr="00133DC0">
        <w:rPr>
          <w:color w:val="000000" w:themeColor="text1"/>
        </w:rPr>
        <w:t xml:space="preserve">With this protocol, </w:t>
      </w:r>
      <w:r w:rsidR="00E13193">
        <w:rPr>
          <w:color w:val="000000" w:themeColor="text1"/>
        </w:rPr>
        <w:t xml:space="preserve">a </w:t>
      </w:r>
      <w:r w:rsidRPr="00133DC0">
        <w:rPr>
          <w:color w:val="000000" w:themeColor="text1"/>
        </w:rPr>
        <w:t>large-scale soluble heterodimeric RSV N</w:t>
      </w:r>
      <w:r w:rsidRPr="00133DC0">
        <w:rPr>
          <w:color w:val="000000" w:themeColor="text1"/>
          <w:vertAlign w:val="superscript"/>
        </w:rPr>
        <w:t>0</w:t>
      </w:r>
      <w:r w:rsidRPr="00133DC0">
        <w:rPr>
          <w:color w:val="000000" w:themeColor="text1"/>
        </w:rPr>
        <w:t>P complex</w:t>
      </w:r>
      <w:r w:rsidR="00E13193">
        <w:rPr>
          <w:color w:val="000000" w:themeColor="text1"/>
        </w:rPr>
        <w:t xml:space="preserve"> can be obtained</w:t>
      </w:r>
      <w:r w:rsidRPr="00133DC0">
        <w:rPr>
          <w:color w:val="000000" w:themeColor="text1"/>
        </w:rPr>
        <w:t xml:space="preserve">. </w:t>
      </w:r>
      <w:r w:rsidR="00E13193">
        <w:rPr>
          <w:color w:val="000000" w:themeColor="text1"/>
        </w:rPr>
        <w:t>T</w:t>
      </w:r>
      <w:r w:rsidRPr="00133DC0">
        <w:rPr>
          <w:color w:val="000000" w:themeColor="text1"/>
        </w:rPr>
        <w:t xml:space="preserve">he full length of N and N terminal part of P proteins </w:t>
      </w:r>
      <w:r w:rsidR="00E13193">
        <w:rPr>
          <w:color w:val="000000" w:themeColor="text1"/>
        </w:rPr>
        <w:t>were</w:t>
      </w:r>
      <w:r w:rsidR="00E13193" w:rsidRPr="00133DC0">
        <w:rPr>
          <w:color w:val="000000" w:themeColor="text1"/>
        </w:rPr>
        <w:t xml:space="preserve"> co-expressed </w:t>
      </w:r>
      <w:r w:rsidRPr="00133DC0">
        <w:rPr>
          <w:color w:val="000000" w:themeColor="text1"/>
        </w:rPr>
        <w:t xml:space="preserve">with 10X His-Tag on the N protein in </w:t>
      </w:r>
      <w:r w:rsidRPr="00133DC0">
        <w:rPr>
          <w:i/>
          <w:iCs/>
          <w:color w:val="000000" w:themeColor="text1"/>
        </w:rPr>
        <w:t>E. coli</w:t>
      </w:r>
      <w:r w:rsidRPr="00133DC0">
        <w:rPr>
          <w:color w:val="000000" w:themeColor="text1"/>
        </w:rPr>
        <w:t xml:space="preserve">.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E13193">
        <w:rPr>
          <w:color w:val="auto"/>
        </w:rPr>
        <w:t xml:space="preserve">was purified </w:t>
      </w:r>
      <w:r w:rsidRPr="00133DC0">
        <w:rPr>
          <w:color w:val="000000" w:themeColor="text1"/>
        </w:rPr>
        <w:t>using</w:t>
      </w:r>
      <w:r w:rsidR="00E13193">
        <w:rPr>
          <w:color w:val="000000" w:themeColor="text1"/>
        </w:rPr>
        <w:t xml:space="preserve"> a</w:t>
      </w:r>
      <w:r w:rsidRPr="00133DC0">
        <w:rPr>
          <w:color w:val="000000" w:themeColor="text1"/>
        </w:rPr>
        <w:t xml:space="preserve"> cobalt column, ion exchange</w:t>
      </w:r>
      <w:r w:rsidR="00892798" w:rsidRPr="00133DC0">
        <w:rPr>
          <w:color w:val="000000" w:themeColor="text1"/>
        </w:rPr>
        <w:t>,</w:t>
      </w:r>
      <w:r w:rsidRPr="00133DC0">
        <w:rPr>
          <w:color w:val="000000" w:themeColor="text1"/>
        </w:rPr>
        <w:t xml:space="preserve"> and size exclusion chromatography.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Pr="00133DC0">
        <w:rPr>
          <w:color w:val="000000" w:themeColor="text1"/>
        </w:rPr>
        <w:t>contain</w:t>
      </w:r>
      <w:r w:rsidR="00892798" w:rsidRPr="00133DC0">
        <w:rPr>
          <w:color w:val="000000" w:themeColor="text1"/>
        </w:rPr>
        <w:t>s</w:t>
      </w:r>
      <w:r w:rsidRPr="00133DC0">
        <w:rPr>
          <w:color w:val="000000" w:themeColor="text1"/>
        </w:rPr>
        <w:t xml:space="preserve"> both the </w:t>
      </w:r>
      <w:r w:rsidR="00892798" w:rsidRPr="00133DC0">
        <w:rPr>
          <w:color w:val="000000" w:themeColor="text1"/>
        </w:rPr>
        <w:t>full-</w:t>
      </w:r>
      <w:r w:rsidRPr="00133DC0">
        <w:rPr>
          <w:color w:val="000000" w:themeColor="text1"/>
        </w:rPr>
        <w:t xml:space="preserve">length N and N terminal P but </w:t>
      </w:r>
      <w:r w:rsidR="003214DC" w:rsidRPr="00133DC0">
        <w:rPr>
          <w:color w:val="000000" w:themeColor="text1"/>
        </w:rPr>
        <w:t xml:space="preserve">did not </w:t>
      </w:r>
      <w:r w:rsidRPr="00133DC0">
        <w:rPr>
          <w:color w:val="000000" w:themeColor="text1"/>
        </w:rPr>
        <w:t>contain cellular RNA based on the UV absorbance A</w:t>
      </w:r>
      <w:r w:rsidRPr="00133DC0">
        <w:rPr>
          <w:color w:val="000000" w:themeColor="text1"/>
          <w:vertAlign w:val="subscript"/>
        </w:rPr>
        <w:t>260</w:t>
      </w:r>
      <w:r w:rsidRPr="00133DC0">
        <w:rPr>
          <w:color w:val="000000" w:themeColor="text1"/>
        </w:rPr>
        <w:t>/A</w:t>
      </w:r>
      <w:r w:rsidRPr="00133DC0">
        <w:rPr>
          <w:color w:val="000000" w:themeColor="text1"/>
          <w:vertAlign w:val="subscript"/>
        </w:rPr>
        <w:t>280</w:t>
      </w:r>
      <w:r w:rsidRPr="00133DC0">
        <w:rPr>
          <w:color w:val="000000" w:themeColor="text1"/>
        </w:rPr>
        <w:t xml:space="preserve"> ratio</w:t>
      </w:r>
      <w:r w:rsidR="00642020" w:rsidRPr="00133DC0">
        <w:rPr>
          <w:color w:val="000000" w:themeColor="text1"/>
        </w:rPr>
        <w:fldChar w:fldCharType="begin">
          <w:fldData xml:space="preserve">PEVuZE5vdGU+PENpdGU+PEF1dGhvcj5HYW88L0F1dGhvcj48WWVhcj4yMDIwPC9ZZWFyPjxSZWNO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</w:fldData>
        </w:fldChar>
      </w:r>
      <w:r w:rsidR="002A680C">
        <w:rPr>
          <w:color w:val="000000" w:themeColor="text1"/>
        </w:rPr>
        <w:instrText xml:space="preserve"> ADDIN EN.CITE </w:instrText>
      </w:r>
      <w:r w:rsidR="002A680C">
        <w:rPr>
          <w:color w:val="000000" w:themeColor="text1"/>
        </w:rPr>
        <w:fldChar w:fldCharType="begin">
          <w:fldData xml:space="preserve">PEVuZE5vdGU+PENpdGU+PEF1dGhvcj5HYW88L0F1dGhvcj48WWVhcj4yMDIwPC9ZZWFyPjxSZWNO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</w:fldData>
        </w:fldChar>
      </w:r>
      <w:r w:rsidR="002A680C">
        <w:rPr>
          <w:color w:val="000000" w:themeColor="text1"/>
        </w:rPr>
        <w:instrText xml:space="preserve"> ADDIN EN.CITE.DATA </w:instrText>
      </w:r>
      <w:r w:rsidR="002A680C">
        <w:rPr>
          <w:color w:val="000000" w:themeColor="text1"/>
        </w:rPr>
      </w:r>
      <w:r w:rsidR="002A680C">
        <w:rPr>
          <w:color w:val="000000" w:themeColor="text1"/>
        </w:rPr>
        <w:fldChar w:fldCharType="end"/>
      </w:r>
      <w:r w:rsidR="00642020" w:rsidRPr="00133DC0">
        <w:rPr>
          <w:color w:val="000000" w:themeColor="text1"/>
        </w:rPr>
      </w:r>
      <w:r w:rsidR="00642020" w:rsidRPr="00133DC0">
        <w:rPr>
          <w:color w:val="000000" w:themeColor="text1"/>
        </w:rPr>
        <w:fldChar w:fldCharType="separate"/>
      </w:r>
      <w:r w:rsidR="004544D3" w:rsidRPr="004544D3">
        <w:rPr>
          <w:noProof/>
          <w:color w:val="000000" w:themeColor="text1"/>
          <w:vertAlign w:val="superscript"/>
        </w:rPr>
        <w:t>20</w:t>
      </w:r>
      <w:r w:rsidR="00642020" w:rsidRPr="00133DC0">
        <w:rPr>
          <w:color w:val="000000" w:themeColor="text1"/>
        </w:rPr>
        <w:fldChar w:fldCharType="end"/>
      </w:r>
      <w:r w:rsidR="001B330E" w:rsidRPr="00133DC0">
        <w:rPr>
          <w:color w:val="000000" w:themeColor="text1"/>
        </w:rPr>
        <w:t xml:space="preserve"> (</w:t>
      </w:r>
      <w:r w:rsidR="001B330E" w:rsidRPr="00E13193">
        <w:rPr>
          <w:b/>
          <w:bCs/>
          <w:color w:val="000000" w:themeColor="text1"/>
        </w:rPr>
        <w:t>Figure 4</w:t>
      </w:r>
      <w:r w:rsidR="001B330E" w:rsidRPr="00133DC0">
        <w:rPr>
          <w:color w:val="000000" w:themeColor="text1"/>
        </w:rPr>
        <w:t>)</w:t>
      </w:r>
      <w:r w:rsidRPr="00133DC0">
        <w:rPr>
          <w:color w:val="000000" w:themeColor="text1"/>
        </w:rPr>
        <w:t>.</w:t>
      </w:r>
    </w:p>
    <w:p w14:paraId="69BA9EFD" w14:textId="77777777" w:rsidR="00BB1D9E" w:rsidRPr="00133DC0" w:rsidRDefault="00BB1D9E">
      <w:pPr>
        <w:rPr>
          <w:color w:val="000000" w:themeColor="text1"/>
        </w:rPr>
      </w:pPr>
    </w:p>
    <w:p w14:paraId="4E7E380D" w14:textId="1615D992" w:rsidR="00A02632" w:rsidRPr="00133DC0" w:rsidRDefault="00A02632">
      <w:pPr>
        <w:rPr>
          <w:b/>
          <w:bCs/>
          <w:color w:val="000000" w:themeColor="text1"/>
        </w:rPr>
      </w:pPr>
      <w:r w:rsidRPr="00133DC0">
        <w:rPr>
          <w:b/>
          <w:bCs/>
          <w:color w:val="000000" w:themeColor="text1"/>
        </w:rPr>
        <w:t>Assembly of N-RNA and checking with negative stain</w:t>
      </w:r>
    </w:p>
    <w:p w14:paraId="7F5815FC" w14:textId="1BEBF5FB" w:rsidR="004A71E4" w:rsidRPr="00133DC0" w:rsidRDefault="00BB1D9E">
      <w:pPr>
        <w:rPr>
          <w:color w:val="808080" w:themeColor="background1" w:themeShade="80"/>
        </w:rPr>
      </w:pPr>
      <w:r w:rsidRPr="00133DC0">
        <w:rPr>
          <w:color w:val="000000" w:themeColor="text1"/>
        </w:rPr>
        <w:t>We then demonstrated that the purified N</w:t>
      </w:r>
      <w:r w:rsidRPr="00133DC0">
        <w:rPr>
          <w:color w:val="000000" w:themeColor="text1"/>
          <w:vertAlign w:val="superscript"/>
        </w:rPr>
        <w:t>0</w:t>
      </w:r>
      <w:r w:rsidRPr="00133DC0">
        <w:rPr>
          <w:color w:val="000000" w:themeColor="text1"/>
        </w:rPr>
        <w:t xml:space="preserve">P could be stimulated and assembled into </w:t>
      </w:r>
      <w:r w:rsidR="00BD4BF4" w:rsidRPr="00133DC0">
        <w:rPr>
          <w:color w:val="000000" w:themeColor="text1"/>
        </w:rPr>
        <w:t>Nucelocapsid-like particles (</w:t>
      </w:r>
      <w:r w:rsidRPr="00133DC0">
        <w:rPr>
          <w:color w:val="000000" w:themeColor="text1"/>
        </w:rPr>
        <w:t>NCLPs</w:t>
      </w:r>
      <w:r w:rsidR="00BD4BF4" w:rsidRPr="00133DC0">
        <w:rPr>
          <w:color w:val="000000" w:themeColor="text1"/>
        </w:rPr>
        <w:t>)</w:t>
      </w:r>
      <w:r w:rsidRPr="00133DC0">
        <w:rPr>
          <w:color w:val="000000" w:themeColor="text1"/>
        </w:rPr>
        <w:t xml:space="preserve"> by incubating with specific RNA oligos. </w:t>
      </w:r>
      <w:r w:rsidR="00E13193">
        <w:rPr>
          <w:color w:val="000000" w:themeColor="text1"/>
        </w:rPr>
        <w:t>T</w:t>
      </w:r>
      <w:r w:rsidRPr="00133DC0">
        <w:rPr>
          <w:color w:val="000000" w:themeColor="text1"/>
        </w:rPr>
        <w:t xml:space="preserve">he NCLPs </w:t>
      </w:r>
      <w:r w:rsidR="00E13193">
        <w:rPr>
          <w:color w:val="000000" w:themeColor="text1"/>
        </w:rPr>
        <w:t xml:space="preserve">were assembled </w:t>
      </w:r>
      <w:r w:rsidRPr="00133DC0">
        <w:rPr>
          <w:color w:val="000000" w:themeColor="text1"/>
        </w:rPr>
        <w:t>by incubating the N</w:t>
      </w:r>
      <w:r w:rsidRPr="00133DC0">
        <w:rPr>
          <w:color w:val="000000" w:themeColor="text1"/>
          <w:vertAlign w:val="superscript"/>
        </w:rPr>
        <w:t>0</w:t>
      </w:r>
      <w:r w:rsidRPr="00133DC0">
        <w:rPr>
          <w:color w:val="000000" w:themeColor="text1"/>
        </w:rPr>
        <w:t>P with RNA oligos with the ratio of 1:1.5 at room temperature for 1 hour and then run through the gel filtration column. When the N:RNA complex for</w:t>
      </w:r>
      <w:r w:rsidR="00E13193">
        <w:rPr>
          <w:color w:val="000000" w:themeColor="text1"/>
        </w:rPr>
        <w:t>ms</w:t>
      </w:r>
      <w:r w:rsidRPr="00133DC0">
        <w:rPr>
          <w:color w:val="000000" w:themeColor="text1"/>
        </w:rPr>
        <w:t>, it show</w:t>
      </w:r>
      <w:r w:rsidR="00E13193">
        <w:rPr>
          <w:color w:val="000000" w:themeColor="text1"/>
        </w:rPr>
        <w:t>s</w:t>
      </w:r>
      <w:r w:rsidRPr="00133DC0">
        <w:rPr>
          <w:color w:val="000000" w:themeColor="text1"/>
        </w:rPr>
        <w:t xml:space="preserve"> three peaks: the 1</w:t>
      </w:r>
      <w:r w:rsidRPr="00133DC0">
        <w:rPr>
          <w:color w:val="000000" w:themeColor="text1"/>
          <w:vertAlign w:val="superscript"/>
        </w:rPr>
        <w:t>st</w:t>
      </w:r>
      <w:r w:rsidRPr="00133DC0">
        <w:rPr>
          <w:color w:val="000000" w:themeColor="text1"/>
        </w:rPr>
        <w:t xml:space="preserve"> peak is N:RNA, the 2</w:t>
      </w:r>
      <w:r w:rsidRPr="00133DC0">
        <w:rPr>
          <w:color w:val="000000" w:themeColor="text1"/>
          <w:vertAlign w:val="superscript"/>
        </w:rPr>
        <w:t>nd</w:t>
      </w:r>
      <w:r w:rsidRPr="00133DC0">
        <w:rPr>
          <w:color w:val="000000" w:themeColor="text1"/>
        </w:rPr>
        <w:t xml:space="preserve"> peak is N</w:t>
      </w:r>
      <w:r w:rsidRPr="00133DC0">
        <w:rPr>
          <w:color w:val="000000" w:themeColor="text1"/>
          <w:vertAlign w:val="superscript"/>
        </w:rPr>
        <w:t>0</w:t>
      </w:r>
      <w:r w:rsidRPr="00133DC0">
        <w:rPr>
          <w:color w:val="000000" w:themeColor="text1"/>
        </w:rPr>
        <w:t>P</w:t>
      </w:r>
      <w:r w:rsidR="00892798" w:rsidRPr="00133DC0">
        <w:rPr>
          <w:color w:val="000000" w:themeColor="text1"/>
        </w:rPr>
        <w:t>,</w:t>
      </w:r>
      <w:r w:rsidRPr="00133DC0">
        <w:rPr>
          <w:color w:val="000000" w:themeColor="text1"/>
        </w:rPr>
        <w:t xml:space="preserve"> and the 3</w:t>
      </w:r>
      <w:r w:rsidRPr="00133DC0">
        <w:rPr>
          <w:color w:val="000000" w:themeColor="text1"/>
          <w:vertAlign w:val="superscript"/>
        </w:rPr>
        <w:t>rd</w:t>
      </w:r>
      <w:r w:rsidRPr="00133DC0">
        <w:rPr>
          <w:color w:val="000000" w:themeColor="text1"/>
        </w:rPr>
        <w:t xml:space="preserve"> peak is </w:t>
      </w:r>
      <w:r w:rsidR="00D1552B" w:rsidRPr="00133DC0">
        <w:rPr>
          <w:color w:val="000000" w:themeColor="text1"/>
        </w:rPr>
        <w:t xml:space="preserve">excess </w:t>
      </w:r>
      <w:r w:rsidRPr="00133DC0">
        <w:rPr>
          <w:color w:val="000000" w:themeColor="text1"/>
        </w:rPr>
        <w:t>free RNA.</w:t>
      </w:r>
      <w:r w:rsidR="006D73DE" w:rsidRPr="00133DC0">
        <w:rPr>
          <w:color w:val="000000" w:themeColor="text1"/>
        </w:rPr>
        <w:t xml:space="preserve"> The highest fraction of the N</w:t>
      </w:r>
      <w:r w:rsidR="00BD4BF4" w:rsidRPr="00133DC0">
        <w:rPr>
          <w:color w:val="000000" w:themeColor="text1"/>
        </w:rPr>
        <w:t>:</w:t>
      </w:r>
      <w:r w:rsidR="006D73DE" w:rsidRPr="00133DC0">
        <w:rPr>
          <w:color w:val="000000" w:themeColor="text1"/>
        </w:rPr>
        <w:t xml:space="preserve">RNA peak </w:t>
      </w:r>
      <w:r w:rsidR="00E13193">
        <w:rPr>
          <w:color w:val="000000" w:themeColor="text1"/>
        </w:rPr>
        <w:t>creates</w:t>
      </w:r>
      <w:r w:rsidR="006D73DE" w:rsidRPr="00133DC0">
        <w:rPr>
          <w:color w:val="000000" w:themeColor="text1"/>
        </w:rPr>
        <w:t xml:space="preserve"> the negative stain grids for checking with </w:t>
      </w:r>
      <w:r w:rsidR="003B7605" w:rsidRPr="00133DC0">
        <w:rPr>
          <w:color w:val="000000" w:themeColor="text1"/>
        </w:rPr>
        <w:t>EM</w:t>
      </w:r>
      <w:r w:rsidR="00642020" w:rsidRPr="00133DC0">
        <w:rPr>
          <w:color w:val="000000" w:themeColor="text1"/>
        </w:rPr>
        <w:fldChar w:fldCharType="begin">
          <w:fldData xml:space="preserve">PEVuZE5vdGU+PENpdGU+PEF1dGhvcj5HYW88L0F1dGhvcj48WWVhcj4yMDIwPC9ZZWFyPjxSZWNO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</w:fldData>
        </w:fldChar>
      </w:r>
      <w:r w:rsidR="002A680C">
        <w:rPr>
          <w:color w:val="000000" w:themeColor="text1"/>
        </w:rPr>
        <w:instrText xml:space="preserve"> ADDIN EN.CITE </w:instrText>
      </w:r>
      <w:r w:rsidR="002A680C">
        <w:rPr>
          <w:color w:val="000000" w:themeColor="text1"/>
        </w:rPr>
        <w:fldChar w:fldCharType="begin">
          <w:fldData xml:space="preserve">PEVuZE5vdGU+PENpdGU+PEF1dGhvcj5HYW88L0F1dGhvcj48WWVhcj4yMDIwPC9ZZWFyPjxSZWNO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</w:fldData>
        </w:fldChar>
      </w:r>
      <w:r w:rsidR="002A680C">
        <w:rPr>
          <w:color w:val="000000" w:themeColor="text1"/>
        </w:rPr>
        <w:instrText xml:space="preserve"> ADDIN EN.CITE.DATA </w:instrText>
      </w:r>
      <w:r w:rsidR="002A680C">
        <w:rPr>
          <w:color w:val="000000" w:themeColor="text1"/>
        </w:rPr>
      </w:r>
      <w:r w:rsidR="002A680C">
        <w:rPr>
          <w:color w:val="000000" w:themeColor="text1"/>
        </w:rPr>
        <w:fldChar w:fldCharType="end"/>
      </w:r>
      <w:r w:rsidR="00642020" w:rsidRPr="00133DC0">
        <w:rPr>
          <w:color w:val="000000" w:themeColor="text1"/>
        </w:rPr>
      </w:r>
      <w:r w:rsidR="00642020" w:rsidRPr="00133DC0">
        <w:rPr>
          <w:color w:val="000000" w:themeColor="text1"/>
        </w:rPr>
        <w:fldChar w:fldCharType="separate"/>
      </w:r>
      <w:r w:rsidR="004544D3" w:rsidRPr="004544D3">
        <w:rPr>
          <w:noProof/>
          <w:color w:val="000000" w:themeColor="text1"/>
          <w:vertAlign w:val="superscript"/>
        </w:rPr>
        <w:t>20</w:t>
      </w:r>
      <w:r w:rsidR="00642020" w:rsidRPr="00133DC0">
        <w:rPr>
          <w:color w:val="000000" w:themeColor="text1"/>
        </w:rPr>
        <w:fldChar w:fldCharType="end"/>
      </w:r>
      <w:r w:rsidR="00710B67" w:rsidRPr="00133DC0">
        <w:rPr>
          <w:color w:val="000000" w:themeColor="text1"/>
        </w:rPr>
        <w:t xml:space="preserve"> </w:t>
      </w:r>
      <w:r w:rsidR="0025245B" w:rsidRPr="00133DC0">
        <w:rPr>
          <w:color w:val="000000" w:themeColor="text1"/>
        </w:rPr>
        <w:t>(</w:t>
      </w:r>
      <w:r w:rsidR="0025245B" w:rsidRPr="00E13193">
        <w:rPr>
          <w:b/>
          <w:bCs/>
          <w:color w:val="000000" w:themeColor="text1"/>
        </w:rPr>
        <w:t xml:space="preserve">Figure </w:t>
      </w:r>
      <w:r w:rsidR="00710B67" w:rsidRPr="00E13193">
        <w:rPr>
          <w:b/>
          <w:bCs/>
          <w:color w:val="000000" w:themeColor="text1"/>
        </w:rPr>
        <w:t>5</w:t>
      </w:r>
      <w:r w:rsidR="0025245B" w:rsidRPr="00133DC0">
        <w:rPr>
          <w:color w:val="000000" w:themeColor="text1"/>
        </w:rPr>
        <w:t>)</w:t>
      </w:r>
      <w:r w:rsidR="006D73DE" w:rsidRPr="00133DC0">
        <w:rPr>
          <w:color w:val="000000" w:themeColor="text1"/>
        </w:rPr>
        <w:t>.</w:t>
      </w:r>
    </w:p>
    <w:p w14:paraId="62A0C139" w14:textId="77777777" w:rsidR="00FB67F3" w:rsidRPr="00133DC0" w:rsidRDefault="00FB67F3">
      <w:pPr>
        <w:rPr>
          <w:color w:val="808080" w:themeColor="background1" w:themeShade="80"/>
        </w:rPr>
      </w:pPr>
    </w:p>
    <w:p w14:paraId="1BC7CD0A" w14:textId="740CA4B7" w:rsidR="002800B1" w:rsidRDefault="00B32616">
      <w:pPr>
        <w:rPr>
          <w:color w:val="808080"/>
        </w:rPr>
      </w:pPr>
      <w:r w:rsidRPr="00133DC0">
        <w:rPr>
          <w:b/>
        </w:rPr>
        <w:t xml:space="preserve">FIGURE </w:t>
      </w:r>
      <w:r w:rsidR="0013621E" w:rsidRPr="00133DC0">
        <w:rPr>
          <w:b/>
        </w:rPr>
        <w:t xml:space="preserve">AND TABLE </w:t>
      </w:r>
      <w:r w:rsidRPr="00133DC0">
        <w:rPr>
          <w:b/>
        </w:rPr>
        <w:t>LEGENDS:</w:t>
      </w:r>
      <w:r w:rsidRPr="00133DC0">
        <w:rPr>
          <w:color w:val="808080"/>
        </w:rPr>
        <w:t xml:space="preserve"> </w:t>
      </w:r>
      <w:bookmarkStart w:id="11" w:name="_Hlk43068640"/>
    </w:p>
    <w:p w14:paraId="2417F4EC" w14:textId="77777777" w:rsidR="00545EAF" w:rsidRPr="00AF0815" w:rsidRDefault="00545EAF">
      <w:pPr>
        <w:rPr>
          <w:color w:val="808080"/>
        </w:rPr>
      </w:pPr>
    </w:p>
    <w:p w14:paraId="353462BC" w14:textId="3EBD6F61" w:rsidR="00762A2D" w:rsidRPr="00133DC0" w:rsidRDefault="00762A2D">
      <w:pPr>
        <w:rPr>
          <w:color w:val="auto"/>
        </w:rPr>
      </w:pPr>
      <w:r w:rsidRPr="00133DC0">
        <w:rPr>
          <w:b/>
          <w:bCs/>
          <w:color w:val="auto"/>
        </w:rPr>
        <w:t>F</w:t>
      </w:r>
      <w:r w:rsidRPr="00133DC0">
        <w:rPr>
          <w:b/>
          <w:bCs/>
          <w:color w:val="auto"/>
          <w:lang w:eastAsia="zh-CN"/>
        </w:rPr>
        <w:t>igure</w:t>
      </w:r>
      <w:r w:rsidR="00F70700" w:rsidRPr="00133DC0">
        <w:rPr>
          <w:b/>
          <w:bCs/>
          <w:color w:val="auto"/>
          <w:lang w:eastAsia="zh-CN"/>
        </w:rPr>
        <w:t xml:space="preserve"> </w:t>
      </w:r>
      <w:r w:rsidRPr="00133DC0">
        <w:rPr>
          <w:b/>
          <w:bCs/>
          <w:color w:val="auto"/>
        </w:rPr>
        <w:t>1</w:t>
      </w:r>
      <w:r w:rsidR="0066699D">
        <w:rPr>
          <w:b/>
          <w:bCs/>
          <w:color w:val="auto"/>
        </w:rPr>
        <w:t>.</w:t>
      </w:r>
      <w:r w:rsidR="00FB2DBD" w:rsidRPr="00133DC0">
        <w:rPr>
          <w:color w:val="auto"/>
        </w:rPr>
        <w:t xml:space="preserve"> </w:t>
      </w:r>
      <w:r w:rsidR="005131C1" w:rsidRPr="00AF0815">
        <w:rPr>
          <w:b/>
          <w:bCs/>
          <w:color w:val="auto"/>
        </w:rPr>
        <w:t>The illustration of the p</w:t>
      </w:r>
      <w:r w:rsidRPr="00AF0815">
        <w:rPr>
          <w:b/>
          <w:bCs/>
          <w:color w:val="auto"/>
        </w:rPr>
        <w:t>lasmid constructions.</w:t>
      </w:r>
      <w:r w:rsidRPr="00133DC0">
        <w:rPr>
          <w:color w:val="auto"/>
        </w:rPr>
        <w:t xml:space="preserve"> </w:t>
      </w:r>
      <w:r w:rsidRPr="00E13193">
        <w:rPr>
          <w:color w:val="auto"/>
        </w:rPr>
        <w:t xml:space="preserve">A. </w:t>
      </w:r>
      <w:r w:rsidR="00953EE4" w:rsidRPr="00E13193">
        <w:rPr>
          <w:color w:val="auto"/>
        </w:rPr>
        <w:t>The c</w:t>
      </w:r>
      <w:r w:rsidRPr="00E13193">
        <w:rPr>
          <w:color w:val="auto"/>
        </w:rPr>
        <w:t xml:space="preserve">onstruct </w:t>
      </w:r>
      <w:r w:rsidR="00953EE4" w:rsidRPr="00E13193">
        <w:rPr>
          <w:color w:val="auto"/>
        </w:rPr>
        <w:t xml:space="preserve">of </w:t>
      </w:r>
      <w:r w:rsidR="000C0225" w:rsidRPr="00E13193">
        <w:rPr>
          <w:color w:val="auto"/>
        </w:rPr>
        <w:t xml:space="preserve">the </w:t>
      </w:r>
      <w:r w:rsidR="00D2208B" w:rsidRPr="00E13193">
        <w:rPr>
          <w:color w:val="auto"/>
        </w:rPr>
        <w:t xml:space="preserve">RSV </w:t>
      </w:r>
      <w:r w:rsidRPr="00E13193">
        <w:rPr>
          <w:color w:val="auto"/>
        </w:rPr>
        <w:t>N</w:t>
      </w:r>
      <w:r w:rsidRPr="00E13193">
        <w:rPr>
          <w:color w:val="auto"/>
          <w:vertAlign w:val="subscript"/>
        </w:rPr>
        <w:t>1-391</w:t>
      </w:r>
      <w:r w:rsidRPr="00E13193">
        <w:rPr>
          <w:color w:val="auto"/>
        </w:rPr>
        <w:t xml:space="preserve">; B. </w:t>
      </w:r>
      <w:r w:rsidR="00953EE4" w:rsidRPr="00E13193">
        <w:rPr>
          <w:color w:val="auto"/>
        </w:rPr>
        <w:t>The c</w:t>
      </w:r>
      <w:r w:rsidRPr="00E13193">
        <w:rPr>
          <w:color w:val="auto"/>
        </w:rPr>
        <w:t xml:space="preserve">onstruct </w:t>
      </w:r>
      <w:r w:rsidR="00953EE4" w:rsidRPr="00E13193">
        <w:rPr>
          <w:color w:val="auto"/>
        </w:rPr>
        <w:t xml:space="preserve">of </w:t>
      </w:r>
      <w:r w:rsidR="00B36737" w:rsidRPr="00E13193">
        <w:rPr>
          <w:color w:val="auto"/>
        </w:rPr>
        <w:t xml:space="preserve">the RSV </w:t>
      </w:r>
      <w:r w:rsidRPr="00E13193">
        <w:rPr>
          <w:color w:val="auto"/>
        </w:rPr>
        <w:t>P</w:t>
      </w:r>
      <w:r w:rsidRPr="00E13193">
        <w:rPr>
          <w:color w:val="auto"/>
          <w:vertAlign w:val="subscript"/>
        </w:rPr>
        <w:t>1-126</w:t>
      </w:r>
      <w:r w:rsidR="00C86F1E" w:rsidRPr="00E13193">
        <w:rPr>
          <w:color w:val="auto"/>
        </w:rPr>
        <w:t xml:space="preserve">; C. </w:t>
      </w:r>
      <w:r w:rsidR="00265EFC" w:rsidRPr="00E13193">
        <w:rPr>
          <w:color w:val="auto"/>
        </w:rPr>
        <w:t xml:space="preserve">The </w:t>
      </w:r>
      <w:r w:rsidR="00325634" w:rsidRPr="00E13193">
        <w:rPr>
          <w:color w:val="auto"/>
        </w:rPr>
        <w:t>bi-cistronic c</w:t>
      </w:r>
      <w:r w:rsidR="00C86F1E" w:rsidRPr="00E13193">
        <w:rPr>
          <w:color w:val="auto"/>
        </w:rPr>
        <w:t xml:space="preserve">onstruct for </w:t>
      </w:r>
      <w:r w:rsidR="0099434D" w:rsidRPr="00E13193">
        <w:rPr>
          <w:color w:val="auto"/>
        </w:rPr>
        <w:t xml:space="preserve">the </w:t>
      </w:r>
      <w:r w:rsidR="00C86F1E" w:rsidRPr="00E13193">
        <w:rPr>
          <w:color w:val="auto"/>
        </w:rPr>
        <w:t>coexpression of N</w:t>
      </w:r>
      <w:r w:rsidR="00C86F1E" w:rsidRPr="00E13193">
        <w:rPr>
          <w:color w:val="auto"/>
          <w:vertAlign w:val="subscript"/>
        </w:rPr>
        <w:t>1-391</w:t>
      </w:r>
      <w:r w:rsidR="00C86F1E" w:rsidRPr="00E13193">
        <w:rPr>
          <w:color w:val="auto"/>
        </w:rPr>
        <w:t xml:space="preserve"> and P</w:t>
      </w:r>
      <w:r w:rsidR="00C86F1E" w:rsidRPr="00E13193">
        <w:rPr>
          <w:color w:val="auto"/>
          <w:vertAlign w:val="subscript"/>
        </w:rPr>
        <w:t>1-126</w:t>
      </w:r>
      <w:r w:rsidR="006B3615" w:rsidRPr="00E13193">
        <w:rPr>
          <w:color w:val="auto"/>
        </w:rPr>
        <w:t>.</w:t>
      </w:r>
      <w:r w:rsidR="008E6956" w:rsidRPr="00E13193">
        <w:t xml:space="preserve"> </w:t>
      </w:r>
      <w:r w:rsidR="008E6956" w:rsidRPr="00E13193">
        <w:rPr>
          <w:color w:val="auto"/>
        </w:rPr>
        <w:t>The first gene RSV N</w:t>
      </w:r>
      <w:r w:rsidR="008E6956" w:rsidRPr="00E13193">
        <w:rPr>
          <w:color w:val="auto"/>
          <w:vertAlign w:val="subscript"/>
        </w:rPr>
        <w:t>1-391</w:t>
      </w:r>
      <w:r w:rsidR="008E6956" w:rsidRPr="00E13193">
        <w:rPr>
          <w:color w:val="auto"/>
        </w:rPr>
        <w:t>, the second gene RSV P</w:t>
      </w:r>
      <w:r w:rsidR="008E6956" w:rsidRPr="00E13193">
        <w:rPr>
          <w:color w:val="auto"/>
          <w:vertAlign w:val="subscript"/>
        </w:rPr>
        <w:t>1-126</w:t>
      </w:r>
      <w:r w:rsidR="008E6956" w:rsidRPr="00E13193">
        <w:rPr>
          <w:color w:val="auto"/>
        </w:rPr>
        <w:t>, the antibiotic</w:t>
      </w:r>
      <w:r w:rsidR="00240E9B" w:rsidRPr="00E13193">
        <w:rPr>
          <w:color w:val="auto"/>
        </w:rPr>
        <w:t>-</w:t>
      </w:r>
      <w:r w:rsidR="008E6956" w:rsidRPr="00E13193">
        <w:rPr>
          <w:color w:val="auto"/>
        </w:rPr>
        <w:t>resistant gene (AmpR)</w:t>
      </w:r>
      <w:r w:rsidR="00240E9B" w:rsidRPr="00E13193">
        <w:rPr>
          <w:color w:val="auto"/>
        </w:rPr>
        <w:t xml:space="preserve">, and the </w:t>
      </w:r>
      <w:r w:rsidR="00AB2A99" w:rsidRPr="00E13193">
        <w:rPr>
          <w:color w:val="auto"/>
        </w:rPr>
        <w:t>promoters</w:t>
      </w:r>
      <w:r w:rsidR="008E6956" w:rsidRPr="00E13193">
        <w:rPr>
          <w:color w:val="auto"/>
        </w:rPr>
        <w:t xml:space="preserve"> are highlighted in yellow, cyan, </w:t>
      </w:r>
      <w:r w:rsidR="00967B75" w:rsidRPr="00E13193">
        <w:rPr>
          <w:color w:val="auto"/>
        </w:rPr>
        <w:t xml:space="preserve">pink, </w:t>
      </w:r>
      <w:r w:rsidR="008E6956" w:rsidRPr="00E13193">
        <w:rPr>
          <w:color w:val="auto"/>
        </w:rPr>
        <w:t>and orange boxes</w:t>
      </w:r>
      <w:r w:rsidR="009F25D6" w:rsidRPr="00E13193">
        <w:rPr>
          <w:color w:val="auto"/>
        </w:rPr>
        <w:t>, respectively</w:t>
      </w:r>
      <w:r w:rsidR="008E6956" w:rsidRPr="00E13193">
        <w:rPr>
          <w:color w:val="auto"/>
        </w:rPr>
        <w:t>.</w:t>
      </w:r>
      <w:r w:rsidR="00825E3D" w:rsidRPr="00E13193">
        <w:rPr>
          <w:color w:val="auto"/>
        </w:rPr>
        <w:t xml:space="preserve"> </w:t>
      </w:r>
      <w:r w:rsidR="007D3348" w:rsidRPr="00E13193">
        <w:rPr>
          <w:color w:val="auto"/>
        </w:rPr>
        <w:t>In summar</w:t>
      </w:r>
      <w:r w:rsidR="00192A07" w:rsidRPr="00E13193">
        <w:rPr>
          <w:color w:val="auto"/>
        </w:rPr>
        <w:t>y</w:t>
      </w:r>
      <w:r w:rsidR="007D3348" w:rsidRPr="00E13193">
        <w:rPr>
          <w:color w:val="auto"/>
        </w:rPr>
        <w:t>, t</w:t>
      </w:r>
      <w:r w:rsidR="00825E3D" w:rsidRPr="00E13193">
        <w:rPr>
          <w:color w:val="auto"/>
        </w:rPr>
        <w:t xml:space="preserve">he </w:t>
      </w:r>
      <w:r w:rsidR="00192A07" w:rsidRPr="00E13193">
        <w:rPr>
          <w:color w:val="auto"/>
        </w:rPr>
        <w:t>gene inserts of</w:t>
      </w:r>
      <w:r w:rsidR="00825E3D" w:rsidRPr="00E13193">
        <w:rPr>
          <w:color w:val="auto"/>
        </w:rPr>
        <w:t xml:space="preserve"> the </w:t>
      </w:r>
      <w:r w:rsidR="00FF54F4" w:rsidRPr="00E13193">
        <w:rPr>
          <w:color w:val="auto"/>
        </w:rPr>
        <w:t>RSV N</w:t>
      </w:r>
      <w:r w:rsidR="00FF54F4" w:rsidRPr="00E13193">
        <w:rPr>
          <w:color w:val="auto"/>
          <w:vertAlign w:val="subscript"/>
        </w:rPr>
        <w:t>1-391</w:t>
      </w:r>
      <w:r w:rsidR="00A1575B" w:rsidRPr="00E13193">
        <w:rPr>
          <w:color w:val="auto"/>
        </w:rPr>
        <w:t xml:space="preserve"> and the RSV P</w:t>
      </w:r>
      <w:r w:rsidR="00A1575B" w:rsidRPr="00E13193">
        <w:rPr>
          <w:color w:val="auto"/>
          <w:vertAlign w:val="subscript"/>
        </w:rPr>
        <w:t>1-126</w:t>
      </w:r>
      <w:r w:rsidR="00022CA3" w:rsidRPr="00E13193">
        <w:rPr>
          <w:color w:val="auto"/>
        </w:rPr>
        <w:t xml:space="preserve"> </w:t>
      </w:r>
      <w:r w:rsidR="009901C3" w:rsidRPr="00E13193">
        <w:rPr>
          <w:color w:val="auto"/>
        </w:rPr>
        <w:t xml:space="preserve">are </w:t>
      </w:r>
      <w:r w:rsidR="007D3348" w:rsidRPr="00E13193">
        <w:rPr>
          <w:color w:val="auto"/>
        </w:rPr>
        <w:t>constructed separately</w:t>
      </w:r>
      <w:r w:rsidR="00192A07" w:rsidRPr="00E13193">
        <w:rPr>
          <w:color w:val="auto"/>
        </w:rPr>
        <w:t xml:space="preserve"> and assembled.</w:t>
      </w:r>
      <w:r w:rsidR="00192A07" w:rsidRPr="00133DC0">
        <w:rPr>
          <w:color w:val="auto"/>
        </w:rPr>
        <w:t xml:space="preserve"> </w:t>
      </w:r>
    </w:p>
    <w:p w14:paraId="5489F366" w14:textId="77777777" w:rsidR="004D090C" w:rsidRPr="00133DC0" w:rsidRDefault="004D090C">
      <w:pPr>
        <w:rPr>
          <w:bCs/>
          <w:color w:val="auto"/>
        </w:rPr>
      </w:pPr>
    </w:p>
    <w:bookmarkEnd w:id="11"/>
    <w:p w14:paraId="777ADEF7" w14:textId="31BCB80B" w:rsidR="004D090C" w:rsidRPr="00133DC0" w:rsidRDefault="004D090C">
      <w:r w:rsidRPr="00133DC0">
        <w:rPr>
          <w:b/>
          <w:bCs/>
        </w:rPr>
        <w:t>Figure 2</w:t>
      </w:r>
      <w:r w:rsidR="0066699D">
        <w:rPr>
          <w:b/>
          <w:bCs/>
        </w:rPr>
        <w:t>.</w:t>
      </w:r>
      <w:r w:rsidRPr="00133DC0">
        <w:rPr>
          <w:b/>
          <w:bCs/>
        </w:rPr>
        <w:t xml:space="preserve"> </w:t>
      </w:r>
      <w:r w:rsidR="00A13D99" w:rsidRPr="00AF0815">
        <w:rPr>
          <w:b/>
          <w:bCs/>
        </w:rPr>
        <w:t xml:space="preserve">The </w:t>
      </w:r>
      <w:r w:rsidR="00A9019B" w:rsidRPr="00AF0815">
        <w:rPr>
          <w:b/>
          <w:bCs/>
        </w:rPr>
        <w:t xml:space="preserve">flowchart </w:t>
      </w:r>
      <w:r w:rsidRPr="00AF0815">
        <w:rPr>
          <w:b/>
          <w:bCs/>
        </w:rPr>
        <w:t xml:space="preserve">of </w:t>
      </w:r>
      <w:r w:rsidR="000C22B2" w:rsidRPr="00AF0815">
        <w:rPr>
          <w:b/>
          <w:bCs/>
        </w:rPr>
        <w:t xml:space="preserve">the </w:t>
      </w:r>
      <w:r w:rsidR="00190DB6" w:rsidRPr="00AF0815">
        <w:rPr>
          <w:b/>
          <w:bCs/>
        </w:rPr>
        <w:t xml:space="preserve">purification of the </w:t>
      </w:r>
      <w:r w:rsidRPr="00AF0815">
        <w:rPr>
          <w:b/>
          <w:bCs/>
        </w:rPr>
        <w:t xml:space="preserve">protein </w:t>
      </w:r>
      <w:r w:rsidR="00190DB6" w:rsidRPr="00AF0815">
        <w:rPr>
          <w:b/>
          <w:bCs/>
        </w:rPr>
        <w:t xml:space="preserve">complex </w:t>
      </w:r>
      <w:r w:rsidRPr="00AF0815">
        <w:rPr>
          <w:b/>
          <w:bCs/>
        </w:rPr>
        <w:t>N</w:t>
      </w:r>
      <w:r w:rsidRPr="00AF0815">
        <w:rPr>
          <w:b/>
          <w:bCs/>
          <w:vertAlign w:val="subscript"/>
        </w:rPr>
        <w:t>1-391</w:t>
      </w:r>
      <w:r w:rsidRPr="00AF0815">
        <w:rPr>
          <w:b/>
          <w:bCs/>
        </w:rPr>
        <w:t>P</w:t>
      </w:r>
      <w:r w:rsidRPr="00AF0815">
        <w:rPr>
          <w:b/>
          <w:bCs/>
          <w:vertAlign w:val="subscript"/>
        </w:rPr>
        <w:t>1-126</w:t>
      </w:r>
      <w:r w:rsidRPr="00AF0815">
        <w:rPr>
          <w:b/>
          <w:bCs/>
        </w:rPr>
        <w:t>.</w:t>
      </w:r>
      <w:r w:rsidR="00597179" w:rsidRPr="00AF0815">
        <w:rPr>
          <w:b/>
          <w:bCs/>
        </w:rPr>
        <w:t xml:space="preserve"> </w:t>
      </w:r>
      <w:r w:rsidR="00533B09" w:rsidRPr="00133DC0">
        <w:t xml:space="preserve">It outlines the inoculation and large scale grow-ups of the </w:t>
      </w:r>
      <w:r w:rsidR="00533B09" w:rsidRPr="00133DC0">
        <w:rPr>
          <w:i/>
          <w:iCs/>
        </w:rPr>
        <w:t>E. coli</w:t>
      </w:r>
      <w:r w:rsidR="00533B09" w:rsidRPr="00133DC0">
        <w:t xml:space="preserve"> cell culture and harvesting the cell by centrifugation. Followed by cell lysis, the protein samples are purified by the affinity chromatography (i.e., Co2+ column), ion</w:t>
      </w:r>
      <w:r w:rsidR="005236A1" w:rsidRPr="00133DC0">
        <w:t>-</w:t>
      </w:r>
      <w:r w:rsidR="00533B09" w:rsidRPr="00133DC0">
        <w:t>exchange chromatography (i.e., Q column)</w:t>
      </w:r>
      <w:r w:rsidR="005236A1" w:rsidRPr="00133DC0">
        <w:t>,</w:t>
      </w:r>
      <w:r w:rsidR="00533B09" w:rsidRPr="00133DC0">
        <w:t xml:space="preserve"> and gel filtration size exclusion (SEC) chromatography. The </w:t>
      </w:r>
      <w:r w:rsidR="005236A1" w:rsidRPr="00133DC0">
        <w:t xml:space="preserve">protein </w:t>
      </w:r>
      <w:r w:rsidR="00533B09" w:rsidRPr="00133DC0">
        <w:t>samples are further analyzed by the SDS-PAGE gel.</w:t>
      </w:r>
    </w:p>
    <w:p w14:paraId="304A54DD" w14:textId="77777777" w:rsidR="004D090C" w:rsidRPr="00133DC0" w:rsidRDefault="004D090C">
      <w:pPr>
        <w:rPr>
          <w:b/>
          <w:bCs/>
          <w:color w:val="auto"/>
        </w:rPr>
      </w:pPr>
    </w:p>
    <w:p w14:paraId="27D344CF" w14:textId="6BA42CEB" w:rsidR="004D090C" w:rsidRPr="00133DC0" w:rsidRDefault="004D090C">
      <w:r w:rsidRPr="00133DC0">
        <w:rPr>
          <w:b/>
          <w:bCs/>
        </w:rPr>
        <w:t>Figure 3</w:t>
      </w:r>
      <w:r w:rsidR="0066699D">
        <w:rPr>
          <w:b/>
          <w:bCs/>
        </w:rPr>
        <w:t>.</w:t>
      </w:r>
      <w:r w:rsidRPr="00133DC0">
        <w:t xml:space="preserve"> </w:t>
      </w:r>
      <w:r w:rsidRPr="00AF0815">
        <w:rPr>
          <w:b/>
          <w:bCs/>
        </w:rPr>
        <w:t xml:space="preserve">Preparation of negative stain </w:t>
      </w:r>
      <w:r w:rsidR="00C3538B" w:rsidRPr="00AF0815">
        <w:rPr>
          <w:b/>
          <w:bCs/>
        </w:rPr>
        <w:t xml:space="preserve">EM </w:t>
      </w:r>
      <w:r w:rsidRPr="00AF0815">
        <w:rPr>
          <w:b/>
          <w:bCs/>
        </w:rPr>
        <w:t xml:space="preserve">grids for </w:t>
      </w:r>
      <w:r w:rsidR="00E632EF" w:rsidRPr="00AF0815">
        <w:rPr>
          <w:b/>
          <w:bCs/>
        </w:rPr>
        <w:t>imaging</w:t>
      </w:r>
      <w:r w:rsidRPr="00AF0815">
        <w:rPr>
          <w:b/>
          <w:bCs/>
        </w:rPr>
        <w:t>.</w:t>
      </w:r>
      <w:r w:rsidRPr="00133DC0">
        <w:t xml:space="preserve"> </w:t>
      </w:r>
      <w:r w:rsidRPr="00E13193">
        <w:t xml:space="preserve">A. Glow </w:t>
      </w:r>
      <w:r w:rsidR="00723D10" w:rsidRPr="00E13193">
        <w:t>dis</w:t>
      </w:r>
      <w:r w:rsidRPr="00E13193">
        <w:t>charge</w:t>
      </w:r>
      <w:r w:rsidR="002F7B82" w:rsidRPr="00E13193">
        <w:t>s</w:t>
      </w:r>
      <w:r w:rsidRPr="00E13193">
        <w:t xml:space="preserve"> the grids. B. The </w:t>
      </w:r>
      <w:r w:rsidRPr="00E13193">
        <w:lastRenderedPageBreak/>
        <w:t>procedure for negative staining grids is shown. The tweezers are used to pick up a grid</w:t>
      </w:r>
      <w:r w:rsidR="002F7B82" w:rsidRPr="00E13193">
        <w:t>,</w:t>
      </w:r>
      <w:r w:rsidRPr="00E13193">
        <w:t xml:space="preserve"> followed by applying the protein sample for 1 minute. The grids are blotted with blotting paper. The grid </w:t>
      </w:r>
      <w:r w:rsidR="00E062DD" w:rsidRPr="00E13193">
        <w:t xml:space="preserve">is </w:t>
      </w:r>
      <w:r w:rsidRPr="00E13193">
        <w:t xml:space="preserve">washed twice with buffer and twice with the 0.75% uranyl formate staining solution. The grids are held in the second staining solution drop for 30 seconds. The grids are blotted after each wash and </w:t>
      </w:r>
      <w:r w:rsidR="00892798" w:rsidRPr="00E13193">
        <w:t>air-</w:t>
      </w:r>
      <w:r w:rsidRPr="00E13193">
        <w:t xml:space="preserve">dried after the final blotting. C. The grids are </w:t>
      </w:r>
      <w:r w:rsidR="000601D1" w:rsidRPr="00E13193">
        <w:t xml:space="preserve">stored </w:t>
      </w:r>
      <w:r w:rsidRPr="00E13193">
        <w:t>in the grid box for imaging.</w:t>
      </w:r>
      <w:r w:rsidRPr="00133DC0">
        <w:t xml:space="preserve"> </w:t>
      </w:r>
    </w:p>
    <w:p w14:paraId="2F5EDCFD" w14:textId="6A438D49" w:rsidR="004B788F" w:rsidRPr="00133DC0" w:rsidRDefault="004B788F"/>
    <w:p w14:paraId="7DF864A9" w14:textId="6BB60959" w:rsidR="00820CD0" w:rsidRPr="00133DC0" w:rsidRDefault="004B788F">
      <w:pPr>
        <w:rPr>
          <w:color w:val="000000" w:themeColor="text1"/>
        </w:rPr>
      </w:pPr>
      <w:r w:rsidRPr="00133DC0">
        <w:rPr>
          <w:b/>
          <w:bCs/>
          <w:color w:val="000000" w:themeColor="text1"/>
        </w:rPr>
        <w:t>Figure 4</w:t>
      </w:r>
      <w:r w:rsidR="0066699D">
        <w:rPr>
          <w:b/>
          <w:bCs/>
          <w:color w:val="000000" w:themeColor="text1"/>
        </w:rPr>
        <w:t>.</w:t>
      </w:r>
      <w:r w:rsidR="000E639D" w:rsidRPr="00133DC0">
        <w:rPr>
          <w:color w:val="000000" w:themeColor="text1"/>
        </w:rPr>
        <w:t xml:space="preserve"> </w:t>
      </w:r>
      <w:r w:rsidR="001F0FD5" w:rsidRPr="00AF0815">
        <w:rPr>
          <w:b/>
          <w:bCs/>
          <w:color w:val="000000" w:themeColor="text1"/>
        </w:rPr>
        <w:t xml:space="preserve">Representative results of the </w:t>
      </w:r>
      <w:r w:rsidR="00CF09DF" w:rsidRPr="00AF0815">
        <w:rPr>
          <w:b/>
          <w:bCs/>
          <w:color w:val="000000" w:themeColor="text1"/>
        </w:rPr>
        <w:t xml:space="preserve">copurification of the </w:t>
      </w:r>
      <w:r w:rsidR="00B45784" w:rsidRPr="00AF0815">
        <w:rPr>
          <w:b/>
          <w:bCs/>
          <w:color w:val="000000" w:themeColor="text1"/>
        </w:rPr>
        <w:t>N</w:t>
      </w:r>
      <w:r w:rsidR="00B45784" w:rsidRPr="00AF0815">
        <w:rPr>
          <w:b/>
          <w:bCs/>
          <w:color w:val="000000" w:themeColor="text1"/>
          <w:vertAlign w:val="subscript"/>
        </w:rPr>
        <w:t>1-391</w:t>
      </w:r>
      <w:r w:rsidR="00B45784" w:rsidRPr="00AF0815">
        <w:rPr>
          <w:b/>
          <w:bCs/>
          <w:color w:val="000000" w:themeColor="text1"/>
        </w:rPr>
        <w:t>P</w:t>
      </w:r>
      <w:r w:rsidR="00B45784" w:rsidRPr="00AF0815">
        <w:rPr>
          <w:b/>
          <w:bCs/>
          <w:color w:val="000000" w:themeColor="text1"/>
          <w:vertAlign w:val="subscript"/>
        </w:rPr>
        <w:t>1-126</w:t>
      </w:r>
      <w:r w:rsidR="00B45784" w:rsidRPr="00AF0815">
        <w:rPr>
          <w:b/>
          <w:bCs/>
          <w:color w:val="000000" w:themeColor="text1"/>
        </w:rPr>
        <w:t xml:space="preserve"> complex</w:t>
      </w:r>
      <w:r w:rsidR="00D76A40" w:rsidRPr="00AF0815">
        <w:rPr>
          <w:b/>
          <w:bCs/>
          <w:color w:val="000000" w:themeColor="text1"/>
        </w:rPr>
        <w:t xml:space="preserve">. </w:t>
      </w:r>
      <w:r w:rsidR="00820CD0" w:rsidRPr="00E13193">
        <w:rPr>
          <w:color w:val="000000" w:themeColor="text1"/>
        </w:rPr>
        <w:t xml:space="preserve">A. </w:t>
      </w:r>
      <w:r w:rsidR="006A19BD" w:rsidRPr="00E13193">
        <w:rPr>
          <w:color w:val="000000" w:themeColor="text1"/>
        </w:rPr>
        <w:t xml:space="preserve">The </w:t>
      </w:r>
      <w:r w:rsidR="006A19BD" w:rsidRPr="00E13193">
        <w:t>SEC</w:t>
      </w:r>
      <w:r w:rsidR="006A19BD" w:rsidRPr="00E13193" w:rsidDel="006A19BD">
        <w:rPr>
          <w:color w:val="000000" w:themeColor="text1"/>
        </w:rPr>
        <w:t xml:space="preserve"> </w:t>
      </w:r>
      <w:r w:rsidR="006A19BD" w:rsidRPr="00E13193">
        <w:rPr>
          <w:color w:val="000000" w:themeColor="text1"/>
        </w:rPr>
        <w:t xml:space="preserve">profile </w:t>
      </w:r>
      <w:r w:rsidR="00820CD0" w:rsidRPr="00E13193">
        <w:rPr>
          <w:color w:val="000000" w:themeColor="text1"/>
        </w:rPr>
        <w:t>of N</w:t>
      </w:r>
      <w:r w:rsidR="00820CD0" w:rsidRPr="00E13193">
        <w:rPr>
          <w:color w:val="000000" w:themeColor="text1"/>
          <w:vertAlign w:val="subscript"/>
        </w:rPr>
        <w:t>1-391</w:t>
      </w:r>
      <w:r w:rsidR="00820CD0" w:rsidRPr="00E13193">
        <w:rPr>
          <w:color w:val="000000" w:themeColor="text1"/>
        </w:rPr>
        <w:t>P</w:t>
      </w:r>
      <w:r w:rsidR="00820CD0" w:rsidRPr="00E13193">
        <w:rPr>
          <w:color w:val="000000" w:themeColor="text1"/>
          <w:vertAlign w:val="subscript"/>
        </w:rPr>
        <w:t>1-126</w:t>
      </w:r>
      <w:r w:rsidR="00820CD0" w:rsidRPr="00E13193">
        <w:rPr>
          <w:color w:val="000000" w:themeColor="text1"/>
        </w:rPr>
        <w:t xml:space="preserve">. B. </w:t>
      </w:r>
      <w:r w:rsidR="00E13C82" w:rsidRPr="00E13193">
        <w:rPr>
          <w:color w:val="000000" w:themeColor="text1"/>
        </w:rPr>
        <w:t xml:space="preserve">The </w:t>
      </w:r>
      <w:r w:rsidR="00E13C82" w:rsidRPr="00E13193">
        <w:t>SEC</w:t>
      </w:r>
      <w:r w:rsidR="00E13C82" w:rsidRPr="00E13193" w:rsidDel="006A19BD">
        <w:rPr>
          <w:color w:val="000000" w:themeColor="text1"/>
        </w:rPr>
        <w:t xml:space="preserve"> </w:t>
      </w:r>
      <w:r w:rsidR="00E13C82" w:rsidRPr="00E13193">
        <w:rPr>
          <w:color w:val="000000" w:themeColor="text1"/>
        </w:rPr>
        <w:t xml:space="preserve">profile </w:t>
      </w:r>
      <w:r w:rsidR="00820CD0" w:rsidRPr="00E13193">
        <w:rPr>
          <w:color w:val="000000" w:themeColor="text1"/>
        </w:rPr>
        <w:t>of the assembly N</w:t>
      </w:r>
      <w:r w:rsidR="00820CD0" w:rsidRPr="00E13193">
        <w:rPr>
          <w:color w:val="000000" w:themeColor="text1"/>
          <w:vertAlign w:val="subscript"/>
        </w:rPr>
        <w:t>1-391</w:t>
      </w:r>
      <w:r w:rsidR="00820CD0" w:rsidRPr="00E13193">
        <w:rPr>
          <w:color w:val="000000" w:themeColor="text1"/>
        </w:rPr>
        <w:t>P</w:t>
      </w:r>
      <w:r w:rsidR="00820CD0" w:rsidRPr="00E13193">
        <w:rPr>
          <w:color w:val="000000" w:themeColor="text1"/>
          <w:vertAlign w:val="subscript"/>
        </w:rPr>
        <w:t xml:space="preserve">1-126 </w:t>
      </w:r>
      <w:r w:rsidR="00820CD0" w:rsidRPr="00E13193">
        <w:rPr>
          <w:color w:val="000000" w:themeColor="text1"/>
        </w:rPr>
        <w:t>with RNA.</w:t>
      </w:r>
      <w:r w:rsidR="003C62E4" w:rsidRPr="00E13193">
        <w:rPr>
          <w:color w:val="000000" w:themeColor="text1"/>
        </w:rPr>
        <w:t xml:space="preserve"> </w:t>
      </w:r>
      <w:r w:rsidR="00820CD0" w:rsidRPr="00E13193">
        <w:rPr>
          <w:color w:val="000000" w:themeColor="text1"/>
        </w:rPr>
        <w:t xml:space="preserve">C. </w:t>
      </w:r>
      <w:r w:rsidR="00FD0A62" w:rsidRPr="00E13193">
        <w:rPr>
          <w:color w:val="000000" w:themeColor="text1"/>
        </w:rPr>
        <w:t xml:space="preserve">The </w:t>
      </w:r>
      <w:r w:rsidR="00820CD0" w:rsidRPr="00E13193">
        <w:rPr>
          <w:color w:val="000000" w:themeColor="text1"/>
        </w:rPr>
        <w:t xml:space="preserve">SDS-PAGE gel </w:t>
      </w:r>
      <w:r w:rsidR="002A6246" w:rsidRPr="00E13193">
        <w:rPr>
          <w:color w:val="000000" w:themeColor="text1"/>
        </w:rPr>
        <w:t>show</w:t>
      </w:r>
      <w:r w:rsidR="00CD61DF" w:rsidRPr="00E13193">
        <w:rPr>
          <w:color w:val="000000" w:themeColor="text1"/>
        </w:rPr>
        <w:t>s</w:t>
      </w:r>
      <w:r w:rsidR="002A6246" w:rsidRPr="00E13193">
        <w:rPr>
          <w:color w:val="000000" w:themeColor="text1"/>
        </w:rPr>
        <w:t xml:space="preserve"> the N protein only for </w:t>
      </w:r>
      <w:r w:rsidR="00451069" w:rsidRPr="00E13193">
        <w:rPr>
          <w:color w:val="000000" w:themeColor="text1"/>
        </w:rPr>
        <w:t xml:space="preserve">the </w:t>
      </w:r>
      <w:r w:rsidR="00820CD0" w:rsidRPr="00E13193">
        <w:rPr>
          <w:color w:val="000000" w:themeColor="text1"/>
        </w:rPr>
        <w:t xml:space="preserve">N-RNA </w:t>
      </w:r>
      <w:r w:rsidR="002A6246" w:rsidRPr="00E13193">
        <w:rPr>
          <w:color w:val="000000" w:themeColor="text1"/>
        </w:rPr>
        <w:t xml:space="preserve">complex </w:t>
      </w:r>
      <w:r w:rsidR="00820CD0" w:rsidRPr="00E13193">
        <w:rPr>
          <w:color w:val="000000" w:themeColor="text1"/>
        </w:rPr>
        <w:t xml:space="preserve">and </w:t>
      </w:r>
      <w:r w:rsidR="00D85810" w:rsidRPr="00E13193">
        <w:rPr>
          <w:color w:val="000000" w:themeColor="text1"/>
        </w:rPr>
        <w:t xml:space="preserve">the bands for </w:t>
      </w:r>
      <w:r w:rsidR="00280B89" w:rsidRPr="00E13193">
        <w:rPr>
          <w:color w:val="000000" w:themeColor="text1"/>
        </w:rPr>
        <w:t>both N and P protein</w:t>
      </w:r>
      <w:r w:rsidR="00D85810" w:rsidRPr="00E13193">
        <w:rPr>
          <w:color w:val="000000" w:themeColor="text1"/>
        </w:rPr>
        <w:t>s</w:t>
      </w:r>
      <w:r w:rsidR="00280B89" w:rsidRPr="00E13193">
        <w:rPr>
          <w:color w:val="000000" w:themeColor="text1"/>
        </w:rPr>
        <w:t xml:space="preserve"> </w:t>
      </w:r>
      <w:r w:rsidR="00D85810" w:rsidRPr="00E13193">
        <w:rPr>
          <w:color w:val="000000" w:themeColor="text1"/>
        </w:rPr>
        <w:t>of</w:t>
      </w:r>
      <w:r w:rsidR="00280B89" w:rsidRPr="00E13193">
        <w:rPr>
          <w:color w:val="000000" w:themeColor="text1"/>
        </w:rPr>
        <w:t xml:space="preserve"> </w:t>
      </w:r>
      <w:r w:rsidR="00CD61DF" w:rsidRPr="00E13193">
        <w:rPr>
          <w:color w:val="000000" w:themeColor="text1"/>
        </w:rPr>
        <w:t xml:space="preserve">the </w:t>
      </w:r>
      <w:r w:rsidR="00820CD0" w:rsidRPr="00E13193">
        <w:rPr>
          <w:color w:val="000000" w:themeColor="text1"/>
        </w:rPr>
        <w:t>N</w:t>
      </w:r>
      <w:r w:rsidR="00820CD0" w:rsidRPr="00E13193">
        <w:rPr>
          <w:color w:val="000000" w:themeColor="text1"/>
          <w:vertAlign w:val="subscript"/>
        </w:rPr>
        <w:t>1-391</w:t>
      </w:r>
      <w:r w:rsidR="00820CD0" w:rsidRPr="00E13193">
        <w:rPr>
          <w:color w:val="000000" w:themeColor="text1"/>
        </w:rPr>
        <w:t>P</w:t>
      </w:r>
      <w:r w:rsidR="00820CD0" w:rsidRPr="00E13193">
        <w:rPr>
          <w:color w:val="000000" w:themeColor="text1"/>
          <w:vertAlign w:val="subscript"/>
        </w:rPr>
        <w:t>1-126</w:t>
      </w:r>
      <w:r w:rsidR="00820CD0" w:rsidRPr="00E13193">
        <w:rPr>
          <w:color w:val="000000" w:themeColor="text1"/>
        </w:rPr>
        <w:t xml:space="preserve"> complex.</w:t>
      </w:r>
      <w:r w:rsidR="00820CD0" w:rsidRPr="00133DC0">
        <w:rPr>
          <w:color w:val="000000" w:themeColor="text1"/>
          <w:vertAlign w:val="subscript"/>
        </w:rPr>
        <w:t xml:space="preserve"> </w:t>
      </w:r>
    </w:p>
    <w:p w14:paraId="7ED27D61" w14:textId="46EC84BB" w:rsidR="002366BD" w:rsidRPr="00133DC0" w:rsidRDefault="002366BD">
      <w:pPr>
        <w:rPr>
          <w:b/>
          <w:bCs/>
          <w:color w:val="000000" w:themeColor="text1"/>
        </w:rPr>
      </w:pPr>
    </w:p>
    <w:p w14:paraId="7AACD3B2" w14:textId="2754563B" w:rsidR="002366BD" w:rsidRDefault="002366BD">
      <w:pPr>
        <w:rPr>
          <w:color w:val="000000" w:themeColor="text1"/>
        </w:rPr>
      </w:pPr>
      <w:r w:rsidRPr="00133DC0">
        <w:rPr>
          <w:b/>
          <w:bCs/>
          <w:color w:val="000000" w:themeColor="text1"/>
        </w:rPr>
        <w:t xml:space="preserve">Figure </w:t>
      </w:r>
      <w:r w:rsidR="005F3E34" w:rsidRPr="00133DC0">
        <w:rPr>
          <w:b/>
          <w:bCs/>
          <w:color w:val="000000" w:themeColor="text1"/>
        </w:rPr>
        <w:t>5</w:t>
      </w:r>
      <w:r w:rsidR="0066699D">
        <w:rPr>
          <w:b/>
          <w:bCs/>
          <w:color w:val="000000" w:themeColor="text1"/>
        </w:rPr>
        <w:t>.</w:t>
      </w:r>
      <w:r w:rsidR="000E639D" w:rsidRPr="00133DC0">
        <w:rPr>
          <w:color w:val="000000" w:themeColor="text1"/>
        </w:rPr>
        <w:t xml:space="preserve"> </w:t>
      </w:r>
      <w:r w:rsidR="007C10EE" w:rsidRPr="00AF0815">
        <w:rPr>
          <w:b/>
          <w:bCs/>
          <w:color w:val="000000" w:themeColor="text1"/>
        </w:rPr>
        <w:t>Representative image</w:t>
      </w:r>
      <w:r w:rsidR="00AF4197" w:rsidRPr="00AF0815">
        <w:rPr>
          <w:b/>
          <w:bCs/>
          <w:color w:val="000000" w:themeColor="text1"/>
        </w:rPr>
        <w:t>s</w:t>
      </w:r>
      <w:r w:rsidR="007C10EE" w:rsidRPr="00AF0815">
        <w:rPr>
          <w:b/>
          <w:bCs/>
          <w:color w:val="000000" w:themeColor="text1"/>
        </w:rPr>
        <w:t xml:space="preserve"> of N-RNA</w:t>
      </w:r>
      <w:r w:rsidR="00EE2EAE" w:rsidRPr="00AF0815">
        <w:rPr>
          <w:b/>
          <w:bCs/>
          <w:color w:val="000000" w:themeColor="text1"/>
        </w:rPr>
        <w:t>.</w:t>
      </w:r>
      <w:r w:rsidR="00AF4197" w:rsidRPr="00133DC0">
        <w:rPr>
          <w:color w:val="000000" w:themeColor="text1"/>
        </w:rPr>
        <w:t xml:space="preserve"> </w:t>
      </w:r>
      <w:r w:rsidR="009C30F9" w:rsidRPr="00E13193">
        <w:rPr>
          <w:color w:val="000000" w:themeColor="text1"/>
        </w:rPr>
        <w:t xml:space="preserve">A and B </w:t>
      </w:r>
      <w:r w:rsidR="00FE740B" w:rsidRPr="00E13193">
        <w:rPr>
          <w:color w:val="000000" w:themeColor="text1"/>
        </w:rPr>
        <w:t>are</w:t>
      </w:r>
      <w:r w:rsidR="00FE740B" w:rsidRPr="00133DC0">
        <w:rPr>
          <w:color w:val="000000" w:themeColor="text1"/>
        </w:rPr>
        <w:t xml:space="preserve"> representative negative stain EM images of N-RNA from the </w:t>
      </w:r>
      <w:r w:rsidR="00390305" w:rsidRPr="00133DC0">
        <w:rPr>
          <w:color w:val="000000" w:themeColor="text1"/>
        </w:rPr>
        <w:t>N</w:t>
      </w:r>
      <w:r w:rsidR="00390305" w:rsidRPr="00133DC0">
        <w:rPr>
          <w:color w:val="000000" w:themeColor="text1"/>
          <w:vertAlign w:val="subscript"/>
        </w:rPr>
        <w:t>1-391</w:t>
      </w:r>
      <w:r w:rsidR="005F63B4" w:rsidRPr="00133DC0">
        <w:rPr>
          <w:color w:val="000000" w:themeColor="text1"/>
        </w:rPr>
        <w:t>-RNA peak in Figure 4.</w:t>
      </w:r>
      <w:r w:rsidR="00876209" w:rsidRPr="00133DC0">
        <w:rPr>
          <w:color w:val="000000" w:themeColor="text1"/>
        </w:rPr>
        <w:t xml:space="preserve"> The N-RNA complexes are stained using the </w:t>
      </w:r>
      <w:r w:rsidR="00895A51" w:rsidRPr="00133DC0">
        <w:rPr>
          <w:color w:val="000000" w:themeColor="text1"/>
        </w:rPr>
        <w:t>procedure described in Figure 3.</w:t>
      </w:r>
    </w:p>
    <w:p w14:paraId="10DD8A5F" w14:textId="06C31846" w:rsidR="0066699D" w:rsidRDefault="0066699D">
      <w:pPr>
        <w:rPr>
          <w:color w:val="000000" w:themeColor="text1"/>
        </w:rPr>
      </w:pPr>
    </w:p>
    <w:p w14:paraId="0586F592" w14:textId="05E61D2A" w:rsidR="0066699D" w:rsidRDefault="0066699D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Table 1. Primer sequences.</w:t>
      </w:r>
    </w:p>
    <w:p w14:paraId="01B7096A" w14:textId="0DFCF3C3" w:rsidR="0066699D" w:rsidRDefault="0066699D">
      <w:pPr>
        <w:rPr>
          <w:b/>
          <w:bCs/>
          <w:color w:val="000000" w:themeColor="text1"/>
        </w:rPr>
      </w:pPr>
    </w:p>
    <w:p w14:paraId="3C2046A6" w14:textId="693BFA2C" w:rsidR="0066699D" w:rsidRDefault="0066699D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Table 2. PCR amplification of DNA insert reagents.</w:t>
      </w:r>
    </w:p>
    <w:p w14:paraId="2EE090E1" w14:textId="469FB8F3" w:rsidR="0066699D" w:rsidRDefault="0066699D">
      <w:pPr>
        <w:rPr>
          <w:b/>
          <w:bCs/>
          <w:color w:val="000000" w:themeColor="text1"/>
        </w:rPr>
      </w:pPr>
    </w:p>
    <w:p w14:paraId="78872DCC" w14:textId="36443B14" w:rsidR="0066699D" w:rsidRDefault="0066699D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Table 3. PCR amplification of DNA insert thermocycling program.</w:t>
      </w:r>
    </w:p>
    <w:p w14:paraId="2D1B1DB8" w14:textId="3C8822B1" w:rsidR="0066699D" w:rsidRDefault="0066699D">
      <w:pPr>
        <w:rPr>
          <w:b/>
          <w:bCs/>
          <w:color w:val="000000" w:themeColor="text1"/>
        </w:rPr>
      </w:pPr>
    </w:p>
    <w:p w14:paraId="4DA7AE9A" w14:textId="743EBCCB" w:rsidR="0066699D" w:rsidRDefault="0066699D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Table 4. T4 DNA polymerase treatment.</w:t>
      </w:r>
    </w:p>
    <w:p w14:paraId="0ECD35AE" w14:textId="04466F88" w:rsidR="0066699D" w:rsidRDefault="0066699D">
      <w:pPr>
        <w:rPr>
          <w:b/>
          <w:bCs/>
          <w:color w:val="000000" w:themeColor="text1"/>
        </w:rPr>
      </w:pPr>
    </w:p>
    <w:p w14:paraId="1D31615E" w14:textId="11C5258F" w:rsidR="0066699D" w:rsidRDefault="0066699D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 xml:space="preserve">Table 5. Overlap PCR reagents. </w:t>
      </w:r>
    </w:p>
    <w:p w14:paraId="60A97360" w14:textId="007D21DC" w:rsidR="0066699D" w:rsidRDefault="0066699D">
      <w:pPr>
        <w:rPr>
          <w:b/>
          <w:bCs/>
          <w:color w:val="000000" w:themeColor="text1"/>
        </w:rPr>
      </w:pPr>
    </w:p>
    <w:p w14:paraId="5B88A147" w14:textId="748AA483" w:rsidR="0066699D" w:rsidRPr="0066699D" w:rsidRDefault="0066699D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Table 6. Overlap PCR thermocycling program.</w:t>
      </w:r>
    </w:p>
    <w:p w14:paraId="54CFDA16" w14:textId="6B66AFFC" w:rsidR="00BB42B6" w:rsidRPr="00133DC0" w:rsidRDefault="00BB42B6">
      <w:pPr>
        <w:rPr>
          <w:color w:val="808080" w:themeColor="background1" w:themeShade="80"/>
        </w:rPr>
      </w:pPr>
    </w:p>
    <w:p w14:paraId="3979C446" w14:textId="70B9660C" w:rsidR="000353A7" w:rsidRPr="00AF0815" w:rsidRDefault="006305D7">
      <w:pPr>
        <w:rPr>
          <w:bCs/>
          <w:color w:val="808080"/>
        </w:rPr>
      </w:pPr>
      <w:r w:rsidRPr="00133DC0">
        <w:rPr>
          <w:b/>
        </w:rPr>
        <w:t>DISCUSSION</w:t>
      </w:r>
      <w:r w:rsidRPr="00133DC0">
        <w:rPr>
          <w:b/>
          <w:bCs/>
        </w:rPr>
        <w:t xml:space="preserve">: </w:t>
      </w:r>
    </w:p>
    <w:p w14:paraId="0AE4CE92" w14:textId="6659B821" w:rsidR="00081AA5" w:rsidRPr="00133DC0" w:rsidRDefault="00444F1A">
      <w:pPr>
        <w:rPr>
          <w:color w:val="000000" w:themeColor="text1"/>
        </w:rPr>
      </w:pPr>
      <w:r w:rsidRPr="00133DC0">
        <w:rPr>
          <w:color w:val="000000" w:themeColor="text1"/>
        </w:rPr>
        <w:t>The known</w:t>
      </w:r>
      <w:r w:rsidR="003B691B" w:rsidRPr="00133DC0">
        <w:rPr>
          <w:color w:val="000000" w:themeColor="text1"/>
        </w:rPr>
        <w:t xml:space="preserve"> nucleocapsid</w:t>
      </w:r>
      <w:r w:rsidR="00565BCB" w:rsidRPr="00133DC0">
        <w:rPr>
          <w:color w:val="000000" w:themeColor="text1"/>
        </w:rPr>
        <w:t>-like particle</w:t>
      </w:r>
      <w:r w:rsidR="008A6C4F" w:rsidRPr="00133DC0">
        <w:rPr>
          <w:color w:val="000000" w:themeColor="text1"/>
        </w:rPr>
        <w:t xml:space="preserve"> (NC</w:t>
      </w:r>
      <w:r w:rsidR="00565BCB" w:rsidRPr="00133DC0">
        <w:rPr>
          <w:color w:val="000000" w:themeColor="text1"/>
        </w:rPr>
        <w:t>LP</w:t>
      </w:r>
      <w:r w:rsidR="008A6C4F" w:rsidRPr="00133DC0">
        <w:rPr>
          <w:color w:val="000000" w:themeColor="text1"/>
        </w:rPr>
        <w:t>)</w:t>
      </w:r>
      <w:r w:rsidR="003B691B" w:rsidRPr="00133DC0">
        <w:rPr>
          <w:color w:val="000000" w:themeColor="text1"/>
        </w:rPr>
        <w:t xml:space="preserve"> structure</w:t>
      </w:r>
      <w:r w:rsidRPr="00133DC0">
        <w:rPr>
          <w:color w:val="000000" w:themeColor="text1"/>
        </w:rPr>
        <w:t>s</w:t>
      </w:r>
      <w:r w:rsidR="003B691B" w:rsidRPr="00133DC0">
        <w:rPr>
          <w:color w:val="000000" w:themeColor="text1"/>
        </w:rPr>
        <w:t xml:space="preserve"> of </w:t>
      </w:r>
      <w:r w:rsidR="00892798" w:rsidRPr="00133DC0">
        <w:rPr>
          <w:color w:val="000000" w:themeColor="text1"/>
        </w:rPr>
        <w:t xml:space="preserve">the </w:t>
      </w:r>
      <w:r w:rsidRPr="00133DC0">
        <w:rPr>
          <w:color w:val="000000" w:themeColor="text1"/>
        </w:rPr>
        <w:t xml:space="preserve">nonsegmented </w:t>
      </w:r>
      <w:r w:rsidR="003B691B" w:rsidRPr="00133DC0">
        <w:rPr>
          <w:color w:val="000000" w:themeColor="text1"/>
        </w:rPr>
        <w:t>negative</w:t>
      </w:r>
      <w:r w:rsidRPr="00133DC0">
        <w:rPr>
          <w:color w:val="000000" w:themeColor="text1"/>
        </w:rPr>
        <w:t>-sense</w:t>
      </w:r>
      <w:r w:rsidR="006A1C13" w:rsidRPr="00133DC0">
        <w:rPr>
          <w:color w:val="000000" w:themeColor="text1"/>
        </w:rPr>
        <w:t xml:space="preserve"> (NNS)</w:t>
      </w:r>
      <w:r w:rsidR="003B691B" w:rsidRPr="00133DC0">
        <w:rPr>
          <w:color w:val="000000" w:themeColor="text1"/>
        </w:rPr>
        <w:t xml:space="preserve"> RNA virus</w:t>
      </w:r>
      <w:r w:rsidR="006A1C13" w:rsidRPr="00133DC0">
        <w:rPr>
          <w:color w:val="000000" w:themeColor="text1"/>
        </w:rPr>
        <w:t>es</w:t>
      </w:r>
      <w:r w:rsidR="002E1632" w:rsidRPr="00133DC0">
        <w:rPr>
          <w:color w:val="000000" w:themeColor="text1"/>
        </w:rPr>
        <w:t xml:space="preserve"> show that</w:t>
      </w:r>
      <w:r w:rsidR="003B691B" w:rsidRPr="00133DC0">
        <w:rPr>
          <w:color w:val="000000" w:themeColor="text1"/>
        </w:rPr>
        <w:t xml:space="preserve"> the </w:t>
      </w:r>
      <w:r w:rsidR="003E4AB2" w:rsidRPr="00133DC0">
        <w:rPr>
          <w:color w:val="000000" w:themeColor="text1"/>
        </w:rPr>
        <w:t xml:space="preserve">assembled </w:t>
      </w:r>
      <w:r w:rsidR="006B2B69" w:rsidRPr="00133DC0">
        <w:rPr>
          <w:color w:val="000000" w:themeColor="text1"/>
        </w:rPr>
        <w:t>NC</w:t>
      </w:r>
      <w:r w:rsidR="00565BCB" w:rsidRPr="00133DC0">
        <w:rPr>
          <w:color w:val="000000" w:themeColor="text1"/>
        </w:rPr>
        <w:t>LP</w:t>
      </w:r>
      <w:r w:rsidR="006B2B69" w:rsidRPr="00133DC0">
        <w:rPr>
          <w:color w:val="000000" w:themeColor="text1"/>
        </w:rPr>
        <w:t>s</w:t>
      </w:r>
      <w:r w:rsidR="003B691B" w:rsidRPr="00133DC0">
        <w:rPr>
          <w:color w:val="000000" w:themeColor="text1"/>
        </w:rPr>
        <w:t xml:space="preserve"> </w:t>
      </w:r>
      <w:r w:rsidR="00802586" w:rsidRPr="00133DC0">
        <w:rPr>
          <w:color w:val="000000" w:themeColor="text1"/>
        </w:rPr>
        <w:t>are</w:t>
      </w:r>
      <w:r w:rsidR="00892798" w:rsidRPr="00133DC0">
        <w:rPr>
          <w:color w:val="000000" w:themeColor="text1"/>
        </w:rPr>
        <w:t xml:space="preserve"> </w:t>
      </w:r>
      <w:r w:rsidR="003B691B" w:rsidRPr="00133DC0">
        <w:rPr>
          <w:color w:val="000000" w:themeColor="text1"/>
        </w:rPr>
        <w:t xml:space="preserve">the </w:t>
      </w:r>
      <w:r w:rsidR="00802586" w:rsidRPr="00133DC0">
        <w:rPr>
          <w:color w:val="000000" w:themeColor="text1"/>
        </w:rPr>
        <w:t xml:space="preserve">complex </w:t>
      </w:r>
      <w:r w:rsidR="003B691B" w:rsidRPr="00133DC0">
        <w:rPr>
          <w:color w:val="000000" w:themeColor="text1"/>
        </w:rPr>
        <w:t xml:space="preserve">N </w:t>
      </w:r>
      <w:r w:rsidR="00802586" w:rsidRPr="00133DC0">
        <w:rPr>
          <w:color w:val="000000" w:themeColor="text1"/>
        </w:rPr>
        <w:t xml:space="preserve">with </w:t>
      </w:r>
      <w:r w:rsidR="00E10E77" w:rsidRPr="00133DC0">
        <w:rPr>
          <w:color w:val="000000" w:themeColor="text1"/>
        </w:rPr>
        <w:t xml:space="preserve">host </w:t>
      </w:r>
      <w:r w:rsidR="003B691B" w:rsidRPr="00133DC0">
        <w:rPr>
          <w:color w:val="000000" w:themeColor="text1"/>
        </w:rPr>
        <w:t>cellular RNA</w:t>
      </w:r>
      <w:r w:rsidR="00734B78" w:rsidRPr="00133DC0">
        <w:rPr>
          <w:color w:val="000000" w:themeColor="text1"/>
        </w:rPr>
        <w:t>s</w:t>
      </w:r>
      <w:r w:rsidR="003B691B" w:rsidRPr="00133DC0">
        <w:rPr>
          <w:color w:val="000000" w:themeColor="text1"/>
        </w:rPr>
        <w:t xml:space="preserve"> when </w:t>
      </w:r>
      <w:r w:rsidR="004646A3" w:rsidRPr="00133DC0">
        <w:rPr>
          <w:color w:val="000000" w:themeColor="text1"/>
        </w:rPr>
        <w:t xml:space="preserve">overexpressed </w:t>
      </w:r>
      <w:r w:rsidR="003B691B" w:rsidRPr="00133DC0">
        <w:rPr>
          <w:color w:val="000000" w:themeColor="text1"/>
        </w:rPr>
        <w:t>in bacterial or eukaryotic expression systems</w:t>
      </w:r>
      <w:r w:rsidR="000B710D" w:rsidRPr="00133DC0">
        <w:rPr>
          <w:color w:val="auto"/>
        </w:rPr>
        <w:fldChar w:fldCharType="begin">
          <w:fldData xml:space="preserve">PEVuZE5vdGU+PENpdGU+PEF1dGhvcj5EZXNmb3NzZXM8L0F1dGhvcj48WWVhcj4yMDEzPC9ZZWFy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</w:fldData>
        </w:fldChar>
      </w:r>
      <w:r w:rsidR="002A680C">
        <w:rPr>
          <w:color w:val="auto"/>
        </w:rPr>
        <w:instrText xml:space="preserve"> ADDIN EN.CITE </w:instrText>
      </w:r>
      <w:r w:rsidR="002A680C">
        <w:rPr>
          <w:color w:val="auto"/>
        </w:rPr>
        <w:fldChar w:fldCharType="begin">
          <w:fldData xml:space="preserve">PEVuZE5vdGU+PENpdGU+PEF1dGhvcj5EZXNmb3NzZXM8L0F1dGhvcj48WWVhcj4yMDEzPC9ZZWFy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</w:fldData>
        </w:fldChar>
      </w:r>
      <w:r w:rsidR="002A680C">
        <w:rPr>
          <w:color w:val="auto"/>
        </w:rPr>
        <w:instrText xml:space="preserve"> ADDIN EN.CITE.DATA </w:instrText>
      </w:r>
      <w:r w:rsidR="002A680C">
        <w:rPr>
          <w:color w:val="auto"/>
        </w:rPr>
      </w:r>
      <w:r w:rsidR="002A680C">
        <w:rPr>
          <w:color w:val="auto"/>
        </w:rPr>
        <w:fldChar w:fldCharType="end"/>
      </w:r>
      <w:r w:rsidR="000B710D" w:rsidRPr="00133DC0">
        <w:rPr>
          <w:color w:val="auto"/>
        </w:rPr>
      </w:r>
      <w:r w:rsidR="000B710D" w:rsidRPr="00133DC0">
        <w:rPr>
          <w:color w:val="auto"/>
        </w:rPr>
        <w:fldChar w:fldCharType="separate"/>
      </w:r>
      <w:r w:rsidR="004544D3" w:rsidRPr="004544D3">
        <w:rPr>
          <w:noProof/>
          <w:color w:val="auto"/>
          <w:vertAlign w:val="superscript"/>
        </w:rPr>
        <w:t>15-19</w:t>
      </w:r>
      <w:r w:rsidR="000B710D" w:rsidRPr="00133DC0">
        <w:rPr>
          <w:color w:val="auto"/>
        </w:rPr>
        <w:fldChar w:fldCharType="end"/>
      </w:r>
      <w:r w:rsidR="003B691B" w:rsidRPr="00133DC0">
        <w:rPr>
          <w:color w:val="000000" w:themeColor="text1"/>
        </w:rPr>
        <w:t xml:space="preserve">. </w:t>
      </w:r>
      <w:bookmarkStart w:id="12" w:name="_Hlk49083336"/>
      <w:r w:rsidR="003B691B" w:rsidRPr="00133DC0">
        <w:rPr>
          <w:color w:val="000000" w:themeColor="text1"/>
        </w:rPr>
        <w:t xml:space="preserve">Previous studies </w:t>
      </w:r>
      <w:r w:rsidR="002A0CE5" w:rsidRPr="00133DC0">
        <w:rPr>
          <w:color w:val="000000" w:themeColor="text1"/>
        </w:rPr>
        <w:t xml:space="preserve">have </w:t>
      </w:r>
      <w:r w:rsidR="003E76E5" w:rsidRPr="00133DC0">
        <w:rPr>
          <w:color w:val="000000" w:themeColor="text1"/>
        </w:rPr>
        <w:t>attempt</w:t>
      </w:r>
      <w:r w:rsidR="00C51900" w:rsidRPr="00133DC0">
        <w:rPr>
          <w:color w:val="000000" w:themeColor="text1"/>
        </w:rPr>
        <w:t>ed</w:t>
      </w:r>
      <w:r w:rsidR="002A0CE5" w:rsidRPr="00133DC0">
        <w:rPr>
          <w:color w:val="000000" w:themeColor="text1"/>
        </w:rPr>
        <w:t xml:space="preserve"> </w:t>
      </w:r>
      <w:r w:rsidR="00C51900" w:rsidRPr="00133DC0">
        <w:rPr>
          <w:color w:val="000000" w:themeColor="text1"/>
        </w:rPr>
        <w:t>to get the RNA free N</w:t>
      </w:r>
      <w:r w:rsidR="00C51900" w:rsidRPr="00133DC0" w:rsidDel="002A0CE5">
        <w:rPr>
          <w:color w:val="000000" w:themeColor="text1"/>
        </w:rPr>
        <w:t xml:space="preserve"> </w:t>
      </w:r>
      <w:r w:rsidR="00F52288" w:rsidRPr="00133DC0">
        <w:rPr>
          <w:color w:val="000000" w:themeColor="text1"/>
        </w:rPr>
        <w:t>with</w:t>
      </w:r>
      <w:r w:rsidR="003B691B" w:rsidRPr="00133DC0">
        <w:rPr>
          <w:color w:val="000000" w:themeColor="text1"/>
        </w:rPr>
        <w:t xml:space="preserve"> </w:t>
      </w:r>
      <w:r w:rsidR="00064230" w:rsidRPr="00133DC0">
        <w:rPr>
          <w:color w:val="000000" w:themeColor="text1"/>
        </w:rPr>
        <w:t xml:space="preserve">a variety of </w:t>
      </w:r>
      <w:r w:rsidR="00D01FDA" w:rsidRPr="00133DC0">
        <w:rPr>
          <w:color w:val="000000" w:themeColor="text1"/>
        </w:rPr>
        <w:t xml:space="preserve">methods, </w:t>
      </w:r>
      <w:r w:rsidR="00B97B5F" w:rsidRPr="00133DC0">
        <w:rPr>
          <w:color w:val="000000" w:themeColor="text1"/>
        </w:rPr>
        <w:t xml:space="preserve">such as the </w:t>
      </w:r>
      <w:r w:rsidR="003B691B" w:rsidRPr="00133DC0">
        <w:rPr>
          <w:color w:val="000000" w:themeColor="text1"/>
        </w:rPr>
        <w:t>RNase</w:t>
      </w:r>
      <w:r w:rsidR="00832B65" w:rsidRPr="00133DC0">
        <w:rPr>
          <w:color w:val="000000" w:themeColor="text1"/>
        </w:rPr>
        <w:t xml:space="preserve"> </w:t>
      </w:r>
      <w:r w:rsidR="00D01FDA" w:rsidRPr="00133DC0">
        <w:rPr>
          <w:color w:val="000000" w:themeColor="text1"/>
        </w:rPr>
        <w:t>A</w:t>
      </w:r>
      <w:r w:rsidR="003B691B" w:rsidRPr="00133DC0">
        <w:rPr>
          <w:color w:val="000000" w:themeColor="text1"/>
        </w:rPr>
        <w:t xml:space="preserve"> digestion, high salt washing</w:t>
      </w:r>
      <w:r w:rsidR="0081419C" w:rsidRPr="00133DC0">
        <w:rPr>
          <w:color w:val="000000" w:themeColor="text1"/>
        </w:rPr>
        <w:t>,</w:t>
      </w:r>
      <w:r w:rsidR="003B691B" w:rsidRPr="00133DC0">
        <w:rPr>
          <w:color w:val="000000" w:themeColor="text1"/>
        </w:rPr>
        <w:t xml:space="preserve"> or adjust</w:t>
      </w:r>
      <w:r w:rsidR="0018221F" w:rsidRPr="00133DC0">
        <w:rPr>
          <w:color w:val="000000" w:themeColor="text1"/>
        </w:rPr>
        <w:t>ing</w:t>
      </w:r>
      <w:r w:rsidR="003B691B" w:rsidRPr="00133DC0">
        <w:rPr>
          <w:color w:val="000000" w:themeColor="text1"/>
        </w:rPr>
        <w:t xml:space="preserve"> different pH buffer</w:t>
      </w:r>
      <w:r w:rsidR="005958B9" w:rsidRPr="00133DC0">
        <w:rPr>
          <w:color w:val="000000" w:themeColor="text1"/>
        </w:rPr>
        <w:t>s</w:t>
      </w:r>
      <w:r w:rsidR="003B691B" w:rsidRPr="00133DC0">
        <w:rPr>
          <w:color w:val="000000" w:themeColor="text1"/>
        </w:rPr>
        <w:t xml:space="preserve"> to remove the </w:t>
      </w:r>
      <w:r w:rsidR="006A1946" w:rsidRPr="00133DC0">
        <w:rPr>
          <w:color w:val="000000" w:themeColor="text1"/>
        </w:rPr>
        <w:t xml:space="preserve">nonspecific </w:t>
      </w:r>
      <w:r w:rsidR="003B691B" w:rsidRPr="00133DC0">
        <w:rPr>
          <w:color w:val="000000" w:themeColor="text1"/>
        </w:rPr>
        <w:t>cellular RNA</w:t>
      </w:r>
      <w:r w:rsidR="00BA4F18" w:rsidRPr="00133DC0">
        <w:rPr>
          <w:color w:val="000000" w:themeColor="text1"/>
        </w:rPr>
        <w:t>s</w:t>
      </w:r>
      <w:bookmarkEnd w:id="12"/>
      <w:r w:rsidR="00CD1AB8" w:rsidRPr="00133DC0">
        <w:rPr>
          <w:color w:val="000000" w:themeColor="text1"/>
        </w:rPr>
        <w:fldChar w:fldCharType="begin">
          <w:fldData xml:space="preserve">PEVuZE5vdGU+PENpdGU+PEF1dGhvcj5HcmVlbjwvQXV0aG9yPjxZZWFyPjIwMTE8L1llYXI+PFJl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</w:fldData>
        </w:fldChar>
      </w:r>
      <w:r w:rsidR="002A680C">
        <w:rPr>
          <w:color w:val="000000" w:themeColor="text1"/>
        </w:rPr>
        <w:instrText xml:space="preserve"> ADDIN EN.CITE </w:instrText>
      </w:r>
      <w:r w:rsidR="002A680C">
        <w:rPr>
          <w:color w:val="000000" w:themeColor="text1"/>
        </w:rPr>
        <w:fldChar w:fldCharType="begin">
          <w:fldData xml:space="preserve">PEVuZE5vdGU+PENpdGU+PEF1dGhvcj5HcmVlbjwvQXV0aG9yPjxZZWFyPjIwMTE8L1llYXI+PFJl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</w:fldData>
        </w:fldChar>
      </w:r>
      <w:r w:rsidR="002A680C">
        <w:rPr>
          <w:color w:val="000000" w:themeColor="text1"/>
        </w:rPr>
        <w:instrText xml:space="preserve"> ADDIN EN.CITE.DATA </w:instrText>
      </w:r>
      <w:r w:rsidR="002A680C">
        <w:rPr>
          <w:color w:val="000000" w:themeColor="text1"/>
        </w:rPr>
      </w:r>
      <w:r w:rsidR="002A680C">
        <w:rPr>
          <w:color w:val="000000" w:themeColor="text1"/>
        </w:rPr>
        <w:fldChar w:fldCharType="end"/>
      </w:r>
      <w:r w:rsidR="00CD1AB8" w:rsidRPr="00133DC0">
        <w:rPr>
          <w:color w:val="000000" w:themeColor="text1"/>
        </w:rPr>
      </w:r>
      <w:r w:rsidR="00CD1AB8" w:rsidRPr="00133DC0">
        <w:rPr>
          <w:color w:val="000000" w:themeColor="text1"/>
        </w:rPr>
        <w:fldChar w:fldCharType="separate"/>
      </w:r>
      <w:r w:rsidR="004544D3" w:rsidRPr="004544D3">
        <w:rPr>
          <w:noProof/>
          <w:color w:val="000000" w:themeColor="text1"/>
          <w:vertAlign w:val="superscript"/>
        </w:rPr>
        <w:t>28,29</w:t>
      </w:r>
      <w:r w:rsidR="00CD1AB8" w:rsidRPr="00133DC0">
        <w:rPr>
          <w:color w:val="000000" w:themeColor="text1"/>
        </w:rPr>
        <w:fldChar w:fldCharType="end"/>
      </w:r>
      <w:r w:rsidR="00D01FDA" w:rsidRPr="00133DC0">
        <w:rPr>
          <w:color w:val="000000" w:themeColor="text1"/>
        </w:rPr>
        <w:t xml:space="preserve">. </w:t>
      </w:r>
      <w:r w:rsidR="00A86B07" w:rsidRPr="00133DC0">
        <w:rPr>
          <w:color w:val="000000" w:themeColor="text1"/>
        </w:rPr>
        <w:t xml:space="preserve">However, none of </w:t>
      </w:r>
      <w:r w:rsidR="00935115" w:rsidRPr="00133DC0">
        <w:rPr>
          <w:color w:val="000000" w:themeColor="text1"/>
        </w:rPr>
        <w:t xml:space="preserve">the </w:t>
      </w:r>
      <w:r w:rsidR="00A86B07" w:rsidRPr="00133DC0">
        <w:rPr>
          <w:color w:val="000000" w:themeColor="text1"/>
        </w:rPr>
        <w:t xml:space="preserve">above methods can be successfully used for the assembly of the virus-specific </w:t>
      </w:r>
      <w:r w:rsidR="006D7D4B" w:rsidRPr="00133DC0">
        <w:rPr>
          <w:color w:val="000000" w:themeColor="text1"/>
        </w:rPr>
        <w:t>NCs</w:t>
      </w:r>
      <w:r w:rsidR="00A86B07" w:rsidRPr="00133DC0">
        <w:rPr>
          <w:color w:val="000000" w:themeColor="text1"/>
        </w:rPr>
        <w:t xml:space="preserve">. </w:t>
      </w:r>
      <w:r w:rsidR="001672CF" w:rsidRPr="00133DC0">
        <w:rPr>
          <w:color w:val="000000" w:themeColor="text1"/>
        </w:rPr>
        <w:t xml:space="preserve">To obtain </w:t>
      </w:r>
      <w:r w:rsidR="00D01FDA" w:rsidRPr="00133DC0">
        <w:rPr>
          <w:color w:val="000000" w:themeColor="text1"/>
        </w:rPr>
        <w:t xml:space="preserve">the RNA-free </w:t>
      </w:r>
      <w:r w:rsidR="005320ED" w:rsidRPr="00133DC0">
        <w:rPr>
          <w:color w:val="000000" w:themeColor="text1"/>
        </w:rPr>
        <w:t>RSV</w:t>
      </w:r>
      <w:r w:rsidR="005320ED" w:rsidRPr="00133DC0" w:rsidDel="00495D8E">
        <w:rPr>
          <w:color w:val="000000" w:themeColor="text1"/>
        </w:rPr>
        <w:t xml:space="preserve"> </w:t>
      </w:r>
      <w:r w:rsidR="00495D8E" w:rsidRPr="00133DC0">
        <w:rPr>
          <w:color w:val="000000" w:themeColor="text1"/>
        </w:rPr>
        <w:t>N</w:t>
      </w:r>
      <w:r w:rsidR="00D01FDA" w:rsidRPr="00133DC0">
        <w:rPr>
          <w:color w:val="000000" w:themeColor="text1"/>
        </w:rPr>
        <w:t xml:space="preserve">, we also </w:t>
      </w:r>
      <w:r w:rsidR="007748F7" w:rsidRPr="00133DC0">
        <w:rPr>
          <w:color w:val="000000" w:themeColor="text1"/>
        </w:rPr>
        <w:t>tried a combination of</w:t>
      </w:r>
      <w:r w:rsidR="00D01FDA" w:rsidRPr="00133DC0">
        <w:rPr>
          <w:color w:val="000000" w:themeColor="text1"/>
        </w:rPr>
        <w:t xml:space="preserve"> methods, </w:t>
      </w:r>
      <w:r w:rsidR="005A2364" w:rsidRPr="00133DC0">
        <w:rPr>
          <w:color w:val="000000" w:themeColor="text1"/>
        </w:rPr>
        <w:t xml:space="preserve">including </w:t>
      </w:r>
      <w:r w:rsidR="00D01FDA" w:rsidRPr="00133DC0">
        <w:rPr>
          <w:color w:val="000000" w:themeColor="text1"/>
        </w:rPr>
        <w:t xml:space="preserve">RNase A digestion, </w:t>
      </w:r>
      <w:r w:rsidR="00081AA5" w:rsidRPr="00133DC0">
        <w:rPr>
          <w:color w:val="000000" w:themeColor="text1"/>
        </w:rPr>
        <w:t>high salt (</w:t>
      </w:r>
      <w:r w:rsidR="00D01FDA" w:rsidRPr="00133DC0">
        <w:rPr>
          <w:color w:val="000000" w:themeColor="text1"/>
        </w:rPr>
        <w:t>1.5M NaCl</w:t>
      </w:r>
      <w:r w:rsidR="00081AA5" w:rsidRPr="00133DC0">
        <w:rPr>
          <w:color w:val="000000" w:themeColor="text1"/>
        </w:rPr>
        <w:t>)</w:t>
      </w:r>
      <w:r w:rsidR="00D01FDA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>wash, adjust</w:t>
      </w:r>
      <w:r w:rsidR="00747E05" w:rsidRPr="00133DC0">
        <w:rPr>
          <w:color w:val="000000" w:themeColor="text1"/>
        </w:rPr>
        <w:t>ing</w:t>
      </w:r>
      <w:r w:rsidR="00081AA5" w:rsidRPr="00133DC0">
        <w:rPr>
          <w:color w:val="000000" w:themeColor="text1"/>
        </w:rPr>
        <w:t xml:space="preserve"> the </w:t>
      </w:r>
      <w:r w:rsidR="00F103CF" w:rsidRPr="00133DC0">
        <w:rPr>
          <w:color w:val="000000" w:themeColor="text1"/>
        </w:rPr>
        <w:t xml:space="preserve">buffer </w:t>
      </w:r>
      <w:r w:rsidR="00081AA5" w:rsidRPr="00133DC0">
        <w:rPr>
          <w:color w:val="000000" w:themeColor="text1"/>
        </w:rPr>
        <w:t>pH from pH</w:t>
      </w:r>
      <w:r w:rsidR="00832C44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>5</w:t>
      </w:r>
      <w:r w:rsidR="00CA5510" w:rsidRPr="00133DC0">
        <w:rPr>
          <w:color w:val="000000" w:themeColor="text1"/>
        </w:rPr>
        <w:t>.0</w:t>
      </w:r>
      <w:r w:rsidR="00081AA5" w:rsidRPr="00133DC0">
        <w:rPr>
          <w:color w:val="000000" w:themeColor="text1"/>
        </w:rPr>
        <w:t xml:space="preserve"> to </w:t>
      </w:r>
      <w:r w:rsidR="00081AA5" w:rsidRPr="00133DC0">
        <w:rPr>
          <w:color w:val="000000" w:themeColor="text1"/>
          <w:lang w:eastAsia="zh-CN"/>
        </w:rPr>
        <w:t>pH</w:t>
      </w:r>
      <w:r w:rsidR="00832C44" w:rsidRPr="00133DC0">
        <w:rPr>
          <w:color w:val="000000" w:themeColor="text1"/>
          <w:lang w:eastAsia="zh-CN"/>
        </w:rPr>
        <w:t xml:space="preserve"> </w:t>
      </w:r>
      <w:r w:rsidR="00081AA5" w:rsidRPr="00133DC0">
        <w:rPr>
          <w:color w:val="000000" w:themeColor="text1"/>
        </w:rPr>
        <w:t>9</w:t>
      </w:r>
      <w:r w:rsidR="00CA5510" w:rsidRPr="00133DC0">
        <w:rPr>
          <w:color w:val="000000" w:themeColor="text1"/>
        </w:rPr>
        <w:t>.0</w:t>
      </w:r>
      <w:r w:rsidR="00081AA5" w:rsidRPr="00133DC0">
        <w:rPr>
          <w:color w:val="000000" w:themeColor="text1"/>
        </w:rPr>
        <w:t xml:space="preserve">, protein </w:t>
      </w:r>
      <w:r w:rsidR="00DF7EA9" w:rsidRPr="00133DC0">
        <w:rPr>
          <w:color w:val="000000" w:themeColor="text1"/>
        </w:rPr>
        <w:t xml:space="preserve">denaturation </w:t>
      </w:r>
      <w:r w:rsidR="00081AA5" w:rsidRPr="00133DC0">
        <w:rPr>
          <w:color w:val="000000" w:themeColor="text1"/>
        </w:rPr>
        <w:t xml:space="preserve">and </w:t>
      </w:r>
      <w:r w:rsidR="00DF7EA9" w:rsidRPr="00133DC0">
        <w:rPr>
          <w:color w:val="000000" w:themeColor="text1"/>
        </w:rPr>
        <w:t>renaturation</w:t>
      </w:r>
      <w:r w:rsidR="00081AA5" w:rsidRPr="00133DC0">
        <w:rPr>
          <w:color w:val="000000" w:themeColor="text1"/>
        </w:rPr>
        <w:t>.</w:t>
      </w:r>
      <w:r w:rsidR="003B691B" w:rsidRPr="00133DC0">
        <w:rPr>
          <w:color w:val="000000" w:themeColor="text1"/>
        </w:rPr>
        <w:t xml:space="preserve"> </w:t>
      </w:r>
      <w:r w:rsidR="00491154" w:rsidRPr="00133DC0">
        <w:rPr>
          <w:color w:val="000000" w:themeColor="text1"/>
        </w:rPr>
        <w:t>A</w:t>
      </w:r>
      <w:r w:rsidR="00223567" w:rsidRPr="00133DC0">
        <w:rPr>
          <w:color w:val="000000" w:themeColor="text1"/>
        </w:rPr>
        <w:t>fter many failed trials, w</w:t>
      </w:r>
      <w:r w:rsidR="00081AA5" w:rsidRPr="00133DC0">
        <w:rPr>
          <w:color w:val="000000" w:themeColor="text1"/>
        </w:rPr>
        <w:t xml:space="preserve">e </w:t>
      </w:r>
      <w:r w:rsidR="00223567" w:rsidRPr="00133DC0">
        <w:rPr>
          <w:color w:val="000000" w:themeColor="text1"/>
        </w:rPr>
        <w:t xml:space="preserve">still </w:t>
      </w:r>
      <w:r w:rsidR="00656AA5" w:rsidRPr="00133DC0">
        <w:rPr>
          <w:color w:val="000000" w:themeColor="text1"/>
        </w:rPr>
        <w:t xml:space="preserve">could </w:t>
      </w:r>
      <w:r w:rsidR="00081AA5" w:rsidRPr="00133DC0">
        <w:rPr>
          <w:color w:val="000000" w:themeColor="text1"/>
        </w:rPr>
        <w:t xml:space="preserve">not get RNA-free </w:t>
      </w:r>
      <w:r w:rsidR="009372FE" w:rsidRPr="00133DC0">
        <w:rPr>
          <w:color w:val="000000" w:themeColor="text1"/>
        </w:rPr>
        <w:t xml:space="preserve">N </w:t>
      </w:r>
      <w:r w:rsidR="00081AA5" w:rsidRPr="00133DC0">
        <w:rPr>
          <w:color w:val="000000" w:themeColor="text1"/>
        </w:rPr>
        <w:t xml:space="preserve">with </w:t>
      </w:r>
      <w:r w:rsidR="00016453" w:rsidRPr="00133DC0">
        <w:rPr>
          <w:color w:val="000000" w:themeColor="text1"/>
        </w:rPr>
        <w:t xml:space="preserve">the </w:t>
      </w:r>
      <w:r w:rsidR="00507331" w:rsidRPr="00133DC0">
        <w:rPr>
          <w:color w:val="000000" w:themeColor="text1"/>
        </w:rPr>
        <w:t xml:space="preserve">above </w:t>
      </w:r>
      <w:r w:rsidR="00081AA5" w:rsidRPr="00133DC0">
        <w:rPr>
          <w:color w:val="000000" w:themeColor="text1"/>
        </w:rPr>
        <w:t>methods.</w:t>
      </w:r>
      <w:r w:rsidR="00DB0F5E" w:rsidRPr="00133DC0">
        <w:rPr>
          <w:color w:val="000000" w:themeColor="text1"/>
        </w:rPr>
        <w:t xml:space="preserve"> We will briefly discuss the attempts and potential reasons.</w:t>
      </w:r>
    </w:p>
    <w:p w14:paraId="19D408FF" w14:textId="77777777" w:rsidR="00081AA5" w:rsidRPr="00133DC0" w:rsidRDefault="00081AA5">
      <w:pPr>
        <w:rPr>
          <w:color w:val="000000" w:themeColor="text1"/>
        </w:rPr>
      </w:pPr>
    </w:p>
    <w:p w14:paraId="4F88A187" w14:textId="7D0643A4" w:rsidR="00081AA5" w:rsidRPr="00133DC0" w:rsidRDefault="00D976CA">
      <w:pPr>
        <w:rPr>
          <w:color w:val="000000" w:themeColor="text1"/>
        </w:rPr>
      </w:pPr>
      <w:r w:rsidRPr="00133DC0">
        <w:rPr>
          <w:color w:val="000000" w:themeColor="text1"/>
        </w:rPr>
        <w:t xml:space="preserve">One </w:t>
      </w:r>
      <w:r w:rsidR="004E113F" w:rsidRPr="00133DC0">
        <w:rPr>
          <w:color w:val="000000" w:themeColor="text1"/>
        </w:rPr>
        <w:t xml:space="preserve">method </w:t>
      </w:r>
      <w:r w:rsidRPr="00133DC0">
        <w:rPr>
          <w:color w:val="000000" w:themeColor="text1"/>
        </w:rPr>
        <w:t xml:space="preserve">to obtain </w:t>
      </w:r>
      <w:bookmarkStart w:id="13" w:name="_Hlk49083389"/>
      <w:r w:rsidR="00081AA5" w:rsidRPr="00133DC0">
        <w:rPr>
          <w:color w:val="000000" w:themeColor="text1"/>
        </w:rPr>
        <w:t xml:space="preserve">RNA-free </w:t>
      </w:r>
      <w:r w:rsidR="00E74DA7" w:rsidRPr="00133DC0">
        <w:rPr>
          <w:color w:val="000000" w:themeColor="text1"/>
        </w:rPr>
        <w:t xml:space="preserve">N </w:t>
      </w:r>
      <w:r w:rsidRPr="00133DC0">
        <w:rPr>
          <w:color w:val="000000" w:themeColor="text1"/>
        </w:rPr>
        <w:t xml:space="preserve">is to digest host cellular RNA in assembled </w:t>
      </w:r>
      <w:r w:rsidR="00764F83" w:rsidRPr="00133DC0">
        <w:rPr>
          <w:color w:val="000000" w:themeColor="text1"/>
        </w:rPr>
        <w:t xml:space="preserve">NCLPs </w:t>
      </w:r>
      <w:r w:rsidRPr="00133DC0">
        <w:rPr>
          <w:color w:val="000000" w:themeColor="text1"/>
        </w:rPr>
        <w:t xml:space="preserve">with RNase A. </w:t>
      </w:r>
      <w:r w:rsidR="0081419C" w:rsidRPr="00133DC0">
        <w:rPr>
          <w:color w:val="000000" w:themeColor="text1"/>
        </w:rPr>
        <w:t xml:space="preserve"> </w:t>
      </w:r>
      <w:r w:rsidR="00762053" w:rsidRPr="00133DC0">
        <w:rPr>
          <w:color w:val="000000" w:themeColor="text1"/>
        </w:rPr>
        <w:t xml:space="preserve">In VSV, the </w:t>
      </w:r>
      <w:r w:rsidR="00081AA5" w:rsidRPr="00133DC0">
        <w:rPr>
          <w:color w:val="000000" w:themeColor="text1"/>
        </w:rPr>
        <w:t xml:space="preserve">incubation of the purified </w:t>
      </w:r>
      <w:r w:rsidR="00764F83" w:rsidRPr="00133DC0">
        <w:rPr>
          <w:color w:val="000000" w:themeColor="text1"/>
        </w:rPr>
        <w:t xml:space="preserve">NCLP </w:t>
      </w:r>
      <w:r w:rsidR="00081AA5" w:rsidRPr="00133DC0">
        <w:rPr>
          <w:color w:val="000000" w:themeColor="text1"/>
        </w:rPr>
        <w:t>with RNase A</w:t>
      </w:r>
      <w:bookmarkEnd w:id="13"/>
      <w:r w:rsidR="00081AA5" w:rsidRPr="00133DC0">
        <w:rPr>
          <w:color w:val="000000" w:themeColor="text1"/>
        </w:rPr>
        <w:t xml:space="preserve"> at a final concentration of 1mg/ml at 37 °C for 1</w:t>
      </w:r>
      <w:r w:rsidR="009B11B2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 xml:space="preserve">h </w:t>
      </w:r>
      <w:r w:rsidR="00DF1870" w:rsidRPr="00133DC0">
        <w:rPr>
          <w:color w:val="000000" w:themeColor="text1"/>
        </w:rPr>
        <w:t xml:space="preserve">completely removed </w:t>
      </w:r>
      <w:r w:rsidR="00081AA5" w:rsidRPr="00133DC0">
        <w:rPr>
          <w:color w:val="000000" w:themeColor="text1"/>
        </w:rPr>
        <w:t xml:space="preserve">RNA from the </w:t>
      </w:r>
      <w:r w:rsidR="00C76FFF" w:rsidRPr="00133DC0">
        <w:rPr>
          <w:color w:val="000000" w:themeColor="text1"/>
        </w:rPr>
        <w:t>NC</w:t>
      </w:r>
      <w:r w:rsidR="00C76FFF" w:rsidRPr="00133DC0">
        <w:rPr>
          <w:color w:val="000000" w:themeColor="text1"/>
        </w:rPr>
        <w:fldChar w:fldCharType="begin"/>
      </w:r>
      <w:r w:rsidR="004544D3">
        <w:rPr>
          <w:color w:val="000000" w:themeColor="text1"/>
        </w:rPr>
        <w:instrText xml:space="preserve"> ADDIN EN.CITE &lt;EndNote&gt;&lt;Cite&gt;&lt;Author&gt;Green&lt;/Author&gt;&lt;Year&gt;2011&lt;/Year&gt;&lt;RecNum&gt;39&lt;/RecNum&gt;&lt;DisplayText&gt;&lt;style face="superscript"&gt;28&lt;/style&gt;&lt;/DisplayText&gt;&lt;record&gt;&lt;rec-number&gt;39&lt;/rec-number&gt;&lt;foreign-keys&gt;&lt;key app="EN" db-id="zdz9dvv9zptfpte90085a0zw09estprxwp5e" timestamp="1504548801"&gt;39&lt;/key&gt;&lt;/foreign-keys&gt;&lt;ref-type name="Journal Article"&gt;17&lt;/ref-type&gt;&lt;contributors&gt;&lt;authors&gt;&lt;author&gt;Green, T. J.&lt;/author&gt;&lt;author&gt;Rowse, M.&lt;/author&gt;&lt;author&gt;Tsao, J.&lt;/author&gt;&lt;author&gt;Kang, J.&lt;/author&gt;&lt;author&gt;Ge, P.&lt;/author&gt;&lt;author&gt;Zhou, Z. H.&lt;/author&gt;&lt;author&gt;Luo, M.&lt;/author&gt;&lt;/authors&gt;&lt;/contributors&gt;&lt;auth-address&gt;Department of Microbiology, University of Alabama at Birmingham, 1025 18th Street South, Birmingham, AL 35294, USA.&lt;/auth-address&gt;&lt;titles&gt;&lt;title&gt;Access to RNA encapsidated in the nucleocapsid of vesicular stomatitis virus&lt;/title&gt;&lt;secondary-title&gt;J Virol&lt;/secondary-title&gt;&lt;/titles&gt;&lt;periodical&gt;&lt;full-title&gt;J Virol&lt;/full-title&gt;&lt;/periodical&gt;&lt;pages&gt;2714-22&lt;/pages&gt;&lt;volume&gt;85&lt;/volume&gt;&lt;number&gt;6&lt;/number&gt;&lt;edition&gt;2010/12/24&lt;/edition&gt;&lt;keywords&gt;&lt;keyword&gt;Escherichia coli&lt;/keyword&gt;&lt;keyword&gt;Nucleocapsid/*physiology&lt;/keyword&gt;&lt;keyword&gt;Nucleocapsid Proteins/metabolism&lt;/keyword&gt;&lt;keyword&gt;Protein Binding&lt;/keyword&gt;&lt;keyword&gt;RNA, Viral/*metabolism&lt;/keyword&gt;&lt;keyword&gt;Recombinant Proteins/metabolism&lt;/keyword&gt;&lt;keyword&gt;Ribonuclease, Pancreatic/metabolism&lt;/keyword&gt;&lt;keyword&gt;Vesiculovirus/*physiology&lt;/keyword&gt;&lt;/keywords&gt;&lt;dates&gt;&lt;year&gt;2011&lt;/year&gt;&lt;pub-dates&gt;&lt;date&gt;Mar&lt;/date&gt;&lt;/pub-dates&gt;&lt;/dates&gt;&lt;isbn&gt;1098-5514 (Electronic)&amp;#xD;0022-538X (Linking)&lt;/isbn&gt;&lt;accession-num&gt;21177817&lt;/accession-num&gt;&lt;urls&gt;&lt;related-urls&gt;&lt;url&gt;https://www.ncbi.nlm.nih.gov/pubmed/21177817&lt;/url&gt;&lt;/related-urls&gt;&lt;/urls&gt;&lt;custom2&gt;PMC3067934&lt;/custom2&gt;&lt;electronic-resource-num&gt;10.1128/JVI.01927-10&lt;/electronic-resource-num&gt;&lt;/record&gt;&lt;/Cite&gt;&lt;/EndNote&gt;</w:instrText>
      </w:r>
      <w:r w:rsidR="00C76FFF" w:rsidRPr="00133DC0">
        <w:rPr>
          <w:color w:val="000000" w:themeColor="text1"/>
        </w:rPr>
        <w:fldChar w:fldCharType="separate"/>
      </w:r>
      <w:r w:rsidR="004544D3" w:rsidRPr="004544D3">
        <w:rPr>
          <w:noProof/>
          <w:color w:val="000000" w:themeColor="text1"/>
          <w:vertAlign w:val="superscript"/>
        </w:rPr>
        <w:t>28</w:t>
      </w:r>
      <w:r w:rsidR="00C76FFF" w:rsidRPr="00133DC0">
        <w:rPr>
          <w:color w:val="000000" w:themeColor="text1"/>
        </w:rPr>
        <w:fldChar w:fldCharType="end"/>
      </w:r>
      <w:r w:rsidR="00081AA5" w:rsidRPr="00133DC0">
        <w:rPr>
          <w:color w:val="000000" w:themeColor="text1"/>
        </w:rPr>
        <w:t xml:space="preserve">. Purified empty </w:t>
      </w:r>
      <w:r w:rsidR="00150FB7" w:rsidRPr="00133DC0">
        <w:rPr>
          <w:color w:val="000000" w:themeColor="text1"/>
        </w:rPr>
        <w:t xml:space="preserve">oligomeric N </w:t>
      </w:r>
      <w:r w:rsidR="00624A23" w:rsidRPr="00133DC0">
        <w:rPr>
          <w:color w:val="000000" w:themeColor="text1"/>
        </w:rPr>
        <w:t xml:space="preserve">was then </w:t>
      </w:r>
      <w:r w:rsidR="00081AA5" w:rsidRPr="00133DC0">
        <w:rPr>
          <w:color w:val="000000" w:themeColor="text1"/>
        </w:rPr>
        <w:t xml:space="preserve">incubated with </w:t>
      </w:r>
      <w:r w:rsidR="0081419C" w:rsidRPr="00133DC0">
        <w:rPr>
          <w:color w:val="000000" w:themeColor="text1"/>
        </w:rPr>
        <w:t>poly-</w:t>
      </w:r>
      <w:r w:rsidR="00081AA5" w:rsidRPr="00133DC0">
        <w:rPr>
          <w:color w:val="000000" w:themeColor="text1"/>
        </w:rPr>
        <w:t>A (250</w:t>
      </w:r>
      <w:r w:rsidR="00832C44" w:rsidRPr="00133DC0">
        <w:rPr>
          <w:color w:val="000000" w:themeColor="text1"/>
        </w:rPr>
        <w:t>-</w:t>
      </w:r>
      <w:r w:rsidR="00081AA5" w:rsidRPr="00133DC0">
        <w:rPr>
          <w:color w:val="000000" w:themeColor="text1"/>
        </w:rPr>
        <w:t>nt or longer) in a molar ratio of 1:5 in the presence of RNase inhibitor</w:t>
      </w:r>
      <w:r w:rsidR="00065595" w:rsidRPr="00133DC0">
        <w:rPr>
          <w:color w:val="000000" w:themeColor="text1"/>
        </w:rPr>
        <w:t>s</w:t>
      </w:r>
      <w:r w:rsidR="00081AA5" w:rsidRPr="00133DC0">
        <w:rPr>
          <w:color w:val="000000" w:themeColor="text1"/>
        </w:rPr>
        <w:t xml:space="preserve">. Analysis of the RNA isolated from reconstituted </w:t>
      </w:r>
      <w:r w:rsidR="00700A07" w:rsidRPr="00133DC0">
        <w:rPr>
          <w:color w:val="000000" w:themeColor="text1"/>
        </w:rPr>
        <w:t>N</w:t>
      </w:r>
      <w:r w:rsidR="00BA2535" w:rsidRPr="00133DC0">
        <w:rPr>
          <w:color w:val="000000" w:themeColor="text1"/>
        </w:rPr>
        <w:t>:</w:t>
      </w:r>
      <w:r w:rsidR="00081AA5" w:rsidRPr="00133DC0">
        <w:rPr>
          <w:color w:val="000000" w:themeColor="text1"/>
        </w:rPr>
        <w:t>poly</w:t>
      </w:r>
      <w:r w:rsidR="00BA2535" w:rsidRPr="00133DC0">
        <w:rPr>
          <w:color w:val="000000" w:themeColor="text1"/>
        </w:rPr>
        <w:t>-</w:t>
      </w:r>
      <w:r w:rsidR="00081AA5" w:rsidRPr="00133DC0">
        <w:rPr>
          <w:color w:val="000000" w:themeColor="text1"/>
        </w:rPr>
        <w:t xml:space="preserve">A showed that the RNA </w:t>
      </w:r>
      <w:r w:rsidR="00AE5A92" w:rsidRPr="00133DC0">
        <w:rPr>
          <w:color w:val="000000" w:themeColor="text1"/>
        </w:rPr>
        <w:t xml:space="preserve">was </w:t>
      </w:r>
      <w:r w:rsidR="00081AA5" w:rsidRPr="00133DC0">
        <w:rPr>
          <w:color w:val="000000" w:themeColor="text1"/>
        </w:rPr>
        <w:lastRenderedPageBreak/>
        <w:t xml:space="preserve">approximately 90 nt in length. This suggested that the RNA outside the nucleoprotein </w:t>
      </w:r>
      <w:r w:rsidR="00E062DD" w:rsidRPr="00133DC0">
        <w:rPr>
          <w:color w:val="000000" w:themeColor="text1"/>
        </w:rPr>
        <w:t xml:space="preserve">is </w:t>
      </w:r>
      <w:r w:rsidR="00081AA5" w:rsidRPr="00133DC0">
        <w:rPr>
          <w:color w:val="000000" w:themeColor="text1"/>
        </w:rPr>
        <w:t>susceptible to nonspecific digestion by the contaminated RNase</w:t>
      </w:r>
      <w:r w:rsidR="00EE75C2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 xml:space="preserve">A from </w:t>
      </w:r>
      <w:r w:rsidR="0081419C" w:rsidRPr="00133DC0">
        <w:rPr>
          <w:color w:val="000000" w:themeColor="text1"/>
        </w:rPr>
        <w:t xml:space="preserve">the </w:t>
      </w:r>
      <w:r w:rsidR="00081AA5" w:rsidRPr="00133DC0">
        <w:rPr>
          <w:color w:val="000000" w:themeColor="text1"/>
        </w:rPr>
        <w:t xml:space="preserve">previous step. The strategy of RNase A digestion to remove RNA </w:t>
      </w:r>
      <w:r w:rsidR="00DB5CB7" w:rsidRPr="00133DC0">
        <w:rPr>
          <w:color w:val="000000" w:themeColor="text1"/>
        </w:rPr>
        <w:t xml:space="preserve">was not successful </w:t>
      </w:r>
      <w:r w:rsidR="00B46CD0" w:rsidRPr="00133DC0">
        <w:rPr>
          <w:color w:val="000000" w:themeColor="text1"/>
        </w:rPr>
        <w:t xml:space="preserve">when </w:t>
      </w:r>
      <w:r w:rsidR="00081AA5" w:rsidRPr="00133DC0">
        <w:rPr>
          <w:color w:val="000000" w:themeColor="text1"/>
        </w:rPr>
        <w:t>appl</w:t>
      </w:r>
      <w:r w:rsidR="00E13193">
        <w:rPr>
          <w:color w:val="000000" w:themeColor="text1"/>
        </w:rPr>
        <w:t xml:space="preserve">ied to </w:t>
      </w:r>
      <w:r w:rsidR="00081AA5" w:rsidRPr="00133DC0">
        <w:rPr>
          <w:color w:val="000000" w:themeColor="text1"/>
        </w:rPr>
        <w:t xml:space="preserve">RSV. </w:t>
      </w:r>
      <w:r w:rsidR="00E13193">
        <w:rPr>
          <w:color w:val="000000" w:themeColor="text1"/>
        </w:rPr>
        <w:t>This</w:t>
      </w:r>
      <w:r w:rsidR="00DB5CB7" w:rsidRPr="00133DC0">
        <w:rPr>
          <w:color w:val="000000" w:themeColor="text1"/>
        </w:rPr>
        <w:t xml:space="preserve"> may be due to two reasons. </w:t>
      </w:r>
      <w:r w:rsidR="00AE0D48" w:rsidRPr="00133DC0">
        <w:rPr>
          <w:color w:val="000000" w:themeColor="text1"/>
        </w:rPr>
        <w:t>First,</w:t>
      </w:r>
      <w:r w:rsidR="00081AA5" w:rsidRPr="00133DC0">
        <w:rPr>
          <w:color w:val="000000" w:themeColor="text1"/>
        </w:rPr>
        <w:t xml:space="preserve"> </w:t>
      </w:r>
      <w:r w:rsidR="00AE0D48" w:rsidRPr="00133DC0">
        <w:rPr>
          <w:color w:val="000000" w:themeColor="text1"/>
        </w:rPr>
        <w:t xml:space="preserve">contaminated </w:t>
      </w:r>
      <w:r w:rsidR="00081AA5" w:rsidRPr="00133DC0">
        <w:rPr>
          <w:color w:val="000000" w:themeColor="text1"/>
        </w:rPr>
        <w:t xml:space="preserve">RNase A will digest the </w:t>
      </w:r>
      <w:r w:rsidR="00F317CC" w:rsidRPr="00133DC0">
        <w:rPr>
          <w:color w:val="000000" w:themeColor="text1"/>
        </w:rPr>
        <w:t xml:space="preserve">RSV-specific </w:t>
      </w:r>
      <w:r w:rsidR="00081AA5" w:rsidRPr="00133DC0">
        <w:rPr>
          <w:color w:val="000000" w:themeColor="text1"/>
        </w:rPr>
        <w:t>RNA</w:t>
      </w:r>
      <w:r w:rsidR="0081419C" w:rsidRPr="00133DC0">
        <w:rPr>
          <w:color w:val="000000" w:themeColor="text1"/>
        </w:rPr>
        <w:t>,</w:t>
      </w:r>
      <w:r w:rsidR="00081AA5" w:rsidRPr="00133DC0">
        <w:rPr>
          <w:color w:val="000000" w:themeColor="text1"/>
        </w:rPr>
        <w:t xml:space="preserve"> which </w:t>
      </w:r>
      <w:r w:rsidR="00307299" w:rsidRPr="00133DC0">
        <w:rPr>
          <w:color w:val="000000" w:themeColor="text1"/>
        </w:rPr>
        <w:t xml:space="preserve">will </w:t>
      </w:r>
      <w:r w:rsidR="00163C17" w:rsidRPr="00133DC0">
        <w:rPr>
          <w:color w:val="000000" w:themeColor="text1"/>
        </w:rPr>
        <w:t>subsequently be</w:t>
      </w:r>
      <w:r w:rsidR="00307299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>incubate</w:t>
      </w:r>
      <w:r w:rsidR="0081419C" w:rsidRPr="00133DC0">
        <w:rPr>
          <w:color w:val="000000" w:themeColor="text1"/>
        </w:rPr>
        <w:t>d</w:t>
      </w:r>
      <w:r w:rsidR="00081AA5" w:rsidRPr="00133DC0">
        <w:rPr>
          <w:color w:val="000000" w:themeColor="text1"/>
        </w:rPr>
        <w:t xml:space="preserve"> and assembl</w:t>
      </w:r>
      <w:r w:rsidR="00E13193">
        <w:rPr>
          <w:color w:val="000000" w:themeColor="text1"/>
        </w:rPr>
        <w:t>ed</w:t>
      </w:r>
      <w:r w:rsidR="00081AA5" w:rsidRPr="00133DC0">
        <w:rPr>
          <w:color w:val="000000" w:themeColor="text1"/>
        </w:rPr>
        <w:t xml:space="preserve"> with N. </w:t>
      </w:r>
      <w:r w:rsidR="00AE0D48" w:rsidRPr="00133DC0">
        <w:rPr>
          <w:color w:val="000000" w:themeColor="text1"/>
        </w:rPr>
        <w:t>Second</w:t>
      </w:r>
      <w:r w:rsidR="00EB4DCE" w:rsidRPr="00133DC0">
        <w:rPr>
          <w:color w:val="000000" w:themeColor="text1"/>
        </w:rPr>
        <w:t>,</w:t>
      </w:r>
      <w:r w:rsidR="00081AA5" w:rsidRPr="00133DC0">
        <w:rPr>
          <w:color w:val="000000" w:themeColor="text1"/>
        </w:rPr>
        <w:t xml:space="preserve"> </w:t>
      </w:r>
      <w:r w:rsidR="00415871" w:rsidRPr="00133DC0">
        <w:rPr>
          <w:color w:val="000000" w:themeColor="text1"/>
        </w:rPr>
        <w:t xml:space="preserve">the </w:t>
      </w:r>
      <w:r w:rsidR="0081419C" w:rsidRPr="00133DC0">
        <w:rPr>
          <w:color w:val="000000" w:themeColor="text1"/>
        </w:rPr>
        <w:t xml:space="preserve">efficiency </w:t>
      </w:r>
      <w:r w:rsidR="00081AA5" w:rsidRPr="00133DC0">
        <w:rPr>
          <w:color w:val="000000" w:themeColor="text1"/>
        </w:rPr>
        <w:t>of the RNase</w:t>
      </w:r>
      <w:r w:rsidR="00832B65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>A digestion</w:t>
      </w:r>
      <w:r w:rsidR="00FE1709" w:rsidRPr="00133DC0">
        <w:rPr>
          <w:color w:val="000000" w:themeColor="text1"/>
        </w:rPr>
        <w:t xml:space="preserve"> is much lower in RSV. This is because the </w:t>
      </w:r>
      <w:r w:rsidR="00F21402" w:rsidRPr="00133DC0">
        <w:rPr>
          <w:color w:val="000000" w:themeColor="text1"/>
        </w:rPr>
        <w:t xml:space="preserve">RNAs assemble differently </w:t>
      </w:r>
      <w:r w:rsidR="00081AA5" w:rsidRPr="00133DC0">
        <w:rPr>
          <w:color w:val="000000" w:themeColor="text1"/>
        </w:rPr>
        <w:t xml:space="preserve">in </w:t>
      </w:r>
      <w:r w:rsidR="00F21402" w:rsidRPr="00133DC0">
        <w:rPr>
          <w:color w:val="000000" w:themeColor="text1"/>
        </w:rPr>
        <w:t xml:space="preserve">different </w:t>
      </w:r>
      <w:r w:rsidR="00081AA5" w:rsidRPr="00133DC0">
        <w:rPr>
          <w:color w:val="000000" w:themeColor="text1"/>
        </w:rPr>
        <w:t xml:space="preserve">NNS viruses. </w:t>
      </w:r>
      <w:r w:rsidR="00EA71EC" w:rsidRPr="00133DC0">
        <w:rPr>
          <w:color w:val="000000" w:themeColor="text1"/>
        </w:rPr>
        <w:t xml:space="preserve">The known crystal structures </w:t>
      </w:r>
      <w:r w:rsidR="009557B1" w:rsidRPr="00133DC0">
        <w:rPr>
          <w:color w:val="000000" w:themeColor="text1"/>
        </w:rPr>
        <w:t xml:space="preserve">of N:RNA </w:t>
      </w:r>
      <w:r w:rsidR="00EA71EC" w:rsidRPr="00133DC0">
        <w:rPr>
          <w:color w:val="000000" w:themeColor="text1"/>
        </w:rPr>
        <w:t xml:space="preserve">show that </w:t>
      </w:r>
      <w:r w:rsidR="00081AA5" w:rsidRPr="00133DC0">
        <w:rPr>
          <w:color w:val="000000" w:themeColor="text1"/>
        </w:rPr>
        <w:t>RNA bind</w:t>
      </w:r>
      <w:r w:rsidR="0079383F" w:rsidRPr="00133DC0">
        <w:rPr>
          <w:color w:val="000000" w:themeColor="text1"/>
        </w:rPr>
        <w:t>s</w:t>
      </w:r>
      <w:r w:rsidR="00081AA5" w:rsidRPr="00133DC0">
        <w:rPr>
          <w:color w:val="000000" w:themeColor="text1"/>
        </w:rPr>
        <w:t xml:space="preserve"> outside of </w:t>
      </w:r>
      <w:r w:rsidR="003C624B" w:rsidRPr="00133DC0">
        <w:rPr>
          <w:color w:val="000000" w:themeColor="text1"/>
        </w:rPr>
        <w:t xml:space="preserve">the </w:t>
      </w:r>
      <w:r w:rsidR="00C76FFF" w:rsidRPr="00133DC0">
        <w:rPr>
          <w:color w:val="000000" w:themeColor="text1"/>
        </w:rPr>
        <w:t xml:space="preserve">NC </w:t>
      </w:r>
      <w:r w:rsidR="009557B1" w:rsidRPr="00133DC0">
        <w:rPr>
          <w:color w:val="000000" w:themeColor="text1"/>
        </w:rPr>
        <w:t>in VSV, but</w:t>
      </w:r>
      <w:r w:rsidR="0079383F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 xml:space="preserve">inside of the </w:t>
      </w:r>
      <w:r w:rsidR="00C76FFF" w:rsidRPr="00133DC0">
        <w:rPr>
          <w:color w:val="000000" w:themeColor="text1"/>
        </w:rPr>
        <w:t xml:space="preserve">NC </w:t>
      </w:r>
      <w:r w:rsidR="00605936" w:rsidRPr="00133DC0">
        <w:rPr>
          <w:color w:val="000000" w:themeColor="text1"/>
        </w:rPr>
        <w:t>in RSV</w:t>
      </w:r>
      <w:r w:rsidR="005143F2" w:rsidRPr="00133DC0">
        <w:rPr>
          <w:color w:val="000000" w:themeColor="text1"/>
        </w:rPr>
        <w:fldChar w:fldCharType="begin">
          <w:fldData xml:space="preserve">PEVuZE5vdGU+PENpdGU+PEF1dGhvcj5HcmVlbjwvQXV0aG9yPjxZZWFyPjIwMDY8L1llYXI+PFJl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</w:fldData>
        </w:fldChar>
      </w:r>
      <w:r w:rsidR="004544D3">
        <w:rPr>
          <w:color w:val="000000" w:themeColor="text1"/>
        </w:rPr>
        <w:instrText xml:space="preserve"> ADDIN EN.CITE </w:instrText>
      </w:r>
      <w:r w:rsidR="004544D3">
        <w:rPr>
          <w:color w:val="000000" w:themeColor="text1"/>
        </w:rPr>
        <w:fldChar w:fldCharType="begin">
          <w:fldData xml:space="preserve">PEVuZE5vdGU+PENpdGU+PEF1dGhvcj5HcmVlbjwvQXV0aG9yPjxZZWFyPjIwMDY8L1llYXI+PFJl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</w:fldData>
        </w:fldChar>
      </w:r>
      <w:r w:rsidR="004544D3">
        <w:rPr>
          <w:color w:val="000000" w:themeColor="text1"/>
        </w:rPr>
        <w:instrText xml:space="preserve"> ADDIN EN.CITE.DATA </w:instrText>
      </w:r>
      <w:r w:rsidR="004544D3">
        <w:rPr>
          <w:color w:val="000000" w:themeColor="text1"/>
        </w:rPr>
      </w:r>
      <w:r w:rsidR="004544D3">
        <w:rPr>
          <w:color w:val="000000" w:themeColor="text1"/>
        </w:rPr>
        <w:fldChar w:fldCharType="end"/>
      </w:r>
      <w:r w:rsidR="005143F2" w:rsidRPr="00133DC0">
        <w:rPr>
          <w:color w:val="000000" w:themeColor="text1"/>
        </w:rPr>
      </w:r>
      <w:r w:rsidR="005143F2" w:rsidRPr="00133DC0">
        <w:rPr>
          <w:color w:val="000000" w:themeColor="text1"/>
        </w:rPr>
        <w:fldChar w:fldCharType="separate"/>
      </w:r>
      <w:r w:rsidR="004544D3" w:rsidRPr="004544D3">
        <w:rPr>
          <w:noProof/>
          <w:color w:val="000000" w:themeColor="text1"/>
          <w:vertAlign w:val="superscript"/>
        </w:rPr>
        <w:t>30,31</w:t>
      </w:r>
      <w:r w:rsidR="005143F2" w:rsidRPr="00133DC0">
        <w:rPr>
          <w:color w:val="000000" w:themeColor="text1"/>
        </w:rPr>
        <w:fldChar w:fldCharType="end"/>
      </w:r>
      <w:r w:rsidR="00DC3A6C" w:rsidRPr="00133DC0">
        <w:rPr>
          <w:color w:val="000000" w:themeColor="text1"/>
        </w:rPr>
        <w:t xml:space="preserve">. </w:t>
      </w:r>
      <w:r w:rsidR="00EF0971" w:rsidRPr="00133DC0">
        <w:rPr>
          <w:color w:val="000000" w:themeColor="text1"/>
        </w:rPr>
        <w:t xml:space="preserve">The configuration of RNA binding inwards of the </w:t>
      </w:r>
      <w:r w:rsidR="00C76FFF" w:rsidRPr="00133DC0">
        <w:rPr>
          <w:color w:val="000000" w:themeColor="text1"/>
        </w:rPr>
        <w:t xml:space="preserve">NC </w:t>
      </w:r>
      <w:r w:rsidR="00DC3A6C" w:rsidRPr="00133DC0">
        <w:rPr>
          <w:color w:val="000000" w:themeColor="text1"/>
        </w:rPr>
        <w:t xml:space="preserve">may lead to low efficiency for </w:t>
      </w:r>
      <w:r w:rsidR="00081AA5" w:rsidRPr="00133DC0">
        <w:rPr>
          <w:color w:val="000000" w:themeColor="text1"/>
        </w:rPr>
        <w:t>RNase</w:t>
      </w:r>
      <w:r w:rsidR="00F95DBF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 xml:space="preserve">A to access </w:t>
      </w:r>
      <w:r w:rsidR="00DC3A6C" w:rsidRPr="00133DC0">
        <w:rPr>
          <w:color w:val="000000" w:themeColor="text1"/>
        </w:rPr>
        <w:t>and</w:t>
      </w:r>
      <w:r w:rsidR="00514520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>digest.</w:t>
      </w:r>
    </w:p>
    <w:p w14:paraId="025F2311" w14:textId="77777777" w:rsidR="00081AA5" w:rsidRPr="00133DC0" w:rsidRDefault="00081AA5">
      <w:pPr>
        <w:rPr>
          <w:color w:val="000000" w:themeColor="text1"/>
        </w:rPr>
      </w:pPr>
    </w:p>
    <w:p w14:paraId="47A9A810" w14:textId="7BEFFB56" w:rsidR="00081AA5" w:rsidRPr="00133DC0" w:rsidRDefault="008569BE">
      <w:pPr>
        <w:rPr>
          <w:color w:val="000000" w:themeColor="text1"/>
        </w:rPr>
      </w:pPr>
      <w:r w:rsidRPr="00133DC0">
        <w:rPr>
          <w:color w:val="000000" w:themeColor="text1"/>
        </w:rPr>
        <w:t>Another method</w:t>
      </w:r>
      <w:r w:rsidR="008316DF" w:rsidRPr="00133DC0">
        <w:rPr>
          <w:color w:val="000000" w:themeColor="text1"/>
        </w:rPr>
        <w:t xml:space="preserve"> to </w:t>
      </w:r>
      <w:r w:rsidR="003A5B53" w:rsidRPr="00133DC0">
        <w:rPr>
          <w:color w:val="000000" w:themeColor="text1"/>
        </w:rPr>
        <w:t xml:space="preserve">get RNA-free N is to </w:t>
      </w:r>
      <w:r w:rsidR="008316DF" w:rsidRPr="00133DC0">
        <w:rPr>
          <w:color w:val="000000" w:themeColor="text1"/>
        </w:rPr>
        <w:t>m</w:t>
      </w:r>
      <w:r w:rsidR="00081AA5" w:rsidRPr="00133DC0">
        <w:rPr>
          <w:color w:val="000000" w:themeColor="text1"/>
        </w:rPr>
        <w:t>ak</w:t>
      </w:r>
      <w:r w:rsidR="008316DF" w:rsidRPr="00133DC0">
        <w:rPr>
          <w:color w:val="000000" w:themeColor="text1"/>
        </w:rPr>
        <w:t>e</w:t>
      </w:r>
      <w:r w:rsidR="00081AA5" w:rsidRPr="00133DC0">
        <w:rPr>
          <w:color w:val="000000" w:themeColor="text1"/>
        </w:rPr>
        <w:t xml:space="preserve"> the truncations </w:t>
      </w:r>
      <w:r w:rsidR="0081419C" w:rsidRPr="00133DC0">
        <w:rPr>
          <w:color w:val="000000" w:themeColor="text1"/>
        </w:rPr>
        <w:t xml:space="preserve">that </w:t>
      </w:r>
      <w:r w:rsidR="00081AA5" w:rsidRPr="00133DC0">
        <w:rPr>
          <w:color w:val="000000" w:themeColor="text1"/>
        </w:rPr>
        <w:t xml:space="preserve">cut </w:t>
      </w:r>
      <w:r w:rsidR="00C66516" w:rsidRPr="00133DC0">
        <w:rPr>
          <w:color w:val="000000" w:themeColor="text1"/>
        </w:rPr>
        <w:t>both</w:t>
      </w:r>
      <w:r w:rsidR="00B71E4C" w:rsidRPr="00133DC0">
        <w:rPr>
          <w:color w:val="000000" w:themeColor="text1"/>
        </w:rPr>
        <w:t xml:space="preserve"> the</w:t>
      </w:r>
      <w:r w:rsidR="00081AA5" w:rsidRPr="00133DC0">
        <w:rPr>
          <w:color w:val="000000" w:themeColor="text1"/>
        </w:rPr>
        <w:t xml:space="preserve"> N-terminal </w:t>
      </w:r>
      <w:r w:rsidR="00F80E04" w:rsidRPr="00133DC0">
        <w:rPr>
          <w:color w:val="000000" w:themeColor="text1"/>
        </w:rPr>
        <w:t xml:space="preserve">motif (N-arm) </w:t>
      </w:r>
      <w:r w:rsidR="00081AA5" w:rsidRPr="00133DC0">
        <w:rPr>
          <w:color w:val="000000" w:themeColor="text1"/>
        </w:rPr>
        <w:t xml:space="preserve">and </w:t>
      </w:r>
      <w:r w:rsidR="000807D0" w:rsidRPr="00133DC0">
        <w:rPr>
          <w:color w:val="000000" w:themeColor="text1"/>
        </w:rPr>
        <w:t xml:space="preserve">the </w:t>
      </w:r>
      <w:r w:rsidR="00081AA5" w:rsidRPr="00133DC0">
        <w:rPr>
          <w:color w:val="000000" w:themeColor="text1"/>
        </w:rPr>
        <w:t xml:space="preserve">C-terminal </w:t>
      </w:r>
      <w:r w:rsidR="00CA5465" w:rsidRPr="00133DC0">
        <w:rPr>
          <w:color w:val="000000" w:themeColor="text1"/>
        </w:rPr>
        <w:t>mot</w:t>
      </w:r>
      <w:r w:rsidR="00CA6C5D" w:rsidRPr="00133DC0">
        <w:rPr>
          <w:color w:val="000000" w:themeColor="text1"/>
        </w:rPr>
        <w:t>if</w:t>
      </w:r>
      <w:r w:rsidR="00990FE0" w:rsidRPr="00133DC0">
        <w:rPr>
          <w:color w:val="000000" w:themeColor="text1"/>
        </w:rPr>
        <w:t xml:space="preserve"> (C-arm)</w:t>
      </w:r>
      <w:r w:rsidR="00CA5465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 xml:space="preserve">of N. </w:t>
      </w:r>
      <w:r w:rsidR="002800B1" w:rsidRPr="00133DC0">
        <w:rPr>
          <w:color w:val="000000" w:themeColor="text1"/>
        </w:rPr>
        <w:t>However,</w:t>
      </w:r>
      <w:r w:rsidR="00EC12C4" w:rsidRPr="00133DC0">
        <w:rPr>
          <w:color w:val="000000" w:themeColor="text1"/>
        </w:rPr>
        <w:t xml:space="preserve"> </w:t>
      </w:r>
      <w:r w:rsidR="002800B1" w:rsidRPr="00133DC0">
        <w:rPr>
          <w:color w:val="000000" w:themeColor="text1"/>
        </w:rPr>
        <w:t>th</w:t>
      </w:r>
      <w:r w:rsidR="00B019EE" w:rsidRPr="00133DC0">
        <w:rPr>
          <w:color w:val="000000" w:themeColor="text1"/>
        </w:rPr>
        <w:t>is</w:t>
      </w:r>
      <w:r w:rsidR="002800B1" w:rsidRPr="00133DC0">
        <w:rPr>
          <w:color w:val="000000" w:themeColor="text1"/>
        </w:rPr>
        <w:t xml:space="preserve"> </w:t>
      </w:r>
      <w:r w:rsidR="009A0F78" w:rsidRPr="00133DC0">
        <w:rPr>
          <w:color w:val="000000" w:themeColor="text1"/>
        </w:rPr>
        <w:t xml:space="preserve">truncated </w:t>
      </w:r>
      <w:r w:rsidR="00081AA5" w:rsidRPr="00133DC0">
        <w:rPr>
          <w:color w:val="000000" w:themeColor="text1"/>
        </w:rPr>
        <w:t xml:space="preserve">RNA-free </w:t>
      </w:r>
      <w:r w:rsidR="00F50C50" w:rsidRPr="00133DC0">
        <w:rPr>
          <w:color w:val="000000" w:themeColor="text1"/>
        </w:rPr>
        <w:t xml:space="preserve">N </w:t>
      </w:r>
      <w:r w:rsidR="00081AA5" w:rsidRPr="00133DC0">
        <w:rPr>
          <w:color w:val="000000" w:themeColor="text1"/>
        </w:rPr>
        <w:t xml:space="preserve">cannot be used to </w:t>
      </w:r>
      <w:r w:rsidR="00EC12C4" w:rsidRPr="00133DC0">
        <w:rPr>
          <w:color w:val="000000" w:themeColor="text1"/>
        </w:rPr>
        <w:t xml:space="preserve">assemble </w:t>
      </w:r>
      <w:r w:rsidR="00081AA5" w:rsidRPr="00133DC0">
        <w:rPr>
          <w:color w:val="000000" w:themeColor="text1"/>
        </w:rPr>
        <w:t>with RNA</w:t>
      </w:r>
      <w:r w:rsidR="00AC2C69" w:rsidRPr="00133DC0">
        <w:rPr>
          <w:color w:val="000000" w:themeColor="text1"/>
        </w:rPr>
        <w:t xml:space="preserve"> into a</w:t>
      </w:r>
      <w:r w:rsidR="00746A62" w:rsidRPr="00133DC0">
        <w:rPr>
          <w:color w:val="000000" w:themeColor="text1"/>
        </w:rPr>
        <w:t xml:space="preserve"> stable</w:t>
      </w:r>
      <w:r w:rsidR="00AC2C69" w:rsidRPr="00133DC0">
        <w:rPr>
          <w:color w:val="000000" w:themeColor="text1"/>
        </w:rPr>
        <w:t xml:space="preserve"> </w:t>
      </w:r>
      <w:r w:rsidR="00C76FFF" w:rsidRPr="00133DC0">
        <w:rPr>
          <w:color w:val="000000" w:themeColor="text1"/>
        </w:rPr>
        <w:t xml:space="preserve">NC </w:t>
      </w:r>
      <w:r w:rsidR="00875CF4" w:rsidRPr="00133DC0">
        <w:rPr>
          <w:color w:val="000000" w:themeColor="text1"/>
        </w:rPr>
        <w:t>b</w:t>
      </w:r>
      <w:r w:rsidR="00D6679C" w:rsidRPr="00133DC0">
        <w:rPr>
          <w:color w:val="000000" w:themeColor="text1"/>
        </w:rPr>
        <w:t xml:space="preserve">ecause </w:t>
      </w:r>
      <w:r w:rsidR="00081AA5" w:rsidRPr="00133DC0">
        <w:rPr>
          <w:color w:val="000000" w:themeColor="text1"/>
        </w:rPr>
        <w:t xml:space="preserve">the </w:t>
      </w:r>
      <w:r w:rsidR="00150C8B" w:rsidRPr="00133DC0">
        <w:rPr>
          <w:color w:val="000000" w:themeColor="text1"/>
        </w:rPr>
        <w:t>N-arm</w:t>
      </w:r>
      <w:r w:rsidR="00150C8B" w:rsidRPr="00133DC0" w:rsidDel="00150C8B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 xml:space="preserve">of N is </w:t>
      </w:r>
      <w:r w:rsidR="00875CF4" w:rsidRPr="00133DC0">
        <w:rPr>
          <w:color w:val="000000" w:themeColor="text1"/>
        </w:rPr>
        <w:t>folded in</w:t>
      </w:r>
      <w:r w:rsidR="00081AA5" w:rsidRPr="00133DC0">
        <w:rPr>
          <w:color w:val="000000" w:themeColor="text1"/>
        </w:rPr>
        <w:t>to its neighboring subunits by interact</w:t>
      </w:r>
      <w:r w:rsidR="00104512" w:rsidRPr="00133DC0">
        <w:rPr>
          <w:color w:val="000000" w:themeColor="text1"/>
        </w:rPr>
        <w:t>ing</w:t>
      </w:r>
      <w:r w:rsidR="00081AA5" w:rsidRPr="00133DC0">
        <w:rPr>
          <w:color w:val="000000" w:themeColor="text1"/>
        </w:rPr>
        <w:t xml:space="preserve"> with the C-terminal domain </w:t>
      </w:r>
      <w:r w:rsidR="00CC4878" w:rsidRPr="00133DC0">
        <w:rPr>
          <w:color w:val="000000" w:themeColor="text1"/>
        </w:rPr>
        <w:t xml:space="preserve">(CTD) </w:t>
      </w:r>
      <w:r w:rsidR="00081AA5" w:rsidRPr="00133DC0">
        <w:rPr>
          <w:color w:val="000000" w:themeColor="text1"/>
        </w:rPr>
        <w:t xml:space="preserve">of the </w:t>
      </w:r>
      <w:r w:rsidR="00E24907" w:rsidRPr="00133DC0">
        <w:rPr>
          <w:color w:val="000000" w:themeColor="text1"/>
        </w:rPr>
        <w:t xml:space="preserve">precedent </w:t>
      </w:r>
      <w:r w:rsidR="008569DE" w:rsidRPr="00133DC0">
        <w:rPr>
          <w:color w:val="000000" w:themeColor="text1"/>
        </w:rPr>
        <w:t>N</w:t>
      </w:r>
      <w:r w:rsidR="00081AA5" w:rsidRPr="00133DC0">
        <w:rPr>
          <w:color w:val="000000" w:themeColor="text1"/>
        </w:rPr>
        <w:t xml:space="preserve"> subunit</w:t>
      </w:r>
      <w:r w:rsidR="00FB67F3" w:rsidRPr="00133DC0">
        <w:rPr>
          <w:color w:val="000000" w:themeColor="text1"/>
        </w:rPr>
        <w:t>. T</w:t>
      </w:r>
      <w:r w:rsidR="00081AA5" w:rsidRPr="00133DC0">
        <w:rPr>
          <w:color w:val="000000" w:themeColor="text1"/>
        </w:rPr>
        <w:t xml:space="preserve">he extended </w:t>
      </w:r>
      <w:r w:rsidR="006D4237" w:rsidRPr="00133DC0">
        <w:rPr>
          <w:color w:val="000000" w:themeColor="text1"/>
        </w:rPr>
        <w:t>C-arm</w:t>
      </w:r>
      <w:r w:rsidR="00081AA5" w:rsidRPr="00133DC0">
        <w:rPr>
          <w:color w:val="000000" w:themeColor="text1"/>
        </w:rPr>
        <w:t xml:space="preserve"> </w:t>
      </w:r>
      <w:r w:rsidR="006E50BC" w:rsidRPr="00133DC0">
        <w:rPr>
          <w:color w:val="000000" w:themeColor="text1"/>
        </w:rPr>
        <w:t>is position</w:t>
      </w:r>
      <w:r w:rsidR="00E13193">
        <w:rPr>
          <w:color w:val="000000" w:themeColor="text1"/>
        </w:rPr>
        <w:t>ed</w:t>
      </w:r>
      <w:r w:rsidR="006E50BC" w:rsidRPr="00133DC0">
        <w:rPr>
          <w:color w:val="000000" w:themeColor="text1"/>
        </w:rPr>
        <w:t xml:space="preserve"> to </w:t>
      </w:r>
      <w:r w:rsidR="00081AA5" w:rsidRPr="00133DC0">
        <w:rPr>
          <w:color w:val="000000" w:themeColor="text1"/>
        </w:rPr>
        <w:t>the</w:t>
      </w:r>
      <w:r w:rsidR="006E50BC" w:rsidRPr="00133DC0">
        <w:rPr>
          <w:color w:val="000000" w:themeColor="text1"/>
        </w:rPr>
        <w:t xml:space="preserve"> C</w:t>
      </w:r>
      <w:r w:rsidR="00B1376C" w:rsidRPr="00133DC0">
        <w:rPr>
          <w:color w:val="000000" w:themeColor="text1"/>
        </w:rPr>
        <w:t>TD</w:t>
      </w:r>
      <w:r w:rsidR="006E50BC" w:rsidRPr="00133DC0">
        <w:rPr>
          <w:color w:val="000000" w:themeColor="text1"/>
        </w:rPr>
        <w:t xml:space="preserve"> of the</w:t>
      </w:r>
      <w:r w:rsidR="00081AA5" w:rsidRPr="00133DC0">
        <w:rPr>
          <w:color w:val="000000" w:themeColor="text1"/>
        </w:rPr>
        <w:t xml:space="preserve"> </w:t>
      </w:r>
      <w:r w:rsidR="00E93181" w:rsidRPr="00133DC0">
        <w:rPr>
          <w:color w:val="000000" w:themeColor="text1"/>
        </w:rPr>
        <w:t>next</w:t>
      </w:r>
      <w:r w:rsidR="00EF6AAB" w:rsidRPr="00133DC0">
        <w:rPr>
          <w:color w:val="000000" w:themeColor="text1"/>
        </w:rPr>
        <w:t xml:space="preserve"> N</w:t>
      </w:r>
      <w:r w:rsidR="008569DE" w:rsidRPr="00133DC0">
        <w:rPr>
          <w:color w:val="000000" w:themeColor="text1"/>
        </w:rPr>
        <w:t xml:space="preserve"> subunit</w:t>
      </w:r>
      <w:r w:rsidR="00B05DA4" w:rsidRPr="00133DC0">
        <w:rPr>
          <w:color w:val="000000" w:themeColor="text1"/>
        </w:rPr>
        <w:fldChar w:fldCharType="begin">
          <w:fldData xml:space="preserve">PEVuZE5vdGU+PENpdGU+PEF1dGhvcj5UYXdhcjwvQXV0aG9yPjxZZWFyPjIwMDk8L1llYXI+PFJl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</w:fldData>
        </w:fldChar>
      </w:r>
      <w:r w:rsidR="004544D3">
        <w:rPr>
          <w:color w:val="000000" w:themeColor="text1"/>
        </w:rPr>
        <w:instrText xml:space="preserve"> ADDIN EN.CITE </w:instrText>
      </w:r>
      <w:r w:rsidR="004544D3">
        <w:rPr>
          <w:color w:val="000000" w:themeColor="text1"/>
        </w:rPr>
        <w:fldChar w:fldCharType="begin">
          <w:fldData xml:space="preserve">PEVuZE5vdGU+PENpdGU+PEF1dGhvcj5UYXdhcjwvQXV0aG9yPjxZZWFyPjIwMDk8L1llYXI+PFJl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</w:fldData>
        </w:fldChar>
      </w:r>
      <w:r w:rsidR="004544D3">
        <w:rPr>
          <w:color w:val="000000" w:themeColor="text1"/>
        </w:rPr>
        <w:instrText xml:space="preserve"> ADDIN EN.CITE.DATA </w:instrText>
      </w:r>
      <w:r w:rsidR="004544D3">
        <w:rPr>
          <w:color w:val="000000" w:themeColor="text1"/>
        </w:rPr>
      </w:r>
      <w:r w:rsidR="004544D3">
        <w:rPr>
          <w:color w:val="000000" w:themeColor="text1"/>
        </w:rPr>
        <w:fldChar w:fldCharType="end"/>
      </w:r>
      <w:r w:rsidR="00B05DA4" w:rsidRPr="00133DC0">
        <w:rPr>
          <w:color w:val="000000" w:themeColor="text1"/>
        </w:rPr>
      </w:r>
      <w:r w:rsidR="00B05DA4" w:rsidRPr="00133DC0">
        <w:rPr>
          <w:color w:val="000000" w:themeColor="text1"/>
        </w:rPr>
        <w:fldChar w:fldCharType="separate"/>
      </w:r>
      <w:r w:rsidR="004544D3" w:rsidRPr="004544D3">
        <w:rPr>
          <w:noProof/>
          <w:color w:val="000000" w:themeColor="text1"/>
          <w:vertAlign w:val="superscript"/>
        </w:rPr>
        <w:t>31</w:t>
      </w:r>
      <w:r w:rsidR="00B05DA4" w:rsidRPr="00133DC0">
        <w:rPr>
          <w:color w:val="000000" w:themeColor="text1"/>
        </w:rPr>
        <w:fldChar w:fldCharType="end"/>
      </w:r>
      <w:r w:rsidR="00E93181" w:rsidRPr="00133DC0">
        <w:rPr>
          <w:color w:val="000000" w:themeColor="text1"/>
        </w:rPr>
        <w:t>.</w:t>
      </w:r>
      <w:r w:rsidR="00081AA5" w:rsidRPr="00133DC0">
        <w:rPr>
          <w:color w:val="000000" w:themeColor="text1"/>
        </w:rPr>
        <w:t xml:space="preserve"> </w:t>
      </w:r>
    </w:p>
    <w:p w14:paraId="7B5E4A3E" w14:textId="77777777" w:rsidR="00081AA5" w:rsidRPr="00133DC0" w:rsidRDefault="00081AA5">
      <w:pPr>
        <w:rPr>
          <w:color w:val="000000" w:themeColor="text1"/>
        </w:rPr>
      </w:pPr>
    </w:p>
    <w:p w14:paraId="37697FA1" w14:textId="46484DB0" w:rsidR="00081AA5" w:rsidRPr="00133DC0" w:rsidRDefault="00146101">
      <w:pPr>
        <w:rPr>
          <w:color w:val="000000" w:themeColor="text1"/>
        </w:rPr>
      </w:pPr>
      <w:r w:rsidRPr="00133DC0">
        <w:rPr>
          <w:color w:val="000000" w:themeColor="text1"/>
        </w:rPr>
        <w:t>A</w:t>
      </w:r>
      <w:r w:rsidR="0094005D" w:rsidRPr="00133DC0">
        <w:rPr>
          <w:color w:val="000000" w:themeColor="text1"/>
        </w:rPr>
        <w:t>n a</w:t>
      </w:r>
      <w:r w:rsidRPr="00133DC0">
        <w:rPr>
          <w:color w:val="000000" w:themeColor="text1"/>
        </w:rPr>
        <w:t xml:space="preserve">dditional </w:t>
      </w:r>
      <w:r w:rsidR="00365068" w:rsidRPr="00133DC0">
        <w:rPr>
          <w:color w:val="000000" w:themeColor="text1"/>
        </w:rPr>
        <w:t xml:space="preserve">method </w:t>
      </w:r>
      <w:r w:rsidR="0094005D" w:rsidRPr="00133DC0">
        <w:rPr>
          <w:color w:val="000000" w:themeColor="text1"/>
        </w:rPr>
        <w:t xml:space="preserve">to </w:t>
      </w:r>
      <w:r w:rsidR="00AC3785" w:rsidRPr="00133DC0">
        <w:rPr>
          <w:color w:val="000000" w:themeColor="text1"/>
        </w:rPr>
        <w:t>get RNA-free N is to prepare mutant N. For example, the</w:t>
      </w:r>
      <w:r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 xml:space="preserve">result </w:t>
      </w:r>
      <w:r w:rsidR="0081419C" w:rsidRPr="00133DC0">
        <w:rPr>
          <w:color w:val="000000" w:themeColor="text1"/>
        </w:rPr>
        <w:t xml:space="preserve">obtained </w:t>
      </w:r>
      <w:r w:rsidR="00081AA5" w:rsidRPr="00133DC0">
        <w:rPr>
          <w:color w:val="000000" w:themeColor="text1"/>
        </w:rPr>
        <w:t>by Galloux</w:t>
      </w:r>
      <w:r w:rsidR="001C3B58" w:rsidRPr="00133DC0">
        <w:rPr>
          <w:color w:val="000000" w:themeColor="text1"/>
        </w:rPr>
        <w:t xml:space="preserve"> </w:t>
      </w:r>
      <w:r w:rsidR="009B11B2" w:rsidRPr="009B11B2">
        <w:rPr>
          <w:color w:val="000000" w:themeColor="text1"/>
        </w:rPr>
        <w:t>et al.</w:t>
      </w:r>
      <w:r w:rsidR="001C3B58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 xml:space="preserve">showed that </w:t>
      </w:r>
      <w:r w:rsidR="0071434E" w:rsidRPr="00133DC0">
        <w:rPr>
          <w:color w:val="000000" w:themeColor="text1"/>
        </w:rPr>
        <w:t xml:space="preserve">RSV </w:t>
      </w:r>
      <w:r w:rsidR="00081AA5" w:rsidRPr="00133DC0">
        <w:rPr>
          <w:color w:val="000000" w:themeColor="text1"/>
        </w:rPr>
        <w:t xml:space="preserve">RNA free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081AA5" w:rsidRPr="00133DC0">
        <w:rPr>
          <w:color w:val="000000" w:themeColor="text1"/>
        </w:rPr>
        <w:t xml:space="preserve">complex </w:t>
      </w:r>
      <w:r w:rsidR="0081419C" w:rsidRPr="00133DC0">
        <w:rPr>
          <w:color w:val="000000" w:themeColor="text1"/>
        </w:rPr>
        <w:t xml:space="preserve">could </w:t>
      </w:r>
      <w:r w:rsidR="00081AA5" w:rsidRPr="00133DC0">
        <w:rPr>
          <w:color w:val="000000" w:themeColor="text1"/>
        </w:rPr>
        <w:t>be obtained by coexpression of a K170A/R185A double N mutant with the N-terminus of P in bacteria</w:t>
      </w:r>
      <w:r w:rsidR="00190855" w:rsidRPr="00133DC0">
        <w:rPr>
          <w:color w:val="000000" w:themeColor="text1"/>
        </w:rPr>
        <w:fldChar w:fldCharType="begin"/>
      </w:r>
      <w:r w:rsidR="002A680C">
        <w:rPr>
          <w:color w:val="000000" w:themeColor="text1"/>
        </w:rPr>
        <w:instrText xml:space="preserve"> ADDIN EN.CITE &lt;EndNote&gt;&lt;Cite&gt;&lt;Author&gt;Galloux&lt;/Author&gt;&lt;Year&gt;2012&lt;/Year&gt;&lt;RecNum&gt;1031&lt;/RecNum&gt;&lt;DisplayText&gt;&lt;style face="superscript"&gt;32&lt;/style&gt;&lt;/DisplayText&gt;&lt;record&gt;&lt;rec-number&gt;1031&lt;/rec-number&gt;&lt;foreign-keys&gt;&lt;key app="EN" db-id="zdz9dvv9zptfpte90085a0zw09estprxwp5e" timestamp="1589838322"&gt;1031&lt;/key&gt;&lt;/foreign-keys&gt;&lt;ref-type name="Journal Article"&gt;17&lt;/ref-type&gt;&lt;contributors&gt;&lt;authors&gt;&lt;author&gt;Galloux, M.&lt;/author&gt;&lt;author&gt;Tarus, B.&lt;/author&gt;&lt;author&gt;Blazevic, I.&lt;/author&gt;&lt;author&gt;Fix, J.&lt;/author&gt;&lt;author&gt;Duquerroy, S.&lt;/author&gt;&lt;author&gt;Eleouet, J. F.&lt;/author&gt;&lt;/authors&gt;&lt;/contributors&gt;&lt;auth-address&gt;INRA, Unite de Virologie Immunologie Moleculaires UR892, Jouy-en-Josas, France.&lt;/auth-address&gt;&lt;titles&gt;&lt;title&gt;Characterization of a viral phosphoprotein binding site on the surface of the respiratory syncytial nucleoprotein&lt;/title&gt;&lt;secondary-title&gt;J Virol&lt;/secondary-title&gt;&lt;/titles&gt;&lt;periodical&gt;&lt;full-title&gt;J Virol&lt;/full-title&gt;&lt;/periodical&gt;&lt;pages&gt;8375-87&lt;/pages&gt;&lt;volume&gt;86&lt;/volume&gt;&lt;number&gt;16&lt;/number&gt;&lt;edition&gt;2012/05/25&lt;/edition&gt;&lt;keywords&gt;&lt;keyword&gt;Amino Acid Substitution&lt;/keyword&gt;&lt;keyword&gt;Animals&lt;/keyword&gt;&lt;keyword&gt;Binding Sites&lt;/keyword&gt;&lt;keyword&gt;Cell Line&lt;/keyword&gt;&lt;keyword&gt;Cricetinae&lt;/keyword&gt;&lt;keyword&gt;Immunoprecipitation&lt;/keyword&gt;&lt;keyword&gt;Models, Molecular&lt;/keyword&gt;&lt;keyword&gt;Mutagenesis, Site-Directed&lt;/keyword&gt;&lt;keyword&gt;Mutant Proteins/genetics/metabolism&lt;/keyword&gt;&lt;keyword&gt;Nucleoproteins/*metabolism&lt;/keyword&gt;&lt;keyword&gt;Protein Binding&lt;/keyword&gt;&lt;keyword&gt;*Protein Interaction Mapping&lt;/keyword&gt;&lt;keyword&gt;Respiratory Syncytial Virus, Human/genetics/*metabolism&lt;/keyword&gt;&lt;keyword&gt;Viral Structural Proteins/*metabolism&lt;/keyword&gt;&lt;/keywords&gt;&lt;dates&gt;&lt;year&gt;2012&lt;/year&gt;&lt;pub-dates&gt;&lt;date&gt;Aug&lt;/date&gt;&lt;/pub-dates&gt;&lt;/dates&gt;&lt;isbn&gt;1098-5514 (Electronic)&amp;#xD;0022-538X (Linking)&lt;/isbn&gt;&lt;accession-num&gt;22623798&lt;/accession-num&gt;&lt;urls&gt;&lt;related-urls&gt;&lt;url&gt;https://www.ncbi.nlm.nih.gov/pubmed/22623798&lt;/url&gt;&lt;/related-urls&gt;&lt;/urls&gt;&lt;custom2&gt;PMC3421704&lt;/custom2&gt;&lt;electronic-resource-num&gt;10.1128/JVI.00058-12&lt;/electronic-resource-num&gt;&lt;/record&gt;&lt;/Cite&gt;&lt;/EndNote&gt;</w:instrText>
      </w:r>
      <w:r w:rsidR="00190855" w:rsidRPr="00133DC0">
        <w:rPr>
          <w:color w:val="000000" w:themeColor="text1"/>
        </w:rPr>
        <w:fldChar w:fldCharType="separate"/>
      </w:r>
      <w:r w:rsidR="004544D3" w:rsidRPr="004544D3">
        <w:rPr>
          <w:noProof/>
          <w:color w:val="000000" w:themeColor="text1"/>
          <w:vertAlign w:val="superscript"/>
        </w:rPr>
        <w:t>32</w:t>
      </w:r>
      <w:r w:rsidR="00190855" w:rsidRPr="00133DC0">
        <w:rPr>
          <w:color w:val="000000" w:themeColor="text1"/>
        </w:rPr>
        <w:fldChar w:fldCharType="end"/>
      </w:r>
      <w:r w:rsidR="00081AA5" w:rsidRPr="00133DC0">
        <w:rPr>
          <w:color w:val="000000" w:themeColor="text1"/>
        </w:rPr>
        <w:t>. However, it has two</w:t>
      </w:r>
      <w:r w:rsidR="005C78DD" w:rsidRPr="00133DC0">
        <w:rPr>
          <w:color w:val="000000" w:themeColor="text1"/>
        </w:rPr>
        <w:t xml:space="preserve"> potential</w:t>
      </w:r>
      <w:r w:rsidR="00081AA5" w:rsidRPr="00133DC0">
        <w:rPr>
          <w:color w:val="000000" w:themeColor="text1"/>
        </w:rPr>
        <w:t xml:space="preserve"> </w:t>
      </w:r>
      <w:r w:rsidR="005C78DD" w:rsidRPr="00133DC0">
        <w:rPr>
          <w:color w:val="000000" w:themeColor="text1"/>
        </w:rPr>
        <w:t xml:space="preserve">issues </w:t>
      </w:r>
      <w:r w:rsidR="00081AA5" w:rsidRPr="00133DC0">
        <w:rPr>
          <w:color w:val="000000" w:themeColor="text1"/>
        </w:rPr>
        <w:t>for further structural character</w:t>
      </w:r>
      <w:r w:rsidR="00C13C0B" w:rsidRPr="00133DC0">
        <w:rPr>
          <w:color w:val="000000" w:themeColor="text1"/>
        </w:rPr>
        <w:t>izations</w:t>
      </w:r>
      <w:r w:rsidR="0081419C" w:rsidRPr="00133DC0">
        <w:rPr>
          <w:color w:val="000000" w:themeColor="text1"/>
        </w:rPr>
        <w:t>. O</w:t>
      </w:r>
      <w:r w:rsidR="00081AA5" w:rsidRPr="00133DC0">
        <w:rPr>
          <w:color w:val="000000" w:themeColor="text1"/>
        </w:rPr>
        <w:t xml:space="preserve">ne </w:t>
      </w:r>
      <w:r w:rsidR="002B120C" w:rsidRPr="00133DC0">
        <w:rPr>
          <w:color w:val="000000" w:themeColor="text1"/>
        </w:rPr>
        <w:t xml:space="preserve">issue </w:t>
      </w:r>
      <w:r w:rsidR="00081AA5" w:rsidRPr="00133DC0">
        <w:rPr>
          <w:color w:val="000000" w:themeColor="text1"/>
        </w:rPr>
        <w:t xml:space="preserve">is the </w:t>
      </w:r>
      <w:r w:rsidR="00FB67F3" w:rsidRPr="00133DC0">
        <w:rPr>
          <w:color w:val="000000" w:themeColor="text1"/>
        </w:rPr>
        <w:t xml:space="preserve">low </w:t>
      </w:r>
      <w:r w:rsidR="00081AA5" w:rsidRPr="00133DC0">
        <w:rPr>
          <w:color w:val="000000" w:themeColor="text1"/>
        </w:rPr>
        <w:t>stability of this mutant complex at high concentration</w:t>
      </w:r>
      <w:r w:rsidR="0081419C" w:rsidRPr="00133DC0">
        <w:rPr>
          <w:color w:val="000000" w:themeColor="text1"/>
        </w:rPr>
        <w:t>s</w:t>
      </w:r>
      <w:r w:rsidR="00081AA5" w:rsidRPr="00133DC0">
        <w:rPr>
          <w:color w:val="000000" w:themeColor="text1"/>
        </w:rPr>
        <w:t>. The other</w:t>
      </w:r>
      <w:r w:rsidR="007A69A3" w:rsidRPr="00133DC0">
        <w:rPr>
          <w:color w:val="000000" w:themeColor="text1"/>
        </w:rPr>
        <w:t xml:space="preserve"> issue</w:t>
      </w:r>
      <w:r w:rsidR="00081AA5" w:rsidRPr="00133DC0">
        <w:rPr>
          <w:color w:val="000000" w:themeColor="text1"/>
        </w:rPr>
        <w:t xml:space="preserve"> is </w:t>
      </w:r>
      <w:r w:rsidR="000061A6" w:rsidRPr="00133DC0">
        <w:rPr>
          <w:color w:val="000000" w:themeColor="text1"/>
        </w:rPr>
        <w:t xml:space="preserve">that </w:t>
      </w:r>
      <w:r w:rsidR="00081AA5" w:rsidRPr="00133DC0">
        <w:rPr>
          <w:color w:val="000000" w:themeColor="text1"/>
        </w:rPr>
        <w:t>the mutant complex lost the RNA binding ability, which cannot be used in the next step of assembly.</w:t>
      </w:r>
    </w:p>
    <w:p w14:paraId="395E66B4" w14:textId="77777777" w:rsidR="00081AA5" w:rsidRPr="00133DC0" w:rsidRDefault="00081AA5">
      <w:pPr>
        <w:rPr>
          <w:color w:val="000000" w:themeColor="text1"/>
        </w:rPr>
      </w:pPr>
    </w:p>
    <w:p w14:paraId="0992D685" w14:textId="0C36FC8E" w:rsidR="00DD4608" w:rsidRPr="00133DC0" w:rsidRDefault="0081610F">
      <w:pPr>
        <w:rPr>
          <w:color w:val="000000" w:themeColor="text1"/>
        </w:rPr>
      </w:pPr>
      <w:bookmarkStart w:id="14" w:name="_Hlk49083419"/>
      <w:r w:rsidRPr="00133DC0">
        <w:rPr>
          <w:color w:val="000000" w:themeColor="text1"/>
        </w:rPr>
        <w:t>Despite the tremendous challenges</w:t>
      </w:r>
      <w:r w:rsidR="00F645E0" w:rsidRPr="00133DC0">
        <w:rPr>
          <w:color w:val="000000" w:themeColor="text1"/>
        </w:rPr>
        <w:t xml:space="preserve">, </w:t>
      </w:r>
      <w:r w:rsidRPr="00133DC0">
        <w:rPr>
          <w:color w:val="000000" w:themeColor="text1"/>
        </w:rPr>
        <w:t>we have</w:t>
      </w:r>
      <w:r w:rsidR="005320E5" w:rsidRPr="00133DC0">
        <w:rPr>
          <w:color w:val="000000" w:themeColor="text1"/>
        </w:rPr>
        <w:t xml:space="preserve"> established and</w:t>
      </w:r>
      <w:r w:rsidRPr="00133DC0">
        <w:rPr>
          <w:color w:val="000000" w:themeColor="text1"/>
        </w:rPr>
        <w:t xml:space="preserve"> </w:t>
      </w:r>
      <w:r w:rsidR="00C334BB" w:rsidRPr="00133DC0">
        <w:rPr>
          <w:color w:val="000000" w:themeColor="text1"/>
        </w:rPr>
        <w:t xml:space="preserve">optimized the protocol to obtain </w:t>
      </w:r>
      <w:r w:rsidR="00F11D5E" w:rsidRPr="00133DC0">
        <w:rPr>
          <w:color w:val="000000" w:themeColor="text1"/>
        </w:rPr>
        <w:t>virus-specific NCs</w:t>
      </w:r>
      <w:r w:rsidR="000D31D0" w:rsidRPr="00133DC0">
        <w:rPr>
          <w:color w:val="000000" w:themeColor="text1"/>
        </w:rPr>
        <w:t xml:space="preserve"> using </w:t>
      </w:r>
      <w:r w:rsidR="005B3920" w:rsidRPr="00133DC0">
        <w:rPr>
          <w:color w:val="000000" w:themeColor="text1"/>
        </w:rPr>
        <w:t xml:space="preserve">the </w:t>
      </w:r>
      <w:r w:rsidR="000D31D0" w:rsidRPr="00133DC0">
        <w:rPr>
          <w:color w:val="000000" w:themeColor="text1"/>
        </w:rPr>
        <w:t xml:space="preserve">coexpression of N with </w:t>
      </w:r>
      <w:r w:rsidR="0094005D" w:rsidRPr="00133DC0">
        <w:rPr>
          <w:color w:val="000000" w:themeColor="text1"/>
        </w:rPr>
        <w:t xml:space="preserve">a </w:t>
      </w:r>
      <w:r w:rsidR="000D31D0" w:rsidRPr="00133DC0">
        <w:rPr>
          <w:color w:val="000000" w:themeColor="text1"/>
        </w:rPr>
        <w:t>chaperone P</w:t>
      </w:r>
      <w:r w:rsidR="002F1492" w:rsidRPr="00133DC0">
        <w:rPr>
          <w:color w:val="000000" w:themeColor="text1"/>
        </w:rPr>
        <w:t>.</w:t>
      </w:r>
      <w:r w:rsidR="00F11D5E" w:rsidRPr="00133DC0">
        <w:rPr>
          <w:color w:val="000000" w:themeColor="text1"/>
        </w:rPr>
        <w:t xml:space="preserve"> </w:t>
      </w:r>
      <w:r w:rsidR="00FB67F3" w:rsidRPr="00133DC0">
        <w:rPr>
          <w:color w:val="000000" w:themeColor="text1"/>
        </w:rPr>
        <w:t xml:space="preserve">Recently, another </w:t>
      </w:r>
      <w:r w:rsidR="008C4729" w:rsidRPr="00133DC0">
        <w:rPr>
          <w:color w:val="000000" w:themeColor="text1"/>
        </w:rPr>
        <w:t xml:space="preserve">successful </w:t>
      </w:r>
      <w:r w:rsidR="00A02632" w:rsidRPr="00133DC0">
        <w:rPr>
          <w:color w:val="000000" w:themeColor="text1"/>
        </w:rPr>
        <w:t xml:space="preserve">method is to make a </w:t>
      </w:r>
      <w:r w:rsidR="00081AA5" w:rsidRPr="00133DC0">
        <w:rPr>
          <w:color w:val="000000" w:themeColor="text1"/>
        </w:rPr>
        <w:t xml:space="preserve">chimeric </w:t>
      </w:r>
      <w:r w:rsidR="00A02632" w:rsidRPr="00133DC0">
        <w:rPr>
          <w:color w:val="000000" w:themeColor="text1"/>
        </w:rPr>
        <w:t>fusion construction encoding for P</w:t>
      </w:r>
      <w:r w:rsidR="00A02632" w:rsidRPr="00133DC0">
        <w:rPr>
          <w:color w:val="000000" w:themeColor="text1"/>
          <w:vertAlign w:val="subscript"/>
        </w:rPr>
        <w:t>1-50</w:t>
      </w:r>
      <w:r w:rsidR="00A02632" w:rsidRPr="00133DC0">
        <w:rPr>
          <w:color w:val="000000" w:themeColor="text1"/>
        </w:rPr>
        <w:t>-TEV-N</w:t>
      </w:r>
      <w:r w:rsidR="00A02632" w:rsidRPr="00133DC0">
        <w:rPr>
          <w:color w:val="000000" w:themeColor="text1"/>
          <w:vertAlign w:val="subscript"/>
        </w:rPr>
        <w:t>1-405</w:t>
      </w:r>
      <w:r w:rsidR="00A02632" w:rsidRPr="00133DC0">
        <w:rPr>
          <w:color w:val="000000" w:themeColor="text1"/>
        </w:rPr>
        <w:t>-8</w:t>
      </w:r>
      <w:r w:rsidR="004F5D1C" w:rsidRPr="00133DC0">
        <w:rPr>
          <w:color w:val="000000" w:themeColor="text1"/>
        </w:rPr>
        <w:t>x</w:t>
      </w:r>
      <w:r w:rsidR="00A02632" w:rsidRPr="00133DC0">
        <w:rPr>
          <w:color w:val="000000" w:themeColor="text1"/>
        </w:rPr>
        <w:t>His for MeV</w:t>
      </w:r>
      <w:bookmarkEnd w:id="14"/>
      <w:r w:rsidR="00E632DB" w:rsidRPr="00133DC0">
        <w:rPr>
          <w:color w:val="000000" w:themeColor="text1"/>
        </w:rPr>
        <w:fldChar w:fldCharType="begin">
          <w:fldData xml:space="preserve">PEVuZE5vdGU+PENpdGU+PEF1dGhvcj5NaWxsZXM8L0F1dGhvcj48WWVhcj4yMDE2PC9ZZWFyPjxS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</w:fldData>
        </w:fldChar>
      </w:r>
      <w:r w:rsidR="004544D3">
        <w:rPr>
          <w:color w:val="000000" w:themeColor="text1"/>
        </w:rPr>
        <w:instrText xml:space="preserve"> ADDIN EN.CITE </w:instrText>
      </w:r>
      <w:r w:rsidR="004544D3">
        <w:rPr>
          <w:color w:val="000000" w:themeColor="text1"/>
        </w:rPr>
        <w:fldChar w:fldCharType="begin">
          <w:fldData xml:space="preserve">PEVuZE5vdGU+PENpdGU+PEF1dGhvcj5NaWxsZXM8L0F1dGhvcj48WWVhcj4yMDE2PC9ZZWFyPjxS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</w:fldData>
        </w:fldChar>
      </w:r>
      <w:r w:rsidR="004544D3">
        <w:rPr>
          <w:color w:val="000000" w:themeColor="text1"/>
        </w:rPr>
        <w:instrText xml:space="preserve"> ADDIN EN.CITE.DATA </w:instrText>
      </w:r>
      <w:r w:rsidR="004544D3">
        <w:rPr>
          <w:color w:val="000000" w:themeColor="text1"/>
        </w:rPr>
      </w:r>
      <w:r w:rsidR="004544D3">
        <w:rPr>
          <w:color w:val="000000" w:themeColor="text1"/>
        </w:rPr>
        <w:fldChar w:fldCharType="end"/>
      </w:r>
      <w:r w:rsidR="00E632DB" w:rsidRPr="00133DC0">
        <w:rPr>
          <w:color w:val="000000" w:themeColor="text1"/>
        </w:rPr>
      </w:r>
      <w:r w:rsidR="00E632DB" w:rsidRPr="00133DC0">
        <w:rPr>
          <w:color w:val="000000" w:themeColor="text1"/>
        </w:rPr>
        <w:fldChar w:fldCharType="separate"/>
      </w:r>
      <w:r w:rsidR="004544D3" w:rsidRPr="004544D3">
        <w:rPr>
          <w:noProof/>
          <w:color w:val="000000" w:themeColor="text1"/>
          <w:vertAlign w:val="superscript"/>
        </w:rPr>
        <w:t>33,34</w:t>
      </w:r>
      <w:r w:rsidR="00E632DB" w:rsidRPr="00133DC0">
        <w:rPr>
          <w:color w:val="000000" w:themeColor="text1"/>
        </w:rPr>
        <w:fldChar w:fldCharType="end"/>
      </w:r>
      <w:r w:rsidR="00A02632" w:rsidRPr="00133DC0">
        <w:rPr>
          <w:color w:val="000000" w:themeColor="text1"/>
        </w:rPr>
        <w:t xml:space="preserve">.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6A19D8" w:rsidRPr="00133DC0">
        <w:rPr>
          <w:color w:val="000000" w:themeColor="text1"/>
        </w:rPr>
        <w:t xml:space="preserve">can </w:t>
      </w:r>
      <w:r w:rsidR="00BC461D" w:rsidRPr="00133DC0">
        <w:rPr>
          <w:color w:val="000000" w:themeColor="text1"/>
        </w:rPr>
        <w:t xml:space="preserve">be obtained </w:t>
      </w:r>
      <w:r w:rsidR="00A02632" w:rsidRPr="00133DC0">
        <w:rPr>
          <w:color w:val="000000" w:themeColor="text1"/>
        </w:rPr>
        <w:t>after</w:t>
      </w:r>
      <w:r w:rsidR="00BC461D" w:rsidRPr="00133DC0">
        <w:rPr>
          <w:color w:val="000000" w:themeColor="text1"/>
        </w:rPr>
        <w:t xml:space="preserve"> </w:t>
      </w:r>
      <w:r w:rsidR="002F43C6" w:rsidRPr="00133DC0">
        <w:rPr>
          <w:color w:val="000000" w:themeColor="text1"/>
        </w:rPr>
        <w:t xml:space="preserve">the </w:t>
      </w:r>
      <w:r w:rsidR="00A02632" w:rsidRPr="00133DC0">
        <w:rPr>
          <w:color w:val="000000" w:themeColor="text1"/>
        </w:rPr>
        <w:t>TEV protease cleavage.</w:t>
      </w:r>
      <w:r w:rsidR="0081419C" w:rsidRPr="00133DC0">
        <w:rPr>
          <w:color w:val="000000" w:themeColor="text1"/>
        </w:rPr>
        <w:t xml:space="preserve"> </w:t>
      </w:r>
      <w:r w:rsidR="00081AA5" w:rsidRPr="00133DC0">
        <w:rPr>
          <w:color w:val="000000" w:themeColor="text1"/>
        </w:rPr>
        <w:t xml:space="preserve">The purity of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081AA5" w:rsidRPr="00133DC0">
        <w:rPr>
          <w:color w:val="000000" w:themeColor="text1"/>
        </w:rPr>
        <w:t xml:space="preserve">depends on the </w:t>
      </w:r>
      <w:r w:rsidR="0081419C" w:rsidRPr="00133DC0">
        <w:rPr>
          <w:color w:val="000000" w:themeColor="text1"/>
        </w:rPr>
        <w:t xml:space="preserve">efficiency </w:t>
      </w:r>
      <w:r w:rsidR="00081AA5" w:rsidRPr="00133DC0">
        <w:rPr>
          <w:color w:val="000000" w:themeColor="text1"/>
        </w:rPr>
        <w:t>of TEV cleavages</w:t>
      </w:r>
      <w:r w:rsidR="0081419C" w:rsidRPr="00133DC0">
        <w:rPr>
          <w:color w:val="000000" w:themeColor="text1"/>
        </w:rPr>
        <w:t>,</w:t>
      </w:r>
      <w:r w:rsidR="00081AA5" w:rsidRPr="00133DC0">
        <w:rPr>
          <w:color w:val="000000" w:themeColor="text1"/>
        </w:rPr>
        <w:t xml:space="preserve"> which cut the chimeric fusion between N and P protein. </w:t>
      </w:r>
    </w:p>
    <w:p w14:paraId="6BC0B9B9" w14:textId="77777777" w:rsidR="00DD4608" w:rsidRPr="00133DC0" w:rsidRDefault="00DD4608">
      <w:pPr>
        <w:rPr>
          <w:color w:val="000000" w:themeColor="text1"/>
        </w:rPr>
      </w:pPr>
    </w:p>
    <w:p w14:paraId="228AF970" w14:textId="044036D9" w:rsidR="00081AA5" w:rsidRPr="00133DC0" w:rsidRDefault="003F2CCF">
      <w:pPr>
        <w:rPr>
          <w:color w:val="000000" w:themeColor="text1"/>
        </w:rPr>
      </w:pPr>
      <w:r w:rsidRPr="00133DC0">
        <w:rPr>
          <w:color w:val="000000" w:themeColor="text1"/>
        </w:rPr>
        <w:t xml:space="preserve">Instead of using </w:t>
      </w:r>
      <w:r w:rsidR="005D3F27" w:rsidRPr="00133DC0">
        <w:rPr>
          <w:color w:val="000000" w:themeColor="text1"/>
        </w:rPr>
        <w:t xml:space="preserve">the </w:t>
      </w:r>
      <w:r w:rsidR="00081AA5" w:rsidRPr="00133DC0">
        <w:rPr>
          <w:color w:val="000000" w:themeColor="text1"/>
        </w:rPr>
        <w:t xml:space="preserve">chimeric fusion method, we designed a </w:t>
      </w:r>
      <w:r w:rsidR="00DD6215" w:rsidRPr="00133DC0">
        <w:rPr>
          <w:color w:val="000000" w:themeColor="text1"/>
        </w:rPr>
        <w:t xml:space="preserve">bi-cistronic coexpression </w:t>
      </w:r>
      <w:r w:rsidR="00081AA5" w:rsidRPr="00133DC0">
        <w:rPr>
          <w:color w:val="000000" w:themeColor="text1"/>
        </w:rPr>
        <w:t xml:space="preserve">construct. </w:t>
      </w:r>
      <w:r w:rsidR="00725DF2" w:rsidRPr="00133DC0">
        <w:rPr>
          <w:color w:val="000000" w:themeColor="text1"/>
        </w:rPr>
        <w:t xml:space="preserve">Specifically, the coexpression </w:t>
      </w:r>
      <w:r w:rsidR="00081AA5" w:rsidRPr="00133DC0">
        <w:rPr>
          <w:color w:val="000000" w:themeColor="text1"/>
        </w:rPr>
        <w:t xml:space="preserve">constructs of the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081AA5" w:rsidRPr="00133DC0">
        <w:rPr>
          <w:color w:val="000000" w:themeColor="text1"/>
        </w:rPr>
        <w:t xml:space="preserve">complex have been designed and engineered in two open reading frames, comprising the full length of N (1-391) with a </w:t>
      </w:r>
      <w:r w:rsidR="000D6036" w:rsidRPr="00133DC0">
        <w:rPr>
          <w:color w:val="000000" w:themeColor="text1"/>
        </w:rPr>
        <w:t>10</w:t>
      </w:r>
      <w:r w:rsidR="00581853" w:rsidRPr="00133DC0">
        <w:rPr>
          <w:color w:val="000000" w:themeColor="text1"/>
        </w:rPr>
        <w:t>x</w:t>
      </w:r>
      <w:r w:rsidR="000D6036" w:rsidRPr="00133DC0">
        <w:rPr>
          <w:color w:val="000000" w:themeColor="text1"/>
        </w:rPr>
        <w:t xml:space="preserve"> </w:t>
      </w:r>
      <w:r w:rsidR="0081419C" w:rsidRPr="00133DC0">
        <w:rPr>
          <w:color w:val="000000" w:themeColor="text1"/>
        </w:rPr>
        <w:t>His-</w:t>
      </w:r>
      <w:r w:rsidR="00081AA5" w:rsidRPr="00133DC0">
        <w:rPr>
          <w:color w:val="000000" w:themeColor="text1"/>
        </w:rPr>
        <w:t xml:space="preserve">tag at N-terminal in the </w:t>
      </w:r>
      <w:r w:rsidR="001F4160" w:rsidRPr="00133DC0">
        <w:rPr>
          <w:color w:val="000000" w:themeColor="text1"/>
        </w:rPr>
        <w:t xml:space="preserve">first </w:t>
      </w:r>
      <w:r w:rsidR="00081AA5" w:rsidRPr="00133DC0">
        <w:rPr>
          <w:color w:val="000000" w:themeColor="text1"/>
        </w:rPr>
        <w:t xml:space="preserve">ORF, and the N-terminal peptides (1-126) from P in the </w:t>
      </w:r>
      <w:r w:rsidR="001F4160" w:rsidRPr="00133DC0">
        <w:rPr>
          <w:color w:val="000000" w:themeColor="text1"/>
        </w:rPr>
        <w:t xml:space="preserve">second </w:t>
      </w:r>
      <w:r w:rsidR="00A87DB2" w:rsidRPr="00133DC0">
        <w:rPr>
          <w:color w:val="000000" w:themeColor="text1"/>
        </w:rPr>
        <w:t>ORF</w:t>
      </w:r>
      <w:r w:rsidR="00DE7091" w:rsidRPr="00133DC0">
        <w:rPr>
          <w:color w:val="000000" w:themeColor="text1"/>
        </w:rPr>
        <w:fldChar w:fldCharType="begin">
          <w:fldData xml:space="preserve">PEVuZE5vdGU+PENpdGU+PEF1dGhvcj5HYW88L0F1dGhvcj48WWVhcj4yMDIwPC9ZZWFyPjxSZWNO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</w:fldData>
        </w:fldChar>
      </w:r>
      <w:r w:rsidR="002A680C">
        <w:rPr>
          <w:color w:val="000000" w:themeColor="text1"/>
        </w:rPr>
        <w:instrText xml:space="preserve"> ADDIN EN.CITE </w:instrText>
      </w:r>
      <w:r w:rsidR="002A680C">
        <w:rPr>
          <w:color w:val="000000" w:themeColor="text1"/>
        </w:rPr>
        <w:fldChar w:fldCharType="begin">
          <w:fldData xml:space="preserve">PEVuZE5vdGU+PENpdGU+PEF1dGhvcj5HYW88L0F1dGhvcj48WWVhcj4yMDIwPC9ZZWFyPjxSZWNO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</w:fldData>
        </w:fldChar>
      </w:r>
      <w:r w:rsidR="002A680C">
        <w:rPr>
          <w:color w:val="000000" w:themeColor="text1"/>
        </w:rPr>
        <w:instrText xml:space="preserve"> ADDIN EN.CITE.DATA </w:instrText>
      </w:r>
      <w:r w:rsidR="002A680C">
        <w:rPr>
          <w:color w:val="000000" w:themeColor="text1"/>
        </w:rPr>
      </w:r>
      <w:r w:rsidR="002A680C">
        <w:rPr>
          <w:color w:val="000000" w:themeColor="text1"/>
        </w:rPr>
        <w:fldChar w:fldCharType="end"/>
      </w:r>
      <w:r w:rsidR="00DE7091" w:rsidRPr="00133DC0">
        <w:rPr>
          <w:color w:val="000000" w:themeColor="text1"/>
        </w:rPr>
      </w:r>
      <w:r w:rsidR="00DE7091" w:rsidRPr="00133DC0">
        <w:rPr>
          <w:color w:val="000000" w:themeColor="text1"/>
        </w:rPr>
        <w:fldChar w:fldCharType="separate"/>
      </w:r>
      <w:r w:rsidR="004544D3" w:rsidRPr="004544D3">
        <w:rPr>
          <w:noProof/>
          <w:color w:val="000000" w:themeColor="text1"/>
          <w:vertAlign w:val="superscript"/>
        </w:rPr>
        <w:t>20</w:t>
      </w:r>
      <w:r w:rsidR="00DE7091" w:rsidRPr="00133DC0">
        <w:rPr>
          <w:color w:val="000000" w:themeColor="text1"/>
        </w:rPr>
        <w:fldChar w:fldCharType="end"/>
      </w:r>
      <w:r w:rsidR="00081AA5" w:rsidRPr="00133DC0">
        <w:rPr>
          <w:color w:val="000000" w:themeColor="text1"/>
        </w:rPr>
        <w:t xml:space="preserve">. </w:t>
      </w:r>
      <w:r w:rsidR="00C002D9" w:rsidRPr="00133DC0">
        <w:rPr>
          <w:color w:val="000000" w:themeColor="text1"/>
        </w:rPr>
        <w:t>Briefly</w:t>
      </w:r>
      <w:r w:rsidR="00725DF2" w:rsidRPr="00133DC0">
        <w:rPr>
          <w:color w:val="000000" w:themeColor="text1"/>
        </w:rPr>
        <w:t xml:space="preserve">, the </w:t>
      </w:r>
      <w:r w:rsidR="00B907ED" w:rsidRPr="00133DC0">
        <w:rPr>
          <w:color w:val="000000" w:themeColor="text1"/>
        </w:rPr>
        <w:t xml:space="preserve">overall </w:t>
      </w:r>
      <w:r w:rsidR="00725DF2" w:rsidRPr="00133DC0">
        <w:rPr>
          <w:color w:val="000000" w:themeColor="text1"/>
        </w:rPr>
        <w:t xml:space="preserve">procedure of the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725DF2" w:rsidRPr="00133DC0">
        <w:rPr>
          <w:color w:val="000000" w:themeColor="text1"/>
        </w:rPr>
        <w:t xml:space="preserve">purification is to purify </w:t>
      </w:r>
      <w:r w:rsidR="004E3E2F" w:rsidRPr="00133DC0">
        <w:rPr>
          <w:color w:val="000000" w:themeColor="text1"/>
        </w:rPr>
        <w:t xml:space="preserve">His-tagged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725DF2" w:rsidRPr="00133DC0">
        <w:rPr>
          <w:color w:val="000000" w:themeColor="text1"/>
        </w:rPr>
        <w:t>and N-RNA from cellular lysis sample</w:t>
      </w:r>
      <w:r w:rsidR="00E13193">
        <w:rPr>
          <w:color w:val="000000" w:themeColor="text1"/>
        </w:rPr>
        <w:t>s</w:t>
      </w:r>
      <w:r w:rsidR="000B1ECB" w:rsidRPr="00133DC0">
        <w:rPr>
          <w:color w:val="000000" w:themeColor="text1"/>
        </w:rPr>
        <w:t xml:space="preserve"> with cobalt beads</w:t>
      </w:r>
      <w:r w:rsidR="00725DF2" w:rsidRPr="00133DC0">
        <w:rPr>
          <w:color w:val="000000" w:themeColor="text1"/>
        </w:rPr>
        <w:t xml:space="preserve">, remove the </w:t>
      </w:r>
      <w:r w:rsidR="00E6057E" w:rsidRPr="00133DC0">
        <w:rPr>
          <w:color w:val="000000" w:themeColor="text1"/>
        </w:rPr>
        <w:t xml:space="preserve">nonspecific </w:t>
      </w:r>
      <w:r w:rsidR="00725DF2" w:rsidRPr="00133DC0">
        <w:rPr>
          <w:color w:val="000000" w:themeColor="text1"/>
        </w:rPr>
        <w:t>RNA and N</w:t>
      </w:r>
      <w:r w:rsidR="00002006" w:rsidRPr="00133DC0">
        <w:rPr>
          <w:color w:val="000000" w:themeColor="text1"/>
        </w:rPr>
        <w:t>:</w:t>
      </w:r>
      <w:r w:rsidR="00725DF2" w:rsidRPr="00133DC0">
        <w:rPr>
          <w:color w:val="000000" w:themeColor="text1"/>
        </w:rPr>
        <w:t>cellular RNA complex</w:t>
      </w:r>
      <w:r w:rsidR="00DF0FA3" w:rsidRPr="00133DC0">
        <w:rPr>
          <w:color w:val="000000" w:themeColor="text1"/>
        </w:rPr>
        <w:t xml:space="preserve"> with Q column</w:t>
      </w:r>
      <w:r w:rsidR="00725DF2" w:rsidRPr="00133DC0">
        <w:rPr>
          <w:color w:val="000000" w:themeColor="text1"/>
        </w:rPr>
        <w:t xml:space="preserve">, </w:t>
      </w:r>
      <w:r w:rsidR="00B907ED" w:rsidRPr="00133DC0">
        <w:rPr>
          <w:color w:val="000000" w:themeColor="text1"/>
        </w:rPr>
        <w:t xml:space="preserve">and </w:t>
      </w:r>
      <w:r w:rsidR="00FF7F37" w:rsidRPr="00133DC0">
        <w:rPr>
          <w:color w:val="000000" w:themeColor="text1"/>
        </w:rPr>
        <w:t xml:space="preserve">get </w:t>
      </w:r>
      <w:r w:rsidR="00E13193">
        <w:rPr>
          <w:color w:val="000000" w:themeColor="text1"/>
        </w:rPr>
        <w:t xml:space="preserve">a </w:t>
      </w:r>
      <w:r w:rsidR="00FF7F37" w:rsidRPr="00133DC0">
        <w:rPr>
          <w:color w:val="000000" w:themeColor="text1"/>
        </w:rPr>
        <w:t xml:space="preserve">pure </w:t>
      </w:r>
      <w:r w:rsidR="00FF7F37" w:rsidRPr="00133DC0">
        <w:rPr>
          <w:color w:val="auto"/>
          <w:lang w:eastAsia="zh-CN"/>
        </w:rPr>
        <w:t>N</w:t>
      </w:r>
      <w:r w:rsidR="00FF7F37" w:rsidRPr="00133DC0">
        <w:rPr>
          <w:color w:val="auto"/>
          <w:vertAlign w:val="superscript"/>
          <w:lang w:eastAsia="zh-CN"/>
        </w:rPr>
        <w:t>0</w:t>
      </w:r>
      <w:r w:rsidR="00FF7F37" w:rsidRPr="00133DC0">
        <w:rPr>
          <w:color w:val="auto"/>
        </w:rPr>
        <w:t xml:space="preserve">P </w:t>
      </w:r>
      <w:r w:rsidR="00FF7F37" w:rsidRPr="00133DC0">
        <w:rPr>
          <w:color w:val="000000" w:themeColor="text1"/>
        </w:rPr>
        <w:t xml:space="preserve">complex with </w:t>
      </w:r>
      <w:r w:rsidR="00725DF2" w:rsidRPr="00133DC0">
        <w:rPr>
          <w:color w:val="000000" w:themeColor="text1"/>
        </w:rPr>
        <w:t>the SEC column</w:t>
      </w:r>
      <w:r w:rsidR="00FF7F37" w:rsidRPr="00133DC0">
        <w:rPr>
          <w:color w:val="000000" w:themeColor="text1"/>
        </w:rPr>
        <w:t xml:space="preserve">. In the SEC step, </w:t>
      </w:r>
      <w:r w:rsidR="00725DF2" w:rsidRPr="00133DC0">
        <w:rPr>
          <w:color w:val="000000" w:themeColor="text1"/>
        </w:rPr>
        <w:t>the ratio of A</w:t>
      </w:r>
      <w:r w:rsidR="00725DF2" w:rsidRPr="00133DC0">
        <w:rPr>
          <w:color w:val="000000" w:themeColor="text1"/>
          <w:vertAlign w:val="subscript"/>
        </w:rPr>
        <w:t>260</w:t>
      </w:r>
      <w:r w:rsidR="00725DF2" w:rsidRPr="00133DC0">
        <w:rPr>
          <w:color w:val="000000" w:themeColor="text1"/>
        </w:rPr>
        <w:t>/A</w:t>
      </w:r>
      <w:r w:rsidR="00725DF2" w:rsidRPr="00133DC0">
        <w:rPr>
          <w:color w:val="000000" w:themeColor="text1"/>
          <w:vertAlign w:val="subscript"/>
        </w:rPr>
        <w:t>280</w:t>
      </w:r>
      <w:r w:rsidR="00725DF2" w:rsidRPr="00133DC0">
        <w:rPr>
          <w:color w:val="000000" w:themeColor="text1"/>
        </w:rPr>
        <w:t xml:space="preserve"> </w:t>
      </w:r>
      <w:r w:rsidR="00E13193">
        <w:rPr>
          <w:color w:val="000000" w:themeColor="text1"/>
        </w:rPr>
        <w:t xml:space="preserve">can be monitored </w:t>
      </w:r>
      <w:r w:rsidR="00725DF2" w:rsidRPr="00133DC0">
        <w:rPr>
          <w:color w:val="000000" w:themeColor="text1"/>
        </w:rPr>
        <w:t>and double-check</w:t>
      </w:r>
      <w:r w:rsidR="00E13193">
        <w:rPr>
          <w:color w:val="000000" w:themeColor="text1"/>
        </w:rPr>
        <w:t>ed</w:t>
      </w:r>
      <w:r w:rsidR="00725DF2" w:rsidRPr="00133DC0">
        <w:rPr>
          <w:color w:val="000000" w:themeColor="text1"/>
        </w:rPr>
        <w:t xml:space="preserve"> with RNA extraction from the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725DF2" w:rsidRPr="00133DC0">
        <w:rPr>
          <w:color w:val="000000" w:themeColor="text1"/>
        </w:rPr>
        <w:t>peak fractions.</w:t>
      </w:r>
    </w:p>
    <w:p w14:paraId="0F1CC8B5" w14:textId="77777777" w:rsidR="00081AA5" w:rsidRPr="00133DC0" w:rsidRDefault="00081AA5">
      <w:pPr>
        <w:rPr>
          <w:color w:val="000000" w:themeColor="text1"/>
        </w:rPr>
      </w:pPr>
    </w:p>
    <w:p w14:paraId="327E2C74" w14:textId="73ED49E4" w:rsidR="003B691B" w:rsidRPr="00133DC0" w:rsidRDefault="00DA5769">
      <w:pPr>
        <w:rPr>
          <w:color w:val="000000" w:themeColor="text1"/>
        </w:rPr>
      </w:pPr>
      <w:r w:rsidRPr="00133DC0">
        <w:rPr>
          <w:color w:val="000000" w:themeColor="text1"/>
        </w:rPr>
        <w:t>Collectively, i</w:t>
      </w:r>
      <w:r w:rsidR="003B691B" w:rsidRPr="00133DC0">
        <w:rPr>
          <w:color w:val="000000" w:themeColor="text1"/>
        </w:rPr>
        <w:t xml:space="preserve">n this protocol, the most critical steps are the strategy to design the construction of </w:t>
      </w:r>
      <w:r w:rsidR="00892798" w:rsidRPr="00133DC0">
        <w:rPr>
          <w:color w:val="000000" w:themeColor="text1"/>
        </w:rPr>
        <w:t xml:space="preserve">the </w:t>
      </w:r>
      <w:r w:rsidR="003B691B" w:rsidRPr="00133DC0">
        <w:rPr>
          <w:color w:val="000000" w:themeColor="text1"/>
        </w:rPr>
        <w:t xml:space="preserve">coexpression </w:t>
      </w:r>
      <w:r w:rsidR="00C66AF3" w:rsidRPr="00133DC0">
        <w:rPr>
          <w:color w:val="000000" w:themeColor="text1"/>
        </w:rPr>
        <w:t xml:space="preserve">of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3B691B" w:rsidRPr="00133DC0">
        <w:rPr>
          <w:color w:val="000000" w:themeColor="text1"/>
        </w:rPr>
        <w:t xml:space="preserve">complex and </w:t>
      </w:r>
      <w:r w:rsidR="00725DF2" w:rsidRPr="00133DC0">
        <w:rPr>
          <w:color w:val="000000" w:themeColor="text1"/>
        </w:rPr>
        <w:t xml:space="preserve">using </w:t>
      </w:r>
      <w:r w:rsidR="0081419C" w:rsidRPr="00133DC0">
        <w:rPr>
          <w:color w:val="000000" w:themeColor="text1"/>
        </w:rPr>
        <w:t xml:space="preserve">a </w:t>
      </w:r>
      <w:r w:rsidR="00725DF2" w:rsidRPr="00133DC0">
        <w:rPr>
          <w:color w:val="000000" w:themeColor="text1"/>
        </w:rPr>
        <w:t xml:space="preserve">series affinity and </w:t>
      </w:r>
      <w:r w:rsidR="0081419C" w:rsidRPr="00133DC0">
        <w:rPr>
          <w:color w:val="000000" w:themeColor="text1"/>
        </w:rPr>
        <w:t>ion-</w:t>
      </w:r>
      <w:r w:rsidR="00725DF2" w:rsidRPr="00133DC0">
        <w:rPr>
          <w:color w:val="000000" w:themeColor="text1"/>
        </w:rPr>
        <w:t xml:space="preserve">exchange column to separate </w:t>
      </w:r>
      <w:r w:rsidR="00E13193">
        <w:rPr>
          <w:color w:val="000000" w:themeColor="text1"/>
        </w:rPr>
        <w:t xml:space="preserve">the </w:t>
      </w:r>
      <w:r w:rsidR="00725DF2" w:rsidRPr="00133DC0">
        <w:rPr>
          <w:color w:val="000000" w:themeColor="text1"/>
        </w:rPr>
        <w:t xml:space="preserve">RNA free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725DF2" w:rsidRPr="00133DC0">
        <w:rPr>
          <w:color w:val="000000" w:themeColor="text1"/>
        </w:rPr>
        <w:t>complex from the other N-cellular RNA complex</w:t>
      </w:r>
      <w:r w:rsidR="00E13193">
        <w:rPr>
          <w:color w:val="000000" w:themeColor="text1"/>
        </w:rPr>
        <w:t>es</w:t>
      </w:r>
      <w:r w:rsidR="00725DF2" w:rsidRPr="00133DC0">
        <w:rPr>
          <w:color w:val="000000" w:themeColor="text1"/>
        </w:rPr>
        <w:t>.</w:t>
      </w:r>
      <w:r w:rsidR="0081419C" w:rsidRPr="00133DC0">
        <w:rPr>
          <w:color w:val="000000" w:themeColor="text1"/>
        </w:rPr>
        <w:t xml:space="preserve"> </w:t>
      </w:r>
      <w:r w:rsidR="00E13193">
        <w:rPr>
          <w:color w:val="000000" w:themeColor="text1"/>
        </w:rPr>
        <w:t>T</w:t>
      </w:r>
      <w:r w:rsidR="003B691B" w:rsidRPr="00133DC0">
        <w:rPr>
          <w:color w:val="000000" w:themeColor="text1"/>
        </w:rPr>
        <w:t xml:space="preserve">he </w:t>
      </w:r>
      <w:r w:rsidR="00202177" w:rsidRPr="00133DC0">
        <w:rPr>
          <w:color w:val="000000" w:themeColor="text1"/>
        </w:rPr>
        <w:t>efficiency</w:t>
      </w:r>
      <w:r w:rsidR="00E13193">
        <w:rPr>
          <w:color w:val="000000" w:themeColor="text1"/>
        </w:rPr>
        <w:t xml:space="preserve"> of the </w:t>
      </w:r>
      <w:r w:rsidR="00E13193" w:rsidRPr="00133DC0">
        <w:rPr>
          <w:color w:val="000000" w:themeColor="text1"/>
        </w:rPr>
        <w:t xml:space="preserve">coexpression strategy to get </w:t>
      </w:r>
      <w:r w:rsidR="00E13193" w:rsidRPr="00133DC0">
        <w:rPr>
          <w:color w:val="auto"/>
          <w:lang w:eastAsia="zh-CN"/>
        </w:rPr>
        <w:t>N</w:t>
      </w:r>
      <w:r w:rsidR="00E13193" w:rsidRPr="00133DC0">
        <w:rPr>
          <w:color w:val="auto"/>
          <w:vertAlign w:val="superscript"/>
          <w:lang w:eastAsia="zh-CN"/>
        </w:rPr>
        <w:t>0</w:t>
      </w:r>
      <w:r w:rsidR="00E13193" w:rsidRPr="00133DC0">
        <w:rPr>
          <w:color w:val="auto"/>
        </w:rPr>
        <w:t xml:space="preserve">P </w:t>
      </w:r>
      <w:r w:rsidR="00E13193" w:rsidRPr="00133DC0">
        <w:rPr>
          <w:color w:val="000000" w:themeColor="text1"/>
        </w:rPr>
        <w:t>complex</w:t>
      </w:r>
      <w:r w:rsidR="00202177" w:rsidRPr="00133DC0">
        <w:rPr>
          <w:color w:val="000000" w:themeColor="text1"/>
        </w:rPr>
        <w:t xml:space="preserve"> </w:t>
      </w:r>
      <w:r w:rsidR="003B691B" w:rsidRPr="00133DC0">
        <w:rPr>
          <w:color w:val="000000" w:themeColor="text1"/>
        </w:rPr>
        <w:t xml:space="preserve">is </w:t>
      </w:r>
      <w:r w:rsidR="00DA6931" w:rsidRPr="00133DC0">
        <w:rPr>
          <w:color w:val="000000" w:themeColor="text1"/>
        </w:rPr>
        <w:t xml:space="preserve">relatively </w:t>
      </w:r>
      <w:r w:rsidR="003B691B" w:rsidRPr="00133DC0">
        <w:rPr>
          <w:color w:val="000000" w:themeColor="text1"/>
        </w:rPr>
        <w:t>low</w:t>
      </w:r>
      <w:r w:rsidR="002F7B82">
        <w:rPr>
          <w:color w:val="000000" w:themeColor="text1"/>
        </w:rPr>
        <w:t>;</w:t>
      </w:r>
      <w:r w:rsidR="002F7B82" w:rsidRPr="00133DC0">
        <w:rPr>
          <w:color w:val="000000" w:themeColor="text1"/>
        </w:rPr>
        <w:t xml:space="preserve"> </w:t>
      </w:r>
      <w:r w:rsidR="003B691B" w:rsidRPr="00133DC0">
        <w:rPr>
          <w:color w:val="000000" w:themeColor="text1"/>
        </w:rPr>
        <w:t xml:space="preserve">around </w:t>
      </w:r>
      <w:r w:rsidR="00F05B71" w:rsidRPr="00133DC0">
        <w:rPr>
          <w:color w:val="000000" w:themeColor="text1"/>
        </w:rPr>
        <w:t>50</w:t>
      </w:r>
      <w:r w:rsidR="003B691B" w:rsidRPr="00133DC0">
        <w:rPr>
          <w:color w:val="000000" w:themeColor="text1"/>
        </w:rPr>
        <w:t xml:space="preserve">% N protein </w:t>
      </w:r>
      <w:r w:rsidR="00E13193">
        <w:rPr>
          <w:color w:val="000000" w:themeColor="text1"/>
        </w:rPr>
        <w:t>is still</w:t>
      </w:r>
      <w:r w:rsidR="003B691B" w:rsidRPr="00133DC0">
        <w:rPr>
          <w:color w:val="000000" w:themeColor="text1"/>
        </w:rPr>
        <w:t xml:space="preserve"> N-cellular RNA complex.</w:t>
      </w:r>
      <w:r w:rsidR="00776BE5" w:rsidRPr="00133DC0">
        <w:rPr>
          <w:color w:val="000000" w:themeColor="text1"/>
        </w:rPr>
        <w:t xml:space="preserve"> </w:t>
      </w:r>
      <w:r w:rsidR="003B691B" w:rsidRPr="00133DC0">
        <w:rPr>
          <w:color w:val="000000" w:themeColor="text1"/>
        </w:rPr>
        <w:t xml:space="preserve">The protocol may </w:t>
      </w:r>
      <w:r w:rsidR="00E13193">
        <w:rPr>
          <w:color w:val="000000" w:themeColor="text1"/>
        </w:rPr>
        <w:t xml:space="preserve">also </w:t>
      </w:r>
      <w:r w:rsidR="003B691B" w:rsidRPr="00133DC0">
        <w:rPr>
          <w:color w:val="000000" w:themeColor="text1"/>
        </w:rPr>
        <w:t xml:space="preserve">be </w:t>
      </w:r>
      <w:r w:rsidR="002A1DE2" w:rsidRPr="00133DC0">
        <w:rPr>
          <w:color w:val="000000" w:themeColor="text1"/>
        </w:rPr>
        <w:t>applied for</w:t>
      </w:r>
      <w:r w:rsidR="003B691B" w:rsidRPr="00133DC0">
        <w:rPr>
          <w:color w:val="000000" w:themeColor="text1"/>
        </w:rPr>
        <w:t xml:space="preserve"> get</w:t>
      </w:r>
      <w:r w:rsidR="002A1DE2" w:rsidRPr="00133DC0">
        <w:rPr>
          <w:color w:val="000000" w:themeColor="text1"/>
        </w:rPr>
        <w:t>ting</w:t>
      </w:r>
      <w:r w:rsidR="003B691B" w:rsidRPr="00133DC0">
        <w:rPr>
          <w:color w:val="000000" w:themeColor="text1"/>
        </w:rPr>
        <w:t xml:space="preserve"> RNA free </w:t>
      </w:r>
      <w:r w:rsidR="00EA6D60" w:rsidRPr="00133DC0">
        <w:rPr>
          <w:color w:val="auto"/>
          <w:lang w:eastAsia="zh-CN"/>
        </w:rPr>
        <w:t>N</w:t>
      </w:r>
      <w:r w:rsidR="00EA6D60" w:rsidRPr="00133DC0">
        <w:rPr>
          <w:color w:val="auto"/>
          <w:vertAlign w:val="superscript"/>
          <w:lang w:eastAsia="zh-CN"/>
        </w:rPr>
        <w:t>0</w:t>
      </w:r>
      <w:r w:rsidR="00EA6D60" w:rsidRPr="00133DC0">
        <w:rPr>
          <w:color w:val="auto"/>
        </w:rPr>
        <w:t xml:space="preserve">P </w:t>
      </w:r>
      <w:r w:rsidR="003B691B" w:rsidRPr="00133DC0">
        <w:rPr>
          <w:color w:val="000000" w:themeColor="text1"/>
        </w:rPr>
        <w:t>and assembly with specific RNA with N to get N</w:t>
      </w:r>
      <w:r w:rsidR="00B63EF0" w:rsidRPr="00133DC0">
        <w:rPr>
          <w:color w:val="000000" w:themeColor="text1"/>
        </w:rPr>
        <w:t>:</w:t>
      </w:r>
      <w:r w:rsidR="003B691B" w:rsidRPr="00133DC0">
        <w:rPr>
          <w:color w:val="000000" w:themeColor="text1"/>
        </w:rPr>
        <w:t>RNA complex</w:t>
      </w:r>
      <w:r w:rsidR="002A1DE2" w:rsidRPr="00133DC0">
        <w:rPr>
          <w:color w:val="000000" w:themeColor="text1"/>
        </w:rPr>
        <w:t xml:space="preserve"> of other </w:t>
      </w:r>
      <w:r w:rsidR="00586432" w:rsidRPr="00133DC0">
        <w:rPr>
          <w:color w:val="000000" w:themeColor="text1"/>
        </w:rPr>
        <w:t xml:space="preserve">NNS </w:t>
      </w:r>
      <w:r w:rsidR="002A1DE2" w:rsidRPr="00133DC0">
        <w:rPr>
          <w:color w:val="000000" w:themeColor="text1"/>
        </w:rPr>
        <w:t>viruses.</w:t>
      </w:r>
    </w:p>
    <w:p w14:paraId="78728D18" w14:textId="706614AE" w:rsidR="00014314" w:rsidRPr="00780DE5" w:rsidRDefault="00014314">
      <w:pPr>
        <w:rPr>
          <w:color w:val="auto"/>
        </w:rPr>
      </w:pPr>
    </w:p>
    <w:p w14:paraId="1734505F" w14:textId="770416EF" w:rsidR="00AA03DF" w:rsidRPr="00780DE5" w:rsidRDefault="00AA03DF">
      <w:pPr>
        <w:pStyle w:val="NormalWeb"/>
        <w:spacing w:before="0" w:beforeAutospacing="0" w:after="0" w:afterAutospacing="0"/>
        <w:rPr>
          <w:color w:val="808080"/>
        </w:rPr>
      </w:pPr>
      <w:r w:rsidRPr="00780DE5">
        <w:rPr>
          <w:b/>
          <w:bCs/>
        </w:rPr>
        <w:t xml:space="preserve">ACKNOWLEDGMENTS: </w:t>
      </w:r>
    </w:p>
    <w:p w14:paraId="7F2417FE" w14:textId="6B47150F" w:rsidR="00011E75" w:rsidRPr="00780DE5" w:rsidRDefault="00011E75">
      <w:pPr>
        <w:rPr>
          <w:color w:val="808080" w:themeColor="background1" w:themeShade="80"/>
        </w:rPr>
      </w:pPr>
      <w:r w:rsidRPr="00780DE5">
        <w:rPr>
          <w:color w:val="auto"/>
        </w:rPr>
        <w:t>The research programs in the Liang laboratory at Emory are supported by the US National Institute of General Medical Sciences (NIGMS), National Institutes of Health (NIH) under award number R01GM130950</w:t>
      </w:r>
      <w:r w:rsidR="00780DE5">
        <w:rPr>
          <w:color w:val="auto"/>
        </w:rPr>
        <w:t>,</w:t>
      </w:r>
      <w:r w:rsidRPr="00780DE5">
        <w:rPr>
          <w:color w:val="auto"/>
        </w:rPr>
        <w:t xml:space="preserve"> and the Research Start-Up Fund at Emory University School of Medicine. The author acknowledges the members of the Liang laboratory for helpful support and critical discussion.</w:t>
      </w:r>
    </w:p>
    <w:p w14:paraId="2D96E92E" w14:textId="72F287DC" w:rsidR="00AA03DF" w:rsidRPr="00780DE5" w:rsidRDefault="00AA03DF">
      <w:pPr>
        <w:rPr>
          <w:b/>
          <w:bCs/>
        </w:rPr>
      </w:pPr>
    </w:p>
    <w:p w14:paraId="5D52ED8B" w14:textId="4B7A7046" w:rsidR="00AA03DF" w:rsidRPr="00780DE5" w:rsidRDefault="00AA03DF">
      <w:pPr>
        <w:pStyle w:val="NormalWeb"/>
        <w:spacing w:before="0" w:beforeAutospacing="0" w:after="0" w:afterAutospacing="0"/>
        <w:rPr>
          <w:color w:val="808080"/>
        </w:rPr>
      </w:pPr>
      <w:r w:rsidRPr="00780DE5">
        <w:rPr>
          <w:b/>
        </w:rPr>
        <w:t>DISCLOSURES</w:t>
      </w:r>
      <w:r w:rsidRPr="00780DE5">
        <w:rPr>
          <w:b/>
          <w:bCs/>
        </w:rPr>
        <w:t xml:space="preserve">: </w:t>
      </w:r>
    </w:p>
    <w:p w14:paraId="398F399B" w14:textId="3148EE5B" w:rsidR="006B78BA" w:rsidRPr="00133DC0" w:rsidRDefault="00011E75">
      <w:pPr>
        <w:rPr>
          <w:b/>
          <w:bCs/>
        </w:rPr>
      </w:pPr>
      <w:r w:rsidRPr="00780DE5">
        <w:rPr>
          <w:color w:val="auto"/>
        </w:rPr>
        <w:t>The author</w:t>
      </w:r>
      <w:r w:rsidR="00D84206" w:rsidRPr="00780DE5">
        <w:rPr>
          <w:color w:val="auto"/>
        </w:rPr>
        <w:t>s</w:t>
      </w:r>
      <w:r w:rsidRPr="00780DE5">
        <w:rPr>
          <w:color w:val="auto"/>
        </w:rPr>
        <w:t xml:space="preserve"> </w:t>
      </w:r>
      <w:r w:rsidR="00D84206" w:rsidRPr="00780DE5">
        <w:rPr>
          <w:color w:val="auto"/>
        </w:rPr>
        <w:t>have nothing to disclose</w:t>
      </w:r>
      <w:r w:rsidRPr="00780DE5">
        <w:rPr>
          <w:color w:val="auto"/>
        </w:rPr>
        <w:t>.</w:t>
      </w:r>
      <w:r w:rsidR="006B78BA" w:rsidRPr="00133DC0">
        <w:rPr>
          <w:b/>
          <w:bCs/>
        </w:rPr>
        <w:br w:type="page"/>
      </w:r>
    </w:p>
    <w:p w14:paraId="315B4FAD" w14:textId="74EF5E9D" w:rsidR="00B32616" w:rsidRPr="001D64AF" w:rsidRDefault="009726EE" w:rsidP="001D64AF">
      <w:pPr>
        <w:rPr>
          <w:b/>
          <w:color w:val="000000" w:themeColor="text1"/>
        </w:rPr>
      </w:pPr>
      <w:r w:rsidRPr="001D64AF">
        <w:rPr>
          <w:b/>
          <w:bCs/>
        </w:rPr>
        <w:lastRenderedPageBreak/>
        <w:t>REFERENCES</w:t>
      </w:r>
      <w:r w:rsidR="00D04760" w:rsidRPr="001D64AF">
        <w:rPr>
          <w:b/>
          <w:bCs/>
        </w:rPr>
        <w:t>:</w:t>
      </w:r>
      <w:r w:rsidRPr="001D64AF">
        <w:t xml:space="preserve"> </w:t>
      </w:r>
    </w:p>
    <w:p w14:paraId="16EFC126" w14:textId="77777777" w:rsidR="00432845" w:rsidRPr="001D64AF" w:rsidRDefault="00432845" w:rsidP="001D64AF">
      <w:pPr>
        <w:rPr>
          <w:b/>
          <w:color w:val="808080"/>
        </w:rPr>
      </w:pPr>
    </w:p>
    <w:p w14:paraId="533DE861" w14:textId="5ED938EB" w:rsidR="002A680C" w:rsidRPr="002A680C" w:rsidRDefault="00432845" w:rsidP="002A680C">
      <w:pPr>
        <w:pStyle w:val="EndNoteBibliography"/>
        <w:ind w:left="720" w:hanging="720"/>
      </w:pPr>
      <w:r w:rsidRPr="001D64AF">
        <w:rPr>
          <w:b/>
          <w:color w:val="808080"/>
        </w:rPr>
        <w:fldChar w:fldCharType="begin"/>
      </w:r>
      <w:r w:rsidRPr="001D64AF">
        <w:rPr>
          <w:b/>
          <w:color w:val="808080"/>
        </w:rPr>
        <w:instrText xml:space="preserve"> ADDIN EN.REFLIST </w:instrText>
      </w:r>
      <w:r w:rsidRPr="001D64AF">
        <w:rPr>
          <w:b/>
          <w:color w:val="808080"/>
        </w:rPr>
        <w:fldChar w:fldCharType="separate"/>
      </w:r>
      <w:r w:rsidR="002A680C" w:rsidRPr="002A680C">
        <w:t>1</w:t>
      </w:r>
      <w:r w:rsidR="002A680C" w:rsidRPr="002A680C">
        <w:tab/>
        <w:t>Whelan, S. P., Barr, J. N.</w:t>
      </w:r>
      <w:r w:rsidR="009A3914">
        <w:t>,</w:t>
      </w:r>
      <w:r w:rsidR="002A680C" w:rsidRPr="002A680C">
        <w:t xml:space="preserve"> Wertz, G. W. Transcription and replication of nonsegmented negative-strand RNA viruses. </w:t>
      </w:r>
      <w:r w:rsidR="002A680C" w:rsidRPr="002A680C">
        <w:rPr>
          <w:i/>
        </w:rPr>
        <w:t>Curr</w:t>
      </w:r>
      <w:r w:rsidR="009A3914">
        <w:rPr>
          <w:i/>
        </w:rPr>
        <w:t>ent</w:t>
      </w:r>
      <w:r w:rsidR="002A680C" w:rsidRPr="002A680C">
        <w:rPr>
          <w:i/>
        </w:rPr>
        <w:t xml:space="preserve"> Top</w:t>
      </w:r>
      <w:r w:rsidR="009A3914">
        <w:rPr>
          <w:i/>
        </w:rPr>
        <w:t>ics in</w:t>
      </w:r>
      <w:r w:rsidR="002A680C" w:rsidRPr="002A680C">
        <w:rPr>
          <w:i/>
        </w:rPr>
        <w:t xml:space="preserve"> Microbiol</w:t>
      </w:r>
      <w:r w:rsidR="009A3914">
        <w:rPr>
          <w:i/>
        </w:rPr>
        <w:t>ogy and</w:t>
      </w:r>
      <w:r w:rsidR="002A680C" w:rsidRPr="002A680C">
        <w:rPr>
          <w:i/>
        </w:rPr>
        <w:t xml:space="preserve"> Immunol</w:t>
      </w:r>
      <w:r w:rsidR="009A3914">
        <w:rPr>
          <w:i/>
        </w:rPr>
        <w:t>ogy</w:t>
      </w:r>
      <w:r w:rsidR="002A680C" w:rsidRPr="002A680C">
        <w:rPr>
          <w:i/>
        </w:rPr>
        <w:t>.</w:t>
      </w:r>
      <w:r w:rsidR="002A680C" w:rsidRPr="002A680C">
        <w:t xml:space="preserve"> </w:t>
      </w:r>
      <w:r w:rsidR="002A680C" w:rsidRPr="002A680C">
        <w:rPr>
          <w:b/>
        </w:rPr>
        <w:t>283</w:t>
      </w:r>
      <w:r w:rsidR="009B11B2" w:rsidRPr="002A680C">
        <w:t>,</w:t>
      </w:r>
      <w:r w:rsidR="002A680C" w:rsidRPr="002A680C">
        <w:t xml:space="preserve"> 61-119 (2004).</w:t>
      </w:r>
    </w:p>
    <w:p w14:paraId="2D0D0E7C" w14:textId="4E69835C" w:rsidR="002A680C" w:rsidRPr="002A680C" w:rsidRDefault="002A680C" w:rsidP="002A680C">
      <w:pPr>
        <w:pStyle w:val="EndNoteBibliography"/>
        <w:ind w:left="720" w:hanging="720"/>
      </w:pPr>
      <w:r w:rsidRPr="002A680C">
        <w:t>2</w:t>
      </w:r>
      <w:r w:rsidRPr="002A680C">
        <w:tab/>
        <w:t xml:space="preserve">Lamb, R. A. in </w:t>
      </w:r>
      <w:r w:rsidRPr="002A680C">
        <w:rPr>
          <w:i/>
        </w:rPr>
        <w:t>Fields virology</w:t>
      </w:r>
      <w:r w:rsidR="009A3914">
        <w:t xml:space="preserve">, </w:t>
      </w:r>
      <w:r w:rsidRPr="002A680C">
        <w:t>eds David M. Knipe</w:t>
      </w:r>
      <w:r w:rsidR="009A3914">
        <w:t>,</w:t>
      </w:r>
      <w:r w:rsidRPr="002A680C">
        <w:t xml:space="preserve"> Peter M. Howley</w:t>
      </w:r>
      <w:r w:rsidR="009A3914">
        <w:t xml:space="preserve">, </w:t>
      </w:r>
      <w:r w:rsidRPr="002A680C">
        <w:t>Wolters Kluwer Health/Lippincott Williams &amp; Wilkins</w:t>
      </w:r>
      <w:r w:rsidR="009B11B2">
        <w:t xml:space="preserve"> </w:t>
      </w:r>
      <w:r w:rsidR="009A3914">
        <w:t>(</w:t>
      </w:r>
      <w:r w:rsidRPr="002A680C">
        <w:t>2013).</w:t>
      </w:r>
    </w:p>
    <w:p w14:paraId="6001093E" w14:textId="1C8D621E" w:rsidR="002A680C" w:rsidRPr="002A680C" w:rsidRDefault="002A680C" w:rsidP="002A680C">
      <w:pPr>
        <w:pStyle w:val="EndNoteBibliography"/>
        <w:ind w:left="720" w:hanging="720"/>
      </w:pPr>
      <w:r w:rsidRPr="002A680C">
        <w:t>3</w:t>
      </w:r>
      <w:r w:rsidRPr="002A680C">
        <w:tab/>
        <w:t>Collins, P. L., Fearns, R.</w:t>
      </w:r>
      <w:r w:rsidR="009A3914">
        <w:t>,</w:t>
      </w:r>
      <w:r w:rsidRPr="002A680C">
        <w:t xml:space="preserve"> Graham, B. S. Respiratory syncytial virus: virology, reverse genetics, and pathogenesis of disease. </w:t>
      </w:r>
      <w:r w:rsidR="009A3914" w:rsidRPr="002A680C">
        <w:rPr>
          <w:i/>
        </w:rPr>
        <w:t>Curr</w:t>
      </w:r>
      <w:r w:rsidR="009A3914">
        <w:rPr>
          <w:i/>
        </w:rPr>
        <w:t>ent</w:t>
      </w:r>
      <w:r w:rsidR="009A3914" w:rsidRPr="002A680C">
        <w:rPr>
          <w:i/>
        </w:rPr>
        <w:t xml:space="preserve"> Top</w:t>
      </w:r>
      <w:r w:rsidR="009A3914">
        <w:rPr>
          <w:i/>
        </w:rPr>
        <w:t>ics in</w:t>
      </w:r>
      <w:r w:rsidR="009A3914" w:rsidRPr="002A680C">
        <w:rPr>
          <w:i/>
        </w:rPr>
        <w:t xml:space="preserve"> Microbiol</w:t>
      </w:r>
      <w:r w:rsidR="009A3914">
        <w:rPr>
          <w:i/>
        </w:rPr>
        <w:t>ogy and</w:t>
      </w:r>
      <w:r w:rsidR="009A3914" w:rsidRPr="002A680C">
        <w:rPr>
          <w:i/>
        </w:rPr>
        <w:t xml:space="preserve"> Immunol</w:t>
      </w:r>
      <w:r w:rsidR="009A3914">
        <w:rPr>
          <w:i/>
        </w:rPr>
        <w:t>ogy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372</w:t>
      </w:r>
      <w:r w:rsidR="009B11B2" w:rsidRPr="002A680C">
        <w:t>,</w:t>
      </w:r>
      <w:r w:rsidRPr="002A680C">
        <w:t xml:space="preserve"> 3-38 (2013).</w:t>
      </w:r>
    </w:p>
    <w:p w14:paraId="185196AF" w14:textId="68BD8990" w:rsidR="002A680C" w:rsidRPr="002A680C" w:rsidRDefault="002A680C" w:rsidP="002A680C">
      <w:pPr>
        <w:pStyle w:val="EndNoteBibliography"/>
        <w:ind w:left="720" w:hanging="720"/>
      </w:pPr>
      <w:r w:rsidRPr="002A680C">
        <w:t>4</w:t>
      </w:r>
      <w:r w:rsidRPr="002A680C">
        <w:tab/>
        <w:t>Fearns, R.</w:t>
      </w:r>
      <w:r w:rsidR="009A3914">
        <w:t>,</w:t>
      </w:r>
      <w:r w:rsidRPr="002A680C">
        <w:t xml:space="preserve"> Deval, J. New antiviral approaches for respiratory syncytial virus and other mononegaviruses: Inhibiting the RNA polymerase. </w:t>
      </w:r>
      <w:r w:rsidRPr="002A680C">
        <w:rPr>
          <w:i/>
        </w:rPr>
        <w:t>Antiviral Res</w:t>
      </w:r>
      <w:r w:rsidR="009A3914">
        <w:rPr>
          <w:i/>
        </w:rPr>
        <w:t>earch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134</w:t>
      </w:r>
      <w:r w:rsidR="009B11B2" w:rsidRPr="002A680C">
        <w:t>,</w:t>
      </w:r>
      <w:r w:rsidRPr="002A680C">
        <w:t xml:space="preserve"> 63-76</w:t>
      </w:r>
      <w:r w:rsidR="009B11B2">
        <w:t xml:space="preserve"> </w:t>
      </w:r>
      <w:r w:rsidRPr="002A680C">
        <w:t>(2016).</w:t>
      </w:r>
    </w:p>
    <w:p w14:paraId="6CEBAEC3" w14:textId="4A533A58" w:rsidR="002A680C" w:rsidRPr="002A680C" w:rsidRDefault="002A680C" w:rsidP="002A680C">
      <w:pPr>
        <w:pStyle w:val="EndNoteBibliography"/>
        <w:ind w:left="720" w:hanging="720"/>
      </w:pPr>
      <w:r w:rsidRPr="002A680C">
        <w:t>5</w:t>
      </w:r>
      <w:r w:rsidRPr="002A680C">
        <w:tab/>
        <w:t>Grosfeld, H., Hill, M. G.</w:t>
      </w:r>
      <w:r w:rsidR="009A3914">
        <w:t>,</w:t>
      </w:r>
      <w:r w:rsidRPr="002A680C">
        <w:t xml:space="preserve"> Collins, P. L. RNA replication by respiratory syncytial virus (RSV) is directed by the N, P, and L proteins; transcription also occurs under these conditions but requires RSV superinfection for efficient synthesis of full-length mRNA. </w:t>
      </w:r>
      <w:r w:rsidRPr="002A680C">
        <w:rPr>
          <w:i/>
        </w:rPr>
        <w:t>J</w:t>
      </w:r>
      <w:r w:rsidR="009A3914">
        <w:rPr>
          <w:i/>
        </w:rPr>
        <w:t>ournal of</w:t>
      </w:r>
      <w:r w:rsidRPr="002A680C">
        <w:rPr>
          <w:i/>
        </w:rPr>
        <w:t xml:space="preserve"> Virol</w:t>
      </w:r>
      <w:r w:rsidR="009A3914">
        <w:rPr>
          <w:i/>
        </w:rPr>
        <w:t>ogy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69</w:t>
      </w:r>
      <w:r w:rsidRPr="002A680C">
        <w:t xml:space="preserve"> (9), 5677-5686 (1995).</w:t>
      </w:r>
    </w:p>
    <w:p w14:paraId="10776EA0" w14:textId="0386C6E8" w:rsidR="002A680C" w:rsidRPr="002A680C" w:rsidRDefault="002A680C" w:rsidP="002A680C">
      <w:pPr>
        <w:pStyle w:val="EndNoteBibliography"/>
        <w:ind w:left="720" w:hanging="720"/>
      </w:pPr>
      <w:r w:rsidRPr="002A680C">
        <w:t>6</w:t>
      </w:r>
      <w:r w:rsidRPr="002A680C">
        <w:tab/>
        <w:t>Pan, J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Structure of the human metapneumovirus polymerase phosphoprotein complex. </w:t>
      </w:r>
      <w:r w:rsidRPr="002A680C">
        <w:rPr>
          <w:i/>
        </w:rPr>
        <w:t>Nature.</w:t>
      </w:r>
      <w:r w:rsidRPr="002A680C">
        <w:t xml:space="preserve"> </w:t>
      </w:r>
      <w:r w:rsidRPr="002A680C">
        <w:rPr>
          <w:b/>
        </w:rPr>
        <w:t>577</w:t>
      </w:r>
      <w:r w:rsidRPr="002A680C">
        <w:t xml:space="preserve"> (7789), 275-279 (2020).</w:t>
      </w:r>
    </w:p>
    <w:p w14:paraId="2364F517" w14:textId="648965D4" w:rsidR="002A680C" w:rsidRPr="002A680C" w:rsidRDefault="002A680C" w:rsidP="002A680C">
      <w:pPr>
        <w:pStyle w:val="EndNoteBibliography"/>
        <w:ind w:left="720" w:hanging="720"/>
      </w:pPr>
      <w:r w:rsidRPr="002A680C">
        <w:t>7</w:t>
      </w:r>
      <w:r w:rsidRPr="002A680C">
        <w:tab/>
        <w:t>Horwitz, J. A., Jenni, S., Harrison, S. C.</w:t>
      </w:r>
      <w:r w:rsidR="009A3914">
        <w:t>,</w:t>
      </w:r>
      <w:r w:rsidRPr="002A680C">
        <w:t xml:space="preserve"> Whelan, S. P. J. Structure of a rabies virus polymerase complex from electron cryo-microscopy. </w:t>
      </w:r>
      <w:r w:rsidR="009A3914">
        <w:rPr>
          <w:rFonts w:asciiTheme="minorHAnsi" w:hAnsiTheme="minorHAnsi" w:cstheme="minorHAnsi"/>
          <w:i/>
        </w:rPr>
        <w:t>Proceedings of the National Academy of Sciences of the United States of America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117</w:t>
      </w:r>
      <w:r w:rsidRPr="002A680C">
        <w:t xml:space="preserve"> (4), 2099-2107</w:t>
      </w:r>
      <w:r w:rsidR="009B11B2">
        <w:t xml:space="preserve"> </w:t>
      </w:r>
      <w:r w:rsidRPr="002A680C">
        <w:t>(2020).</w:t>
      </w:r>
    </w:p>
    <w:p w14:paraId="144179B8" w14:textId="1E8E1898" w:rsidR="002A680C" w:rsidRPr="002A680C" w:rsidRDefault="002A680C" w:rsidP="002A680C">
      <w:pPr>
        <w:pStyle w:val="EndNoteBibliography"/>
        <w:ind w:left="720" w:hanging="720"/>
      </w:pPr>
      <w:r w:rsidRPr="002A680C">
        <w:t>8</w:t>
      </w:r>
      <w:r w:rsidRPr="002A680C">
        <w:tab/>
        <w:t>Cao, D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Cryo-EM structure of the respiratory syncytial virus RNA polymerase. </w:t>
      </w:r>
      <w:r w:rsidRPr="002A680C">
        <w:rPr>
          <w:i/>
        </w:rPr>
        <w:t>Nat</w:t>
      </w:r>
      <w:r w:rsidR="009A3914">
        <w:rPr>
          <w:i/>
        </w:rPr>
        <w:t>ure</w:t>
      </w:r>
      <w:r w:rsidRPr="002A680C">
        <w:rPr>
          <w:i/>
        </w:rPr>
        <w:t xml:space="preserve"> Commun</w:t>
      </w:r>
      <w:r w:rsidR="009A3914">
        <w:rPr>
          <w:i/>
        </w:rPr>
        <w:t>ications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11</w:t>
      </w:r>
      <w:r w:rsidRPr="002A680C">
        <w:t xml:space="preserve"> (1), 368 (2020).</w:t>
      </w:r>
    </w:p>
    <w:p w14:paraId="4473AEF1" w14:textId="4C524773" w:rsidR="002A680C" w:rsidRPr="002A680C" w:rsidRDefault="002A680C" w:rsidP="002A680C">
      <w:pPr>
        <w:pStyle w:val="EndNoteBibliography"/>
        <w:ind w:left="720" w:hanging="720"/>
      </w:pPr>
      <w:r w:rsidRPr="002A680C">
        <w:t>9</w:t>
      </w:r>
      <w:r w:rsidRPr="002A680C">
        <w:tab/>
        <w:t>Abdella, R., Aggarwal, M., Okura, T., Lamb, R. A.</w:t>
      </w:r>
      <w:r w:rsidR="009A3914">
        <w:t>,</w:t>
      </w:r>
      <w:r w:rsidRPr="002A680C">
        <w:t xml:space="preserve"> He, Y. Structure of a paramyxovirus polymerase complex reveals a unique methyltransferase-CTD conformation. </w:t>
      </w:r>
      <w:r w:rsidR="009A3914">
        <w:rPr>
          <w:rFonts w:asciiTheme="minorHAnsi" w:hAnsiTheme="minorHAnsi" w:cstheme="minorHAnsi"/>
          <w:i/>
        </w:rPr>
        <w:t>Proceedings of the National Academy of Sciences of the United States of America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117</w:t>
      </w:r>
      <w:r w:rsidRPr="002A680C">
        <w:t xml:space="preserve"> (9), 4931-4941 (2020).</w:t>
      </w:r>
    </w:p>
    <w:p w14:paraId="365B03B6" w14:textId="3DAC113E" w:rsidR="002A680C" w:rsidRPr="002A680C" w:rsidRDefault="002A680C" w:rsidP="002A680C">
      <w:pPr>
        <w:pStyle w:val="EndNoteBibliography"/>
        <w:ind w:left="720" w:hanging="720"/>
      </w:pPr>
      <w:r w:rsidRPr="002A680C">
        <w:t>10</w:t>
      </w:r>
      <w:r w:rsidRPr="002A680C">
        <w:tab/>
        <w:t>Gilman, M. S. A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Structure of the Respiratory Syncytial Virus Polymerase Complex. </w:t>
      </w:r>
      <w:r w:rsidRPr="002A680C">
        <w:rPr>
          <w:i/>
        </w:rPr>
        <w:t>Cell.</w:t>
      </w:r>
      <w:r w:rsidRPr="002A680C">
        <w:t xml:space="preserve"> </w:t>
      </w:r>
      <w:r w:rsidRPr="002A680C">
        <w:rPr>
          <w:b/>
        </w:rPr>
        <w:t>179</w:t>
      </w:r>
      <w:r w:rsidRPr="002A680C">
        <w:t xml:space="preserve"> (1), 193-204 e114 (2019).</w:t>
      </w:r>
    </w:p>
    <w:p w14:paraId="5CBCD56C" w14:textId="605200E0" w:rsidR="002A680C" w:rsidRPr="002A680C" w:rsidRDefault="002A680C" w:rsidP="002A680C">
      <w:pPr>
        <w:pStyle w:val="EndNoteBibliography"/>
        <w:ind w:left="720" w:hanging="720"/>
      </w:pPr>
      <w:r w:rsidRPr="002A680C">
        <w:t>11</w:t>
      </w:r>
      <w:r w:rsidRPr="002A680C">
        <w:tab/>
        <w:t>Liang, B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Structure of the L Protein of Vesicular Stomatitis Virus from Electron Cryomicroscopy. </w:t>
      </w:r>
      <w:r w:rsidRPr="002A680C">
        <w:rPr>
          <w:i/>
        </w:rPr>
        <w:t>Cell.</w:t>
      </w:r>
      <w:r w:rsidRPr="002A680C">
        <w:t xml:space="preserve"> </w:t>
      </w:r>
      <w:r w:rsidRPr="002A680C">
        <w:rPr>
          <w:b/>
        </w:rPr>
        <w:t>162</w:t>
      </w:r>
      <w:r w:rsidRPr="002A680C">
        <w:t xml:space="preserve"> (2), 314-327 (2015).</w:t>
      </w:r>
    </w:p>
    <w:p w14:paraId="7544CDAD" w14:textId="52E97C5E" w:rsidR="002A680C" w:rsidRPr="002A680C" w:rsidRDefault="002A680C" w:rsidP="002A680C">
      <w:pPr>
        <w:pStyle w:val="EndNoteBibliography"/>
        <w:ind w:left="720" w:hanging="720"/>
      </w:pPr>
      <w:r w:rsidRPr="002A680C">
        <w:t>12</w:t>
      </w:r>
      <w:r w:rsidRPr="002A680C">
        <w:tab/>
        <w:t>Jenni, S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Structure of the Vesicular Stomatitis Virus L Protein in Complex with Its Phosphoprotein Cofactor. </w:t>
      </w:r>
      <w:r w:rsidRPr="002A680C">
        <w:rPr>
          <w:i/>
        </w:rPr>
        <w:t>Cell Rep</w:t>
      </w:r>
      <w:r w:rsidR="009A3914">
        <w:rPr>
          <w:i/>
        </w:rPr>
        <w:t>orts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30</w:t>
      </w:r>
      <w:r w:rsidRPr="002A680C">
        <w:t xml:space="preserve"> (1), 53-60 e55 (2020).</w:t>
      </w:r>
    </w:p>
    <w:p w14:paraId="1B2A8570" w14:textId="72B85A8B" w:rsidR="002A680C" w:rsidRPr="002A680C" w:rsidRDefault="002A680C" w:rsidP="002A680C">
      <w:pPr>
        <w:pStyle w:val="EndNoteBibliography"/>
        <w:ind w:left="720" w:hanging="720"/>
      </w:pPr>
      <w:r w:rsidRPr="002A680C">
        <w:t>13</w:t>
      </w:r>
      <w:r w:rsidRPr="002A680C">
        <w:tab/>
        <w:t>Renner, M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Nucleocapsid assembly in pneumoviruses is regulated by conformational switching of the N protein. </w:t>
      </w:r>
      <w:r w:rsidRPr="002A680C">
        <w:rPr>
          <w:i/>
        </w:rPr>
        <w:t>Elife.</w:t>
      </w:r>
      <w:r w:rsidRPr="002A680C">
        <w:t xml:space="preserve"> </w:t>
      </w:r>
      <w:r w:rsidRPr="002A680C">
        <w:rPr>
          <w:b/>
        </w:rPr>
        <w:t>5</w:t>
      </w:r>
      <w:r w:rsidR="009B11B2" w:rsidRPr="002A680C">
        <w:t>,</w:t>
      </w:r>
      <w:r w:rsidRPr="002A680C">
        <w:t xml:space="preserve"> e12627 (2016).</w:t>
      </w:r>
    </w:p>
    <w:p w14:paraId="49CFE9E7" w14:textId="257679F6" w:rsidR="002A680C" w:rsidRPr="002A680C" w:rsidRDefault="002A680C" w:rsidP="002A680C">
      <w:pPr>
        <w:pStyle w:val="EndNoteBibliography"/>
        <w:ind w:left="720" w:hanging="720"/>
      </w:pPr>
      <w:r w:rsidRPr="002A680C">
        <w:t>14</w:t>
      </w:r>
      <w:r w:rsidRPr="002A680C">
        <w:tab/>
        <w:t>Cox, R. M.</w:t>
      </w:r>
      <w:r w:rsidR="009A3914">
        <w:t>,</w:t>
      </w:r>
      <w:r w:rsidRPr="002A680C">
        <w:t xml:space="preserve"> Plemper, R. K. Structure and organization of paramyxovirus particles. </w:t>
      </w:r>
      <w:r w:rsidRPr="002A680C">
        <w:rPr>
          <w:i/>
        </w:rPr>
        <w:t>Curr</w:t>
      </w:r>
      <w:r w:rsidR="009A3914">
        <w:rPr>
          <w:i/>
        </w:rPr>
        <w:t>ent</w:t>
      </w:r>
      <w:r w:rsidRPr="002A680C">
        <w:rPr>
          <w:i/>
        </w:rPr>
        <w:t xml:space="preserve"> Opin</w:t>
      </w:r>
      <w:r w:rsidR="009A3914">
        <w:rPr>
          <w:i/>
        </w:rPr>
        <w:t>ion in</w:t>
      </w:r>
      <w:r w:rsidRPr="002A680C">
        <w:rPr>
          <w:i/>
        </w:rPr>
        <w:t xml:space="preserve"> Virol</w:t>
      </w:r>
      <w:r w:rsidR="009A3914">
        <w:rPr>
          <w:i/>
        </w:rPr>
        <w:t>ogy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24</w:t>
      </w:r>
      <w:r w:rsidR="009B11B2" w:rsidRPr="002A680C">
        <w:t>,</w:t>
      </w:r>
      <w:r w:rsidRPr="002A680C">
        <w:t xml:space="preserve"> 105-114 (2017).</w:t>
      </w:r>
    </w:p>
    <w:p w14:paraId="5912F14D" w14:textId="51DBDC84" w:rsidR="002A680C" w:rsidRPr="002A680C" w:rsidRDefault="002A680C" w:rsidP="002A680C">
      <w:pPr>
        <w:pStyle w:val="EndNoteBibliography"/>
        <w:ind w:left="720" w:hanging="720"/>
      </w:pPr>
      <w:r w:rsidRPr="002A680C">
        <w:t>15</w:t>
      </w:r>
      <w:r w:rsidRPr="002A680C">
        <w:tab/>
        <w:t>Desfosses, A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Self-organization of the vesicular stomatitis virus nucleocapsid into a bullet shape. </w:t>
      </w:r>
      <w:r w:rsidRPr="002A680C">
        <w:rPr>
          <w:i/>
        </w:rPr>
        <w:t>Nat</w:t>
      </w:r>
      <w:r w:rsidR="009A3914">
        <w:rPr>
          <w:i/>
        </w:rPr>
        <w:t>ure</w:t>
      </w:r>
      <w:r w:rsidRPr="002A680C">
        <w:rPr>
          <w:i/>
        </w:rPr>
        <w:t xml:space="preserve"> Commun</w:t>
      </w:r>
      <w:r w:rsidR="009A3914">
        <w:rPr>
          <w:i/>
        </w:rPr>
        <w:t>ications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4</w:t>
      </w:r>
      <w:r w:rsidR="009B11B2" w:rsidRPr="002A680C">
        <w:t>,</w:t>
      </w:r>
      <w:r w:rsidRPr="002A680C">
        <w:t xml:space="preserve"> 1429 (2013).</w:t>
      </w:r>
    </w:p>
    <w:p w14:paraId="5079FFB6" w14:textId="0A6485FF" w:rsidR="002A680C" w:rsidRPr="002A680C" w:rsidRDefault="002A680C" w:rsidP="002A680C">
      <w:pPr>
        <w:pStyle w:val="EndNoteBibliography"/>
        <w:ind w:left="720" w:hanging="720"/>
      </w:pPr>
      <w:r w:rsidRPr="002A680C">
        <w:t>16</w:t>
      </w:r>
      <w:r w:rsidRPr="002A680C">
        <w:tab/>
        <w:t>Green, T. J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Common mechanism for RNA encapsidation by negative-strand RNA viruses. </w:t>
      </w:r>
      <w:r w:rsidRPr="002A680C">
        <w:rPr>
          <w:i/>
        </w:rPr>
        <w:t>J</w:t>
      </w:r>
      <w:r w:rsidR="009A3914">
        <w:rPr>
          <w:i/>
        </w:rPr>
        <w:t>ournal of</w:t>
      </w:r>
      <w:r w:rsidRPr="002A680C">
        <w:rPr>
          <w:i/>
        </w:rPr>
        <w:t xml:space="preserve"> Virol</w:t>
      </w:r>
      <w:r w:rsidR="009A3914">
        <w:rPr>
          <w:i/>
        </w:rPr>
        <w:t>ogy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88</w:t>
      </w:r>
      <w:r w:rsidRPr="002A680C">
        <w:t xml:space="preserve"> (7), 3766-3775 (2014).</w:t>
      </w:r>
    </w:p>
    <w:p w14:paraId="3C13BA66" w14:textId="27694230" w:rsidR="002A680C" w:rsidRPr="002A680C" w:rsidRDefault="002A680C" w:rsidP="002A680C">
      <w:pPr>
        <w:pStyle w:val="EndNoteBibliography"/>
        <w:ind w:left="720" w:hanging="720"/>
      </w:pPr>
      <w:r w:rsidRPr="002A680C">
        <w:t>17</w:t>
      </w:r>
      <w:r w:rsidRPr="002A680C">
        <w:tab/>
        <w:t>Jamin, M.</w:t>
      </w:r>
      <w:r w:rsidR="009A3914">
        <w:t>,</w:t>
      </w:r>
      <w:r w:rsidRPr="002A680C">
        <w:t xml:space="preserve"> Yabukarski, F. Nonsegmented Negative-Sense RNA Viruses-Structural Data Bring New Insights Into Nucleocapsid Assembly. </w:t>
      </w:r>
      <w:r w:rsidRPr="002A680C">
        <w:rPr>
          <w:i/>
        </w:rPr>
        <w:t>Adv</w:t>
      </w:r>
      <w:r w:rsidR="009A3914">
        <w:rPr>
          <w:i/>
        </w:rPr>
        <w:t>ances in</w:t>
      </w:r>
      <w:r w:rsidRPr="002A680C">
        <w:rPr>
          <w:i/>
        </w:rPr>
        <w:t xml:space="preserve"> Virus Res</w:t>
      </w:r>
      <w:r w:rsidR="009A3914">
        <w:rPr>
          <w:i/>
        </w:rPr>
        <w:t>earch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97</w:t>
      </w:r>
      <w:r w:rsidR="009B11B2" w:rsidRPr="002A680C">
        <w:t>,</w:t>
      </w:r>
      <w:r w:rsidRPr="002A680C">
        <w:t xml:space="preserve"> 143-185 (2017).</w:t>
      </w:r>
    </w:p>
    <w:p w14:paraId="3ED34D4B" w14:textId="4F9CCF42" w:rsidR="002A680C" w:rsidRPr="002A680C" w:rsidRDefault="002A680C" w:rsidP="002A680C">
      <w:pPr>
        <w:pStyle w:val="EndNoteBibliography"/>
        <w:ind w:left="720" w:hanging="720"/>
      </w:pPr>
      <w:r w:rsidRPr="002A680C">
        <w:lastRenderedPageBreak/>
        <w:t>18</w:t>
      </w:r>
      <w:r w:rsidRPr="002A680C">
        <w:tab/>
        <w:t>Wan, W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Structure and assembly of the Ebola virus nucleocapsid. </w:t>
      </w:r>
      <w:r w:rsidRPr="002A680C">
        <w:rPr>
          <w:i/>
        </w:rPr>
        <w:t>Nature.</w:t>
      </w:r>
      <w:r w:rsidRPr="002A680C">
        <w:t xml:space="preserve"> </w:t>
      </w:r>
      <w:r w:rsidRPr="002A680C">
        <w:rPr>
          <w:b/>
        </w:rPr>
        <w:t>551</w:t>
      </w:r>
      <w:r w:rsidRPr="002A680C">
        <w:t xml:space="preserve"> (7680), 394-397 (2017).</w:t>
      </w:r>
    </w:p>
    <w:p w14:paraId="4A9C68F4" w14:textId="0C1D8034" w:rsidR="002A680C" w:rsidRPr="002A680C" w:rsidRDefault="002A680C" w:rsidP="002A680C">
      <w:pPr>
        <w:pStyle w:val="EndNoteBibliography"/>
        <w:ind w:left="720" w:hanging="720"/>
      </w:pPr>
      <w:r w:rsidRPr="002A680C">
        <w:t>19</w:t>
      </w:r>
      <w:r w:rsidRPr="002A680C">
        <w:tab/>
        <w:t>Mendes, A.</w:t>
      </w:r>
      <w:r w:rsidR="009A3914">
        <w:t>,</w:t>
      </w:r>
      <w:r w:rsidRPr="002A680C">
        <w:t xml:space="preserve"> Kuhn, R. J. Alphavirus Nucleocapsid Packaging and Assembly. </w:t>
      </w:r>
      <w:r w:rsidRPr="002A680C">
        <w:rPr>
          <w:i/>
        </w:rPr>
        <w:t>Viruses.</w:t>
      </w:r>
      <w:r w:rsidRPr="002A680C">
        <w:t xml:space="preserve"> </w:t>
      </w:r>
      <w:r w:rsidRPr="002A680C">
        <w:rPr>
          <w:b/>
        </w:rPr>
        <w:t>10</w:t>
      </w:r>
      <w:r w:rsidRPr="002A680C">
        <w:t xml:space="preserve"> (3)</w:t>
      </w:r>
      <w:r w:rsidR="009B11B2">
        <w:t xml:space="preserve"> </w:t>
      </w:r>
      <w:r w:rsidRPr="002A680C">
        <w:t>(2018).</w:t>
      </w:r>
    </w:p>
    <w:p w14:paraId="23A1C7E1" w14:textId="5F489675" w:rsidR="002A680C" w:rsidRPr="002A680C" w:rsidRDefault="002A680C" w:rsidP="002A680C">
      <w:pPr>
        <w:pStyle w:val="EndNoteBibliography"/>
        <w:ind w:left="720" w:hanging="720"/>
      </w:pPr>
      <w:r w:rsidRPr="002A680C">
        <w:t>20</w:t>
      </w:r>
      <w:r w:rsidRPr="002A680C">
        <w:tab/>
        <w:t>Gao, Y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</w:t>
      </w:r>
      <w:r w:rsidRPr="00133DC0">
        <w:rPr>
          <w:i/>
          <w:iCs/>
        </w:rPr>
        <w:t>In vitro</w:t>
      </w:r>
      <w:r w:rsidRPr="002A680C">
        <w:t xml:space="preserve"> trackable assembly of RNA-specific nucleocapsids of the respiratory syncytial virus.</w:t>
      </w:r>
      <w:r w:rsidR="009A3914">
        <w:t xml:space="preserve"> </w:t>
      </w:r>
      <w:r w:rsidR="009A3914">
        <w:rPr>
          <w:i/>
        </w:rPr>
        <w:t>Journal of Biological Chemistry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295</w:t>
      </w:r>
      <w:r w:rsidRPr="002A680C">
        <w:t xml:space="preserve"> (3), 883-895</w:t>
      </w:r>
      <w:r w:rsidR="009B11B2">
        <w:t xml:space="preserve"> </w:t>
      </w:r>
      <w:r w:rsidRPr="002A680C">
        <w:t>(2020).</w:t>
      </w:r>
    </w:p>
    <w:p w14:paraId="378C7C88" w14:textId="7EC0F3D2" w:rsidR="002A680C" w:rsidRPr="002A680C" w:rsidRDefault="002A680C" w:rsidP="002A680C">
      <w:pPr>
        <w:pStyle w:val="EndNoteBibliography"/>
        <w:ind w:left="720" w:hanging="720"/>
      </w:pPr>
      <w:r w:rsidRPr="002A680C">
        <w:t>21</w:t>
      </w:r>
      <w:r w:rsidRPr="002A680C">
        <w:tab/>
        <w:t>Aslanidis, C.</w:t>
      </w:r>
      <w:r w:rsidR="009A3914">
        <w:t>,</w:t>
      </w:r>
      <w:r w:rsidRPr="002A680C">
        <w:t xml:space="preserve"> de Jong, P. J. Ligation-independent cloning of PCR products (LIC-PCR). </w:t>
      </w:r>
      <w:r w:rsidRPr="002A680C">
        <w:rPr>
          <w:i/>
        </w:rPr>
        <w:t>Nucleic Acids Res</w:t>
      </w:r>
      <w:r w:rsidR="009A3914">
        <w:rPr>
          <w:i/>
        </w:rPr>
        <w:t>earch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18</w:t>
      </w:r>
      <w:r w:rsidRPr="002A680C">
        <w:t xml:space="preserve"> (20), 6069-6074 (1990).</w:t>
      </w:r>
    </w:p>
    <w:p w14:paraId="3AA7D162" w14:textId="5A1135B0" w:rsidR="002A680C" w:rsidRPr="002A680C" w:rsidRDefault="002A680C" w:rsidP="002A680C">
      <w:pPr>
        <w:pStyle w:val="EndNoteBibliography"/>
        <w:ind w:left="720" w:hanging="720"/>
      </w:pPr>
      <w:r w:rsidRPr="002A680C">
        <w:t>22</w:t>
      </w:r>
      <w:r w:rsidRPr="002A680C">
        <w:tab/>
        <w:t>Li, C.</w:t>
      </w:r>
      <w:r w:rsidR="009A3914">
        <w:t>,</w:t>
      </w:r>
      <w:r w:rsidRPr="002A680C">
        <w:t xml:space="preserve"> Evans, R. M. Ligation independent cloning irrespective of restriction site compatibility. </w:t>
      </w:r>
      <w:r w:rsidRPr="002A680C">
        <w:rPr>
          <w:i/>
        </w:rPr>
        <w:t>Nucleic Acids Res</w:t>
      </w:r>
      <w:r w:rsidR="009A3914">
        <w:rPr>
          <w:i/>
        </w:rPr>
        <w:t>earch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25</w:t>
      </w:r>
      <w:r w:rsidRPr="002A680C">
        <w:t xml:space="preserve"> (20), 4165-4166 (1997).</w:t>
      </w:r>
    </w:p>
    <w:p w14:paraId="48C1C8EB" w14:textId="614591C7" w:rsidR="002A680C" w:rsidRPr="002A680C" w:rsidRDefault="002A680C" w:rsidP="002A680C">
      <w:pPr>
        <w:pStyle w:val="EndNoteBibliography"/>
        <w:ind w:left="720" w:hanging="720"/>
      </w:pPr>
      <w:r w:rsidRPr="002A680C">
        <w:t>23</w:t>
      </w:r>
      <w:r w:rsidRPr="002A680C">
        <w:tab/>
        <w:t xml:space="preserve">Hanahan, D. Studies on transformation of Escherichia coli with plasmids. </w:t>
      </w:r>
      <w:r w:rsidRPr="002A680C">
        <w:rPr>
          <w:i/>
        </w:rPr>
        <w:t>J</w:t>
      </w:r>
      <w:r w:rsidR="009A3914">
        <w:rPr>
          <w:i/>
        </w:rPr>
        <w:t>ournal of</w:t>
      </w:r>
      <w:r w:rsidRPr="002A680C">
        <w:rPr>
          <w:i/>
        </w:rPr>
        <w:t xml:space="preserve"> Mol</w:t>
      </w:r>
      <w:r w:rsidR="009A3914">
        <w:rPr>
          <w:i/>
        </w:rPr>
        <w:t>ecular</w:t>
      </w:r>
      <w:r w:rsidRPr="002A680C">
        <w:rPr>
          <w:i/>
        </w:rPr>
        <w:t xml:space="preserve"> Biol</w:t>
      </w:r>
      <w:r w:rsidR="009A3914">
        <w:rPr>
          <w:i/>
        </w:rPr>
        <w:t>ogy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166</w:t>
      </w:r>
      <w:r w:rsidRPr="002A680C">
        <w:t xml:space="preserve"> (4), 557-580 (1983).</w:t>
      </w:r>
    </w:p>
    <w:p w14:paraId="094C025C" w14:textId="44F66E43" w:rsidR="002A680C" w:rsidRPr="002A680C" w:rsidRDefault="002A680C" w:rsidP="002A680C">
      <w:pPr>
        <w:pStyle w:val="EndNoteBibliography"/>
        <w:ind w:left="720" w:hanging="720"/>
      </w:pPr>
      <w:r w:rsidRPr="002A680C">
        <w:t>24</w:t>
      </w:r>
      <w:r w:rsidRPr="002A680C">
        <w:tab/>
        <w:t>Green, R.</w:t>
      </w:r>
      <w:r w:rsidR="009A3914">
        <w:t>,</w:t>
      </w:r>
      <w:r w:rsidRPr="002A680C">
        <w:t xml:space="preserve"> Rogers, E. J. Transformation of chemically competent E. coli. </w:t>
      </w:r>
      <w:r w:rsidRPr="002A680C">
        <w:rPr>
          <w:i/>
        </w:rPr>
        <w:t xml:space="preserve">Methods </w:t>
      </w:r>
      <w:r w:rsidR="009A3914">
        <w:rPr>
          <w:i/>
        </w:rPr>
        <w:t xml:space="preserve">in </w:t>
      </w:r>
      <w:r w:rsidRPr="002A680C">
        <w:rPr>
          <w:i/>
        </w:rPr>
        <w:t>Enzymol</w:t>
      </w:r>
      <w:r w:rsidR="009A3914">
        <w:rPr>
          <w:i/>
        </w:rPr>
        <w:t>ogy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529</w:t>
      </w:r>
      <w:r w:rsidR="009B11B2" w:rsidRPr="002A680C">
        <w:t>,</w:t>
      </w:r>
      <w:r w:rsidRPr="002A680C">
        <w:t xml:space="preserve"> 329-336 (2013).</w:t>
      </w:r>
    </w:p>
    <w:p w14:paraId="2D3AF57D" w14:textId="7EFD47BC" w:rsidR="002A680C" w:rsidRPr="002A680C" w:rsidRDefault="002A680C" w:rsidP="002A680C">
      <w:pPr>
        <w:pStyle w:val="EndNoteBibliography"/>
        <w:ind w:left="720" w:hanging="720"/>
      </w:pPr>
      <w:r w:rsidRPr="002A680C">
        <w:t>25</w:t>
      </w:r>
      <w:r w:rsidRPr="002A680C">
        <w:tab/>
        <w:t>De Carlo, S.</w:t>
      </w:r>
      <w:r w:rsidR="009A3914">
        <w:t>,</w:t>
      </w:r>
      <w:r w:rsidRPr="002A680C">
        <w:t xml:space="preserve"> Harris, J. R. Negative staining and cryo-negative staining of macromolecules and viruses for TEM. </w:t>
      </w:r>
      <w:r w:rsidRPr="002A680C">
        <w:rPr>
          <w:i/>
        </w:rPr>
        <w:t>Micron.</w:t>
      </w:r>
      <w:r w:rsidRPr="002A680C">
        <w:t xml:space="preserve"> </w:t>
      </w:r>
      <w:r w:rsidRPr="002A680C">
        <w:rPr>
          <w:b/>
        </w:rPr>
        <w:t>42</w:t>
      </w:r>
      <w:r w:rsidRPr="002A680C">
        <w:t xml:space="preserve"> (2), 117-131 (2011).</w:t>
      </w:r>
    </w:p>
    <w:p w14:paraId="4B09F03A" w14:textId="55B5E271" w:rsidR="002A680C" w:rsidRPr="002A680C" w:rsidRDefault="002A680C" w:rsidP="002A680C">
      <w:pPr>
        <w:pStyle w:val="EndNoteBibliography"/>
        <w:ind w:left="720" w:hanging="720"/>
      </w:pPr>
      <w:r w:rsidRPr="002A680C">
        <w:t>26</w:t>
      </w:r>
      <w:r w:rsidRPr="002A680C">
        <w:tab/>
        <w:t>Ohi, M., Li, Y., Cheng, Y.</w:t>
      </w:r>
      <w:r w:rsidR="009A3914">
        <w:t>,</w:t>
      </w:r>
      <w:r w:rsidRPr="002A680C">
        <w:t xml:space="preserve"> Walz, T. Negative Staining and Image Classification - Powerful Tools in Modern Electron Microscopy. </w:t>
      </w:r>
      <w:r w:rsidRPr="002A680C">
        <w:rPr>
          <w:i/>
        </w:rPr>
        <w:t>Biol</w:t>
      </w:r>
      <w:r w:rsidR="009A3914">
        <w:rPr>
          <w:i/>
        </w:rPr>
        <w:t>ogical</w:t>
      </w:r>
      <w:r w:rsidRPr="002A680C">
        <w:rPr>
          <w:i/>
        </w:rPr>
        <w:t xml:space="preserve"> Proced</w:t>
      </w:r>
      <w:r w:rsidR="009A3914">
        <w:rPr>
          <w:i/>
        </w:rPr>
        <w:t>ures</w:t>
      </w:r>
      <w:r w:rsidRPr="002A680C">
        <w:rPr>
          <w:i/>
        </w:rPr>
        <w:t xml:space="preserve"> Online.</w:t>
      </w:r>
      <w:r w:rsidRPr="002A680C">
        <w:t xml:space="preserve"> </w:t>
      </w:r>
      <w:r w:rsidRPr="002A680C">
        <w:rPr>
          <w:b/>
        </w:rPr>
        <w:t>6</w:t>
      </w:r>
      <w:r w:rsidR="009B11B2" w:rsidRPr="002A680C">
        <w:t>,</w:t>
      </w:r>
      <w:r w:rsidRPr="002A680C">
        <w:t xml:space="preserve"> 23-34 (2004).</w:t>
      </w:r>
    </w:p>
    <w:p w14:paraId="626D9D4F" w14:textId="16A8E4D7" w:rsidR="002A680C" w:rsidRPr="002A680C" w:rsidRDefault="002A680C" w:rsidP="002A680C">
      <w:pPr>
        <w:pStyle w:val="EndNoteBibliography"/>
        <w:ind w:left="720" w:hanging="720"/>
      </w:pPr>
      <w:r w:rsidRPr="002A680C">
        <w:t>27</w:t>
      </w:r>
      <w:r w:rsidRPr="002A680C">
        <w:tab/>
        <w:t>Aebi, U.</w:t>
      </w:r>
      <w:r w:rsidR="009A3914">
        <w:t>,</w:t>
      </w:r>
      <w:r w:rsidRPr="002A680C">
        <w:t xml:space="preserve"> Pollard, T. D. A glow discharge unit to render electron microscope grids and other surfaces hydrophilic. </w:t>
      </w:r>
      <w:r w:rsidRPr="002A680C">
        <w:rPr>
          <w:i/>
        </w:rPr>
        <w:t>J</w:t>
      </w:r>
      <w:r w:rsidR="009A3914">
        <w:rPr>
          <w:i/>
        </w:rPr>
        <w:t>ournal of</w:t>
      </w:r>
      <w:r w:rsidRPr="002A680C">
        <w:rPr>
          <w:i/>
        </w:rPr>
        <w:t xml:space="preserve"> Electron Microsc</w:t>
      </w:r>
      <w:r w:rsidR="009A3914">
        <w:rPr>
          <w:i/>
        </w:rPr>
        <w:t>opy</w:t>
      </w:r>
      <w:r w:rsidRPr="002A680C">
        <w:rPr>
          <w:i/>
        </w:rPr>
        <w:t xml:space="preserve"> Tech</w:t>
      </w:r>
      <w:r w:rsidR="009A3914">
        <w:rPr>
          <w:i/>
        </w:rPr>
        <w:t>nique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7</w:t>
      </w:r>
      <w:r w:rsidRPr="002A680C">
        <w:t xml:space="preserve"> (1), 29-33</w:t>
      </w:r>
      <w:r w:rsidR="009B11B2">
        <w:t xml:space="preserve"> </w:t>
      </w:r>
      <w:r w:rsidRPr="002A680C">
        <w:t>(1987).</w:t>
      </w:r>
    </w:p>
    <w:p w14:paraId="7993C25D" w14:textId="408417EA" w:rsidR="002A680C" w:rsidRPr="002A680C" w:rsidRDefault="002A680C" w:rsidP="002A680C">
      <w:pPr>
        <w:pStyle w:val="EndNoteBibliography"/>
        <w:ind w:left="720" w:hanging="720"/>
      </w:pPr>
      <w:r w:rsidRPr="002A680C">
        <w:t>28</w:t>
      </w:r>
      <w:r w:rsidRPr="002A680C">
        <w:tab/>
        <w:t>Green, T. J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Access to RNA encapsidated in the nucleocapsid of vesicular stomatitis virus. </w:t>
      </w:r>
      <w:r w:rsidRPr="002A680C">
        <w:rPr>
          <w:i/>
        </w:rPr>
        <w:t>J</w:t>
      </w:r>
      <w:r w:rsidR="009A3914">
        <w:rPr>
          <w:i/>
        </w:rPr>
        <w:t>ournal of</w:t>
      </w:r>
      <w:r w:rsidRPr="002A680C">
        <w:rPr>
          <w:i/>
        </w:rPr>
        <w:t xml:space="preserve"> Virol</w:t>
      </w:r>
      <w:r w:rsidR="009A3914">
        <w:rPr>
          <w:i/>
        </w:rPr>
        <w:t>ogy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85</w:t>
      </w:r>
      <w:r w:rsidRPr="002A680C">
        <w:t xml:space="preserve"> (6), 2714-2722 (2011).</w:t>
      </w:r>
    </w:p>
    <w:p w14:paraId="62954824" w14:textId="7035CE27" w:rsidR="002A680C" w:rsidRPr="002A680C" w:rsidRDefault="002A680C" w:rsidP="002A680C">
      <w:pPr>
        <w:pStyle w:val="EndNoteBibliography"/>
        <w:ind w:left="720" w:hanging="720"/>
      </w:pPr>
      <w:r w:rsidRPr="002A680C">
        <w:t>29</w:t>
      </w:r>
      <w:r w:rsidRPr="002A680C">
        <w:tab/>
        <w:t>Alvarez Paggi, D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A conformational switch balances viral RNA accessibility and protection in a nucleocapsid ring model. </w:t>
      </w:r>
      <w:r w:rsidRPr="002A680C">
        <w:rPr>
          <w:i/>
        </w:rPr>
        <w:t>Arch</w:t>
      </w:r>
      <w:r w:rsidR="00743A93">
        <w:rPr>
          <w:i/>
        </w:rPr>
        <w:t>ives of</w:t>
      </w:r>
      <w:r w:rsidRPr="002A680C">
        <w:rPr>
          <w:i/>
        </w:rPr>
        <w:t xml:space="preserve"> Biochem</w:t>
      </w:r>
      <w:r w:rsidR="00743A93">
        <w:rPr>
          <w:i/>
        </w:rPr>
        <w:t>istry and</w:t>
      </w:r>
      <w:r w:rsidRPr="002A680C">
        <w:rPr>
          <w:i/>
        </w:rPr>
        <w:t xml:space="preserve"> Biophys</w:t>
      </w:r>
      <w:r w:rsidR="00743A93">
        <w:rPr>
          <w:i/>
        </w:rPr>
        <w:t>ics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671</w:t>
      </w:r>
      <w:r w:rsidR="009B11B2" w:rsidRPr="002A680C">
        <w:t>,</w:t>
      </w:r>
      <w:r w:rsidRPr="002A680C">
        <w:t xml:space="preserve"> 77-86 (2019).</w:t>
      </w:r>
    </w:p>
    <w:p w14:paraId="695B431A" w14:textId="41F688A8" w:rsidR="002A680C" w:rsidRPr="002A680C" w:rsidRDefault="002A680C" w:rsidP="002A680C">
      <w:pPr>
        <w:pStyle w:val="EndNoteBibliography"/>
        <w:ind w:left="720" w:hanging="720"/>
      </w:pPr>
      <w:r w:rsidRPr="002A680C">
        <w:t>30</w:t>
      </w:r>
      <w:r w:rsidRPr="002A680C">
        <w:tab/>
        <w:t>Green, T. J., Zhang, X., Wertz, G. W.</w:t>
      </w:r>
      <w:r w:rsidR="009A3914">
        <w:t>,</w:t>
      </w:r>
      <w:r w:rsidRPr="002A680C">
        <w:t xml:space="preserve"> Luo, M. Structure of the vesicular stomatitis virus nucleoprotein-RNA complex. </w:t>
      </w:r>
      <w:r w:rsidRPr="002A680C">
        <w:rPr>
          <w:i/>
        </w:rPr>
        <w:t>Science.</w:t>
      </w:r>
      <w:r w:rsidRPr="002A680C">
        <w:t xml:space="preserve"> </w:t>
      </w:r>
      <w:r w:rsidRPr="002A680C">
        <w:rPr>
          <w:b/>
        </w:rPr>
        <w:t>313</w:t>
      </w:r>
      <w:r w:rsidRPr="002A680C">
        <w:t xml:space="preserve"> (5785), 357-360 (2006).</w:t>
      </w:r>
    </w:p>
    <w:p w14:paraId="7F8511CB" w14:textId="60D59E73" w:rsidR="002A680C" w:rsidRPr="002A680C" w:rsidRDefault="002A680C" w:rsidP="002A680C">
      <w:pPr>
        <w:pStyle w:val="EndNoteBibliography"/>
        <w:ind w:left="720" w:hanging="720"/>
      </w:pPr>
      <w:r w:rsidRPr="002A680C">
        <w:t>31</w:t>
      </w:r>
      <w:r w:rsidRPr="002A680C">
        <w:tab/>
        <w:t>Tawar, R. G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Crystal structure of a nucleocapsid-like nucleoprotein-RNA complex of respiratory syncytial virus. </w:t>
      </w:r>
      <w:r w:rsidRPr="002A680C">
        <w:rPr>
          <w:i/>
        </w:rPr>
        <w:t>Science.</w:t>
      </w:r>
      <w:r w:rsidRPr="002A680C">
        <w:t xml:space="preserve"> </w:t>
      </w:r>
      <w:r w:rsidRPr="002A680C">
        <w:rPr>
          <w:b/>
        </w:rPr>
        <w:t>326</w:t>
      </w:r>
      <w:r w:rsidRPr="002A680C">
        <w:t xml:space="preserve"> (5957), 1279-1283 (2009).</w:t>
      </w:r>
    </w:p>
    <w:p w14:paraId="780012AC" w14:textId="7C72FD40" w:rsidR="002A680C" w:rsidRPr="002A680C" w:rsidRDefault="002A680C" w:rsidP="002A680C">
      <w:pPr>
        <w:pStyle w:val="EndNoteBibliography"/>
        <w:ind w:left="720" w:hanging="720"/>
      </w:pPr>
      <w:r w:rsidRPr="002A680C">
        <w:t>32</w:t>
      </w:r>
      <w:r w:rsidRPr="002A680C">
        <w:tab/>
        <w:t>Galloux, M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Characterization of a viral phosphoprotein binding site on the surface of the respiratory syncytial nucleoprotein. </w:t>
      </w:r>
      <w:r w:rsidRPr="002A680C">
        <w:rPr>
          <w:i/>
        </w:rPr>
        <w:t>J</w:t>
      </w:r>
      <w:r w:rsidR="00743A93">
        <w:rPr>
          <w:i/>
        </w:rPr>
        <w:t>ournal of</w:t>
      </w:r>
      <w:r w:rsidRPr="002A680C">
        <w:rPr>
          <w:i/>
        </w:rPr>
        <w:t xml:space="preserve"> Virol</w:t>
      </w:r>
      <w:r w:rsidR="00743A93">
        <w:rPr>
          <w:i/>
        </w:rPr>
        <w:t>ogy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86</w:t>
      </w:r>
      <w:r w:rsidRPr="002A680C">
        <w:t xml:space="preserve"> (16), 8375-8387 (2012).</w:t>
      </w:r>
    </w:p>
    <w:p w14:paraId="2B4A934B" w14:textId="291127DC" w:rsidR="002A680C" w:rsidRPr="002A680C" w:rsidRDefault="002A680C" w:rsidP="002A680C">
      <w:pPr>
        <w:pStyle w:val="EndNoteBibliography"/>
        <w:ind w:left="720" w:hanging="720"/>
      </w:pPr>
      <w:r w:rsidRPr="002A680C">
        <w:t>33</w:t>
      </w:r>
      <w:r w:rsidRPr="002A680C">
        <w:tab/>
        <w:t>Milles, S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Self-Assembly of Measles Virus Nucleocapsid-like Particles: Kinetics and RNA Sequence Dependence. </w:t>
      </w:r>
      <w:r w:rsidRPr="002A680C">
        <w:rPr>
          <w:i/>
        </w:rPr>
        <w:t>Angew</w:t>
      </w:r>
      <w:r w:rsidR="00743A93">
        <w:rPr>
          <w:i/>
        </w:rPr>
        <w:t>andte</w:t>
      </w:r>
      <w:r w:rsidRPr="002A680C">
        <w:rPr>
          <w:i/>
        </w:rPr>
        <w:t xml:space="preserve"> Chem</w:t>
      </w:r>
      <w:r w:rsidR="00743A93">
        <w:rPr>
          <w:i/>
        </w:rPr>
        <w:t>ie</w:t>
      </w:r>
      <w:r w:rsidRPr="002A680C">
        <w:rPr>
          <w:i/>
        </w:rPr>
        <w:t xml:space="preserve"> Int</w:t>
      </w:r>
      <w:r w:rsidR="00743A93">
        <w:rPr>
          <w:i/>
        </w:rPr>
        <w:t>erntional</w:t>
      </w:r>
      <w:r w:rsidRPr="002A680C">
        <w:rPr>
          <w:i/>
        </w:rPr>
        <w:t xml:space="preserve"> Ed</w:t>
      </w:r>
      <w:r w:rsidR="00743A93">
        <w:rPr>
          <w:i/>
        </w:rPr>
        <w:t>ition</w:t>
      </w:r>
      <w:r w:rsidRPr="002A680C">
        <w:rPr>
          <w:i/>
        </w:rPr>
        <w:t xml:space="preserve"> Engl</w:t>
      </w:r>
      <w:r w:rsidR="00743A93">
        <w:rPr>
          <w:i/>
        </w:rPr>
        <w:t>ish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55</w:t>
      </w:r>
      <w:r w:rsidRPr="002A680C">
        <w:t xml:space="preserve"> (32), 9356-9360 (2016).</w:t>
      </w:r>
    </w:p>
    <w:p w14:paraId="5AFC2752" w14:textId="78137334" w:rsidR="002A680C" w:rsidRPr="002A680C" w:rsidRDefault="002A680C" w:rsidP="002A680C">
      <w:pPr>
        <w:pStyle w:val="EndNoteBibliography"/>
        <w:ind w:left="720" w:hanging="720"/>
      </w:pPr>
      <w:r w:rsidRPr="002A680C">
        <w:t>34</w:t>
      </w:r>
      <w:r w:rsidRPr="002A680C">
        <w:tab/>
        <w:t>Desfosses, A.</w:t>
      </w:r>
      <w:r w:rsidRPr="002A680C">
        <w:rPr>
          <w:i/>
        </w:rPr>
        <w:t xml:space="preserve"> </w:t>
      </w:r>
      <w:r w:rsidR="009B11B2" w:rsidRPr="009B11B2">
        <w:t>et al.</w:t>
      </w:r>
      <w:r w:rsidRPr="002A680C">
        <w:t xml:space="preserve"> Assembly and cryo-EM structures of RNA-specific measles virus nucleocapsids provide mechanistic insight into paramyxoviral replication. </w:t>
      </w:r>
      <w:r w:rsidR="00743A93">
        <w:rPr>
          <w:rFonts w:asciiTheme="minorHAnsi" w:hAnsiTheme="minorHAnsi" w:cstheme="minorHAnsi"/>
          <w:i/>
        </w:rPr>
        <w:t>Proceedings of the National Academy of Sciences of the United States of America</w:t>
      </w:r>
      <w:r w:rsidRPr="002A680C">
        <w:rPr>
          <w:i/>
        </w:rPr>
        <w:t>.</w:t>
      </w:r>
      <w:r w:rsidRPr="002A680C">
        <w:t xml:space="preserve"> </w:t>
      </w:r>
      <w:r w:rsidRPr="002A680C">
        <w:rPr>
          <w:b/>
        </w:rPr>
        <w:t>116</w:t>
      </w:r>
      <w:r w:rsidRPr="002A680C">
        <w:t xml:space="preserve"> (10), 4256-4264 (2019).</w:t>
      </w:r>
    </w:p>
    <w:p w14:paraId="25C05F1D" w14:textId="62C11D4D" w:rsidR="00D04760" w:rsidRPr="00EE0431" w:rsidRDefault="00432845" w:rsidP="001D64AF">
      <w:pPr>
        <w:rPr>
          <w:b/>
          <w:color w:val="808080"/>
        </w:rPr>
      </w:pPr>
      <w:r w:rsidRPr="001D64AF">
        <w:rPr>
          <w:b/>
          <w:color w:val="808080"/>
        </w:rPr>
        <w:fldChar w:fldCharType="end"/>
      </w:r>
    </w:p>
    <w:sectPr w:rsidR="00D04760" w:rsidRPr="00EE0431" w:rsidSect="00B81B15">
      <w:headerReference w:type="default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C118571" w14:textId="77777777" w:rsidR="00E72C90" w:rsidRDefault="00E72C90" w:rsidP="00621C4E">
      <w:r>
        <w:separator/>
      </w:r>
    </w:p>
  </w:endnote>
  <w:endnote w:type="continuationSeparator" w:id="0">
    <w:p w14:paraId="797FB980" w14:textId="77777777" w:rsidR="00E72C90" w:rsidRDefault="00E72C9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72847F9D" w:rsidR="004544D3" w:rsidRDefault="004544D3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4544D3" w:rsidRPr="00494F77" w:rsidRDefault="004544D3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4544D3" w:rsidRDefault="004544D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DFC995E" w14:textId="77777777" w:rsidR="00E72C90" w:rsidRDefault="00E72C90" w:rsidP="00621C4E">
      <w:r>
        <w:separator/>
      </w:r>
    </w:p>
  </w:footnote>
  <w:footnote w:type="continuationSeparator" w:id="0">
    <w:p w14:paraId="425A141C" w14:textId="77777777" w:rsidR="00E72C90" w:rsidRDefault="00E72C9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4544D3" w:rsidRPr="006F06E4" w:rsidRDefault="004544D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1A3663C5" w:rsidR="004544D3" w:rsidRPr="006F06E4" w:rsidRDefault="004544D3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A7717D8"/>
    <w:multiLevelType w:val="multilevel"/>
    <w:tmpl w:val="00B6B8B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B8F2891"/>
    <w:multiLevelType w:val="multilevel"/>
    <w:tmpl w:val="1C6835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" w15:restartNumberingAfterBreak="0">
    <w:nsid w:val="179030D4"/>
    <w:multiLevelType w:val="multilevel"/>
    <w:tmpl w:val="00B6B8B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23645FAB"/>
    <w:multiLevelType w:val="multilevel"/>
    <w:tmpl w:val="E5D6ECA0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2B312D71"/>
    <w:multiLevelType w:val="hybridMultilevel"/>
    <w:tmpl w:val="D57C8C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C6B5245"/>
    <w:multiLevelType w:val="multilevel"/>
    <w:tmpl w:val="E256A51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45D54E9A"/>
    <w:multiLevelType w:val="hybridMultilevel"/>
    <w:tmpl w:val="5568E9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B6534DC"/>
    <w:multiLevelType w:val="multilevel"/>
    <w:tmpl w:val="1C6835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8" w15:restartNumberingAfterBreak="0">
    <w:nsid w:val="4CFF08D1"/>
    <w:multiLevelType w:val="multilevel"/>
    <w:tmpl w:val="C61474A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50550859"/>
    <w:multiLevelType w:val="multilevel"/>
    <w:tmpl w:val="1E2A72F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62FD4A17"/>
    <w:multiLevelType w:val="hybridMultilevel"/>
    <w:tmpl w:val="213C7B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8083FE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73652F57"/>
    <w:multiLevelType w:val="multilevel"/>
    <w:tmpl w:val="E5F6A12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5"/>
  </w:num>
  <w:num w:numId="3">
    <w:abstractNumId w:val="12"/>
  </w:num>
  <w:num w:numId="4">
    <w:abstractNumId w:val="9"/>
  </w:num>
  <w:num w:numId="5">
    <w:abstractNumId w:val="8"/>
  </w:num>
  <w:num w:numId="6">
    <w:abstractNumId w:val="0"/>
  </w:num>
  <w:num w:numId="7">
    <w:abstractNumId w:val="1"/>
  </w:num>
  <w:num w:numId="8">
    <w:abstractNumId w:val="3"/>
  </w:num>
  <w:num w:numId="9">
    <w:abstractNumId w:val="7"/>
  </w:num>
  <w:num w:numId="10">
    <w:abstractNumId w:val="4"/>
  </w:num>
  <w:num w:numId="11">
    <w:abstractNumId w:val="6"/>
  </w:num>
  <w:num w:numId="12">
    <w:abstractNumId w:val="10"/>
  </w:num>
  <w:num w:numId="13">
    <w:abstractNumId w:val="11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removePersonalInformation/>
  <w:removeDateAndTime/>
  <w:doNotDisplayPageBoundaries/>
  <w:hideSpellingErrors/>
  <w:hideGrammaticalError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cxMLe0tDAxtjAwsjRQ0lEKTi0uzszPAykwNKkFAN1bRf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z9dvv9zptfpte90085a0zw09estprxwp5e&quot;&gt;BL_Virology&lt;record-ids&gt;&lt;item&gt;17&lt;/item&gt;&lt;item&gt;25&lt;/item&gt;&lt;item&gt;37&lt;/item&gt;&lt;item&gt;39&lt;/item&gt;&lt;item&gt;149&lt;/item&gt;&lt;item&gt;184&lt;/item&gt;&lt;item&gt;240&lt;/item&gt;&lt;item&gt;275&lt;/item&gt;&lt;item&gt;317&lt;/item&gt;&lt;item&gt;485&lt;/item&gt;&lt;item&gt;523&lt;/item&gt;&lt;item&gt;574&lt;/item&gt;&lt;item&gt;586&lt;/item&gt;&lt;item&gt;594&lt;/item&gt;&lt;item&gt;626&lt;/item&gt;&lt;item&gt;657&lt;/item&gt;&lt;item&gt;670&lt;/item&gt;&lt;item&gt;719&lt;/item&gt;&lt;item&gt;847&lt;/item&gt;&lt;item&gt;850&lt;/item&gt;&lt;item&gt;856&lt;/item&gt;&lt;item&gt;1001&lt;/item&gt;&lt;item&gt;1031&lt;/item&gt;&lt;item&gt;1061&lt;/item&gt;&lt;item&gt;1094&lt;/item&gt;&lt;item&gt;1145&lt;/item&gt;&lt;item&gt;1146&lt;/item&gt;&lt;item&gt;1147&lt;/item&gt;&lt;item&gt;1148&lt;/item&gt;&lt;item&gt;1149&lt;/item&gt;&lt;item&gt;1150&lt;/item&gt;&lt;item&gt;1185&lt;/item&gt;&lt;item&gt;1186&lt;/item&gt;&lt;item&gt;1187&lt;/item&gt;&lt;/record-ids&gt;&lt;/item&gt;&lt;/Libraries&gt;"/>
  </w:docVars>
  <w:rsids>
    <w:rsidRoot w:val="00EE705F"/>
    <w:rsid w:val="00001169"/>
    <w:rsid w:val="000017B1"/>
    <w:rsid w:val="00001806"/>
    <w:rsid w:val="00002006"/>
    <w:rsid w:val="00005815"/>
    <w:rsid w:val="00005A7A"/>
    <w:rsid w:val="000061A6"/>
    <w:rsid w:val="00006526"/>
    <w:rsid w:val="00006C62"/>
    <w:rsid w:val="00006E68"/>
    <w:rsid w:val="00007DBC"/>
    <w:rsid w:val="00007EA1"/>
    <w:rsid w:val="000100F0"/>
    <w:rsid w:val="00011497"/>
    <w:rsid w:val="0001157F"/>
    <w:rsid w:val="00011E75"/>
    <w:rsid w:val="000122CE"/>
    <w:rsid w:val="000123EE"/>
    <w:rsid w:val="000129B2"/>
    <w:rsid w:val="00012B87"/>
    <w:rsid w:val="00012FF9"/>
    <w:rsid w:val="0001389C"/>
    <w:rsid w:val="00013E08"/>
    <w:rsid w:val="00014314"/>
    <w:rsid w:val="00016453"/>
    <w:rsid w:val="000170D0"/>
    <w:rsid w:val="00017529"/>
    <w:rsid w:val="000212AE"/>
    <w:rsid w:val="00021434"/>
    <w:rsid w:val="00021774"/>
    <w:rsid w:val="00021DD9"/>
    <w:rsid w:val="00021DF3"/>
    <w:rsid w:val="000221DD"/>
    <w:rsid w:val="00022611"/>
    <w:rsid w:val="0002298C"/>
    <w:rsid w:val="00022CA3"/>
    <w:rsid w:val="00023869"/>
    <w:rsid w:val="000240FD"/>
    <w:rsid w:val="00024598"/>
    <w:rsid w:val="0002475B"/>
    <w:rsid w:val="00026167"/>
    <w:rsid w:val="000268A1"/>
    <w:rsid w:val="00026A32"/>
    <w:rsid w:val="000279B0"/>
    <w:rsid w:val="00030730"/>
    <w:rsid w:val="00031F02"/>
    <w:rsid w:val="000322CD"/>
    <w:rsid w:val="00032769"/>
    <w:rsid w:val="0003311E"/>
    <w:rsid w:val="00033797"/>
    <w:rsid w:val="00034A28"/>
    <w:rsid w:val="000353A7"/>
    <w:rsid w:val="00035A96"/>
    <w:rsid w:val="00036231"/>
    <w:rsid w:val="000363AE"/>
    <w:rsid w:val="0003675F"/>
    <w:rsid w:val="00037B58"/>
    <w:rsid w:val="00042924"/>
    <w:rsid w:val="00044063"/>
    <w:rsid w:val="000469E5"/>
    <w:rsid w:val="00051210"/>
    <w:rsid w:val="00051B73"/>
    <w:rsid w:val="00055956"/>
    <w:rsid w:val="00055F80"/>
    <w:rsid w:val="000565EE"/>
    <w:rsid w:val="000575CF"/>
    <w:rsid w:val="00057DFB"/>
    <w:rsid w:val="000601D1"/>
    <w:rsid w:val="0006026E"/>
    <w:rsid w:val="00060ABE"/>
    <w:rsid w:val="00061A50"/>
    <w:rsid w:val="00062443"/>
    <w:rsid w:val="0006361B"/>
    <w:rsid w:val="00064104"/>
    <w:rsid w:val="00064230"/>
    <w:rsid w:val="00064AFE"/>
    <w:rsid w:val="00064F32"/>
    <w:rsid w:val="000652E3"/>
    <w:rsid w:val="00065595"/>
    <w:rsid w:val="00066025"/>
    <w:rsid w:val="00066AEF"/>
    <w:rsid w:val="000675E5"/>
    <w:rsid w:val="00067A8F"/>
    <w:rsid w:val="000701D1"/>
    <w:rsid w:val="00072568"/>
    <w:rsid w:val="00072B63"/>
    <w:rsid w:val="00073D4D"/>
    <w:rsid w:val="000740AC"/>
    <w:rsid w:val="00075D69"/>
    <w:rsid w:val="000762C6"/>
    <w:rsid w:val="000807D0"/>
    <w:rsid w:val="00080A20"/>
    <w:rsid w:val="000811E1"/>
    <w:rsid w:val="00081AA5"/>
    <w:rsid w:val="00082796"/>
    <w:rsid w:val="00082DF4"/>
    <w:rsid w:val="00083B95"/>
    <w:rsid w:val="00086FF5"/>
    <w:rsid w:val="00087C0A"/>
    <w:rsid w:val="00090D53"/>
    <w:rsid w:val="00091788"/>
    <w:rsid w:val="00091F5B"/>
    <w:rsid w:val="000923A6"/>
    <w:rsid w:val="000935BA"/>
    <w:rsid w:val="00093BC4"/>
    <w:rsid w:val="000943E6"/>
    <w:rsid w:val="00097929"/>
    <w:rsid w:val="000A0F2D"/>
    <w:rsid w:val="000A10D7"/>
    <w:rsid w:val="000A1D70"/>
    <w:rsid w:val="000A1E80"/>
    <w:rsid w:val="000A3B70"/>
    <w:rsid w:val="000A5153"/>
    <w:rsid w:val="000A5C79"/>
    <w:rsid w:val="000A69B8"/>
    <w:rsid w:val="000B10AE"/>
    <w:rsid w:val="000B1ECB"/>
    <w:rsid w:val="000B28A8"/>
    <w:rsid w:val="000B30BF"/>
    <w:rsid w:val="000B3A41"/>
    <w:rsid w:val="000B430A"/>
    <w:rsid w:val="000B4BEA"/>
    <w:rsid w:val="000B566B"/>
    <w:rsid w:val="000B595C"/>
    <w:rsid w:val="000B5F4B"/>
    <w:rsid w:val="000B631D"/>
    <w:rsid w:val="000B662E"/>
    <w:rsid w:val="000B710D"/>
    <w:rsid w:val="000B7294"/>
    <w:rsid w:val="000B75D0"/>
    <w:rsid w:val="000C005A"/>
    <w:rsid w:val="000C0225"/>
    <w:rsid w:val="000C0666"/>
    <w:rsid w:val="000C1CF8"/>
    <w:rsid w:val="000C22B2"/>
    <w:rsid w:val="000C2536"/>
    <w:rsid w:val="000C2D00"/>
    <w:rsid w:val="000C31A5"/>
    <w:rsid w:val="000C4962"/>
    <w:rsid w:val="000C49CF"/>
    <w:rsid w:val="000C4D07"/>
    <w:rsid w:val="000C52E9"/>
    <w:rsid w:val="000C5B8B"/>
    <w:rsid w:val="000C5CDC"/>
    <w:rsid w:val="000C65DC"/>
    <w:rsid w:val="000C66F3"/>
    <w:rsid w:val="000C6900"/>
    <w:rsid w:val="000C725E"/>
    <w:rsid w:val="000C7326"/>
    <w:rsid w:val="000C7A53"/>
    <w:rsid w:val="000D2593"/>
    <w:rsid w:val="000D28BF"/>
    <w:rsid w:val="000D290D"/>
    <w:rsid w:val="000D31D0"/>
    <w:rsid w:val="000D31E8"/>
    <w:rsid w:val="000D3BA9"/>
    <w:rsid w:val="000D49B8"/>
    <w:rsid w:val="000D5A44"/>
    <w:rsid w:val="000D6036"/>
    <w:rsid w:val="000D6C7B"/>
    <w:rsid w:val="000D76E4"/>
    <w:rsid w:val="000D7F23"/>
    <w:rsid w:val="000E3816"/>
    <w:rsid w:val="000E3A70"/>
    <w:rsid w:val="000E4F77"/>
    <w:rsid w:val="000E4F95"/>
    <w:rsid w:val="000E5249"/>
    <w:rsid w:val="000E538E"/>
    <w:rsid w:val="000E542A"/>
    <w:rsid w:val="000E639D"/>
    <w:rsid w:val="000E63E3"/>
    <w:rsid w:val="000E7E45"/>
    <w:rsid w:val="000F00AD"/>
    <w:rsid w:val="000F16FA"/>
    <w:rsid w:val="000F265C"/>
    <w:rsid w:val="000F36DE"/>
    <w:rsid w:val="000F3AFA"/>
    <w:rsid w:val="000F5712"/>
    <w:rsid w:val="000F6611"/>
    <w:rsid w:val="000F7005"/>
    <w:rsid w:val="000F7E22"/>
    <w:rsid w:val="00101D53"/>
    <w:rsid w:val="00101DD0"/>
    <w:rsid w:val="00101EB2"/>
    <w:rsid w:val="00104512"/>
    <w:rsid w:val="00105640"/>
    <w:rsid w:val="00107554"/>
    <w:rsid w:val="001075E9"/>
    <w:rsid w:val="001104F3"/>
    <w:rsid w:val="00111658"/>
    <w:rsid w:val="00112E4F"/>
    <w:rsid w:val="00112EEB"/>
    <w:rsid w:val="00114704"/>
    <w:rsid w:val="00114BE4"/>
    <w:rsid w:val="001151AA"/>
    <w:rsid w:val="001173FF"/>
    <w:rsid w:val="00121E6D"/>
    <w:rsid w:val="0012360F"/>
    <w:rsid w:val="00124860"/>
    <w:rsid w:val="00124B4E"/>
    <w:rsid w:val="0012563A"/>
    <w:rsid w:val="00125877"/>
    <w:rsid w:val="001264DE"/>
    <w:rsid w:val="00127741"/>
    <w:rsid w:val="0013046E"/>
    <w:rsid w:val="001313A7"/>
    <w:rsid w:val="0013276F"/>
    <w:rsid w:val="00133958"/>
    <w:rsid w:val="00133DC0"/>
    <w:rsid w:val="001342B5"/>
    <w:rsid w:val="001345D7"/>
    <w:rsid w:val="0013621E"/>
    <w:rsid w:val="001362AC"/>
    <w:rsid w:val="0013642E"/>
    <w:rsid w:val="00136AD9"/>
    <w:rsid w:val="00137556"/>
    <w:rsid w:val="00142EFE"/>
    <w:rsid w:val="00146101"/>
    <w:rsid w:val="00146742"/>
    <w:rsid w:val="00146A2E"/>
    <w:rsid w:val="00150C8B"/>
    <w:rsid w:val="00150FB7"/>
    <w:rsid w:val="001510DA"/>
    <w:rsid w:val="00151DD6"/>
    <w:rsid w:val="00152A23"/>
    <w:rsid w:val="0015447F"/>
    <w:rsid w:val="00156B11"/>
    <w:rsid w:val="00156D14"/>
    <w:rsid w:val="00157895"/>
    <w:rsid w:val="00161D0A"/>
    <w:rsid w:val="00162CB7"/>
    <w:rsid w:val="00163C17"/>
    <w:rsid w:val="001665C9"/>
    <w:rsid w:val="00166928"/>
    <w:rsid w:val="00166F32"/>
    <w:rsid w:val="001672CF"/>
    <w:rsid w:val="0017051F"/>
    <w:rsid w:val="001718C0"/>
    <w:rsid w:val="00171E5B"/>
    <w:rsid w:val="00171F94"/>
    <w:rsid w:val="00173307"/>
    <w:rsid w:val="00174535"/>
    <w:rsid w:val="00175D4E"/>
    <w:rsid w:val="0017668A"/>
    <w:rsid w:val="001766FE"/>
    <w:rsid w:val="00176F04"/>
    <w:rsid w:val="00177120"/>
    <w:rsid w:val="0017719E"/>
    <w:rsid w:val="001771E7"/>
    <w:rsid w:val="0018221F"/>
    <w:rsid w:val="001824D6"/>
    <w:rsid w:val="0018440A"/>
    <w:rsid w:val="0018548C"/>
    <w:rsid w:val="00185CC0"/>
    <w:rsid w:val="0018762D"/>
    <w:rsid w:val="00190855"/>
    <w:rsid w:val="00190DB6"/>
    <w:rsid w:val="00190DF8"/>
    <w:rsid w:val="001911FF"/>
    <w:rsid w:val="001916EA"/>
    <w:rsid w:val="00192006"/>
    <w:rsid w:val="00192697"/>
    <w:rsid w:val="00192A07"/>
    <w:rsid w:val="00193180"/>
    <w:rsid w:val="0019357E"/>
    <w:rsid w:val="00194048"/>
    <w:rsid w:val="0019530C"/>
    <w:rsid w:val="00195817"/>
    <w:rsid w:val="00196374"/>
    <w:rsid w:val="00196792"/>
    <w:rsid w:val="001971A0"/>
    <w:rsid w:val="00197FC3"/>
    <w:rsid w:val="001A07DD"/>
    <w:rsid w:val="001A1DC0"/>
    <w:rsid w:val="001A2693"/>
    <w:rsid w:val="001A6560"/>
    <w:rsid w:val="001A67C7"/>
    <w:rsid w:val="001A6870"/>
    <w:rsid w:val="001B1519"/>
    <w:rsid w:val="001B2195"/>
    <w:rsid w:val="001B2E2D"/>
    <w:rsid w:val="001B330E"/>
    <w:rsid w:val="001B5CD2"/>
    <w:rsid w:val="001B6D5B"/>
    <w:rsid w:val="001C0BEE"/>
    <w:rsid w:val="001C1E49"/>
    <w:rsid w:val="001C27C1"/>
    <w:rsid w:val="001C2A98"/>
    <w:rsid w:val="001C317F"/>
    <w:rsid w:val="001C3575"/>
    <w:rsid w:val="001C3B58"/>
    <w:rsid w:val="001C3B86"/>
    <w:rsid w:val="001C4BD5"/>
    <w:rsid w:val="001C4D95"/>
    <w:rsid w:val="001C70BA"/>
    <w:rsid w:val="001C7AC3"/>
    <w:rsid w:val="001D0D60"/>
    <w:rsid w:val="001D2913"/>
    <w:rsid w:val="001D2D57"/>
    <w:rsid w:val="001D31B4"/>
    <w:rsid w:val="001D3D7D"/>
    <w:rsid w:val="001D3FFF"/>
    <w:rsid w:val="001D4997"/>
    <w:rsid w:val="001D49E8"/>
    <w:rsid w:val="001D625F"/>
    <w:rsid w:val="001D64AF"/>
    <w:rsid w:val="001D68A4"/>
    <w:rsid w:val="001D6F4F"/>
    <w:rsid w:val="001D72B1"/>
    <w:rsid w:val="001D7576"/>
    <w:rsid w:val="001D7B8A"/>
    <w:rsid w:val="001E0DC9"/>
    <w:rsid w:val="001E0E3F"/>
    <w:rsid w:val="001E14A0"/>
    <w:rsid w:val="001E2349"/>
    <w:rsid w:val="001E4649"/>
    <w:rsid w:val="001E5AC1"/>
    <w:rsid w:val="001E6A67"/>
    <w:rsid w:val="001E7376"/>
    <w:rsid w:val="001E7681"/>
    <w:rsid w:val="001F0FD5"/>
    <w:rsid w:val="001F1182"/>
    <w:rsid w:val="001F225C"/>
    <w:rsid w:val="001F25EE"/>
    <w:rsid w:val="001F4160"/>
    <w:rsid w:val="001F4686"/>
    <w:rsid w:val="002006B0"/>
    <w:rsid w:val="00200792"/>
    <w:rsid w:val="002016E9"/>
    <w:rsid w:val="00201CFA"/>
    <w:rsid w:val="00202177"/>
    <w:rsid w:val="0020220D"/>
    <w:rsid w:val="00202448"/>
    <w:rsid w:val="00202D15"/>
    <w:rsid w:val="00203060"/>
    <w:rsid w:val="00205B3F"/>
    <w:rsid w:val="00207D4E"/>
    <w:rsid w:val="00210BE5"/>
    <w:rsid w:val="00210F8F"/>
    <w:rsid w:val="0021129E"/>
    <w:rsid w:val="00212839"/>
    <w:rsid w:val="00212A0E"/>
    <w:rsid w:val="00212EAE"/>
    <w:rsid w:val="00214198"/>
    <w:rsid w:val="0021419A"/>
    <w:rsid w:val="00214660"/>
    <w:rsid w:val="00214BEE"/>
    <w:rsid w:val="00214C85"/>
    <w:rsid w:val="002153C9"/>
    <w:rsid w:val="0021622A"/>
    <w:rsid w:val="00217DA1"/>
    <w:rsid w:val="002204F3"/>
    <w:rsid w:val="002205B8"/>
    <w:rsid w:val="002216B8"/>
    <w:rsid w:val="002223AD"/>
    <w:rsid w:val="00223567"/>
    <w:rsid w:val="00223D77"/>
    <w:rsid w:val="0022470F"/>
    <w:rsid w:val="00225260"/>
    <w:rsid w:val="002254F6"/>
    <w:rsid w:val="00225720"/>
    <w:rsid w:val="002259E5"/>
    <w:rsid w:val="00226140"/>
    <w:rsid w:val="00226195"/>
    <w:rsid w:val="002265DC"/>
    <w:rsid w:val="002274F3"/>
    <w:rsid w:val="002308E6"/>
    <w:rsid w:val="0023094C"/>
    <w:rsid w:val="002309CC"/>
    <w:rsid w:val="00233484"/>
    <w:rsid w:val="0023409B"/>
    <w:rsid w:val="00234303"/>
    <w:rsid w:val="00234BE3"/>
    <w:rsid w:val="00235376"/>
    <w:rsid w:val="00235515"/>
    <w:rsid w:val="00235873"/>
    <w:rsid w:val="00235A90"/>
    <w:rsid w:val="00235E75"/>
    <w:rsid w:val="00235F5D"/>
    <w:rsid w:val="0023624F"/>
    <w:rsid w:val="002366BD"/>
    <w:rsid w:val="00236B7E"/>
    <w:rsid w:val="00237C38"/>
    <w:rsid w:val="00240E9B"/>
    <w:rsid w:val="00241E48"/>
    <w:rsid w:val="0024214E"/>
    <w:rsid w:val="002424DC"/>
    <w:rsid w:val="00242623"/>
    <w:rsid w:val="00243073"/>
    <w:rsid w:val="00243BA1"/>
    <w:rsid w:val="002452AF"/>
    <w:rsid w:val="00245FC5"/>
    <w:rsid w:val="0024670C"/>
    <w:rsid w:val="00250558"/>
    <w:rsid w:val="00251E98"/>
    <w:rsid w:val="0025245B"/>
    <w:rsid w:val="0025357C"/>
    <w:rsid w:val="002557F8"/>
    <w:rsid w:val="00256CAB"/>
    <w:rsid w:val="00257715"/>
    <w:rsid w:val="002605D1"/>
    <w:rsid w:val="00260652"/>
    <w:rsid w:val="00260FB5"/>
    <w:rsid w:val="00261F25"/>
    <w:rsid w:val="00262836"/>
    <w:rsid w:val="00263D5E"/>
    <w:rsid w:val="002640F3"/>
    <w:rsid w:val="002648A9"/>
    <w:rsid w:val="00264C04"/>
    <w:rsid w:val="00264C13"/>
    <w:rsid w:val="0026536F"/>
    <w:rsid w:val="0026553C"/>
    <w:rsid w:val="0026580B"/>
    <w:rsid w:val="00265B88"/>
    <w:rsid w:val="00265EFC"/>
    <w:rsid w:val="002661A0"/>
    <w:rsid w:val="002673D5"/>
    <w:rsid w:val="0026790A"/>
    <w:rsid w:val="00267DD5"/>
    <w:rsid w:val="00271400"/>
    <w:rsid w:val="002717BA"/>
    <w:rsid w:val="00272928"/>
    <w:rsid w:val="00272B83"/>
    <w:rsid w:val="00274A0A"/>
    <w:rsid w:val="00274B44"/>
    <w:rsid w:val="00275875"/>
    <w:rsid w:val="00275F0C"/>
    <w:rsid w:val="00277593"/>
    <w:rsid w:val="00277C2A"/>
    <w:rsid w:val="002800B1"/>
    <w:rsid w:val="00280909"/>
    <w:rsid w:val="00280918"/>
    <w:rsid w:val="00280B89"/>
    <w:rsid w:val="002812BD"/>
    <w:rsid w:val="00282AF6"/>
    <w:rsid w:val="00282DBD"/>
    <w:rsid w:val="0028596A"/>
    <w:rsid w:val="002859E0"/>
    <w:rsid w:val="00287085"/>
    <w:rsid w:val="00287DC0"/>
    <w:rsid w:val="00290AF9"/>
    <w:rsid w:val="00291131"/>
    <w:rsid w:val="0029226E"/>
    <w:rsid w:val="0029652C"/>
    <w:rsid w:val="002967CF"/>
    <w:rsid w:val="002971D5"/>
    <w:rsid w:val="00297788"/>
    <w:rsid w:val="002A0CE5"/>
    <w:rsid w:val="002A1DE2"/>
    <w:rsid w:val="002A2F87"/>
    <w:rsid w:val="002A3285"/>
    <w:rsid w:val="002A34F9"/>
    <w:rsid w:val="002A3C6B"/>
    <w:rsid w:val="002A4354"/>
    <w:rsid w:val="002A484B"/>
    <w:rsid w:val="002A595A"/>
    <w:rsid w:val="002A6246"/>
    <w:rsid w:val="002A64A6"/>
    <w:rsid w:val="002A680C"/>
    <w:rsid w:val="002A6A00"/>
    <w:rsid w:val="002A7229"/>
    <w:rsid w:val="002B120C"/>
    <w:rsid w:val="002B164A"/>
    <w:rsid w:val="002B1F02"/>
    <w:rsid w:val="002B1FE3"/>
    <w:rsid w:val="002B2F1B"/>
    <w:rsid w:val="002B3301"/>
    <w:rsid w:val="002B3C78"/>
    <w:rsid w:val="002B428C"/>
    <w:rsid w:val="002B511A"/>
    <w:rsid w:val="002B7759"/>
    <w:rsid w:val="002B795D"/>
    <w:rsid w:val="002C0506"/>
    <w:rsid w:val="002C1445"/>
    <w:rsid w:val="002C358E"/>
    <w:rsid w:val="002C36B4"/>
    <w:rsid w:val="002C47D4"/>
    <w:rsid w:val="002C689F"/>
    <w:rsid w:val="002D0F38"/>
    <w:rsid w:val="002D2CC8"/>
    <w:rsid w:val="002D2E15"/>
    <w:rsid w:val="002D6835"/>
    <w:rsid w:val="002D77E3"/>
    <w:rsid w:val="002E0627"/>
    <w:rsid w:val="002E1632"/>
    <w:rsid w:val="002E186D"/>
    <w:rsid w:val="002E2533"/>
    <w:rsid w:val="002E2553"/>
    <w:rsid w:val="002E3F03"/>
    <w:rsid w:val="002E40FB"/>
    <w:rsid w:val="002E5DA7"/>
    <w:rsid w:val="002E71D2"/>
    <w:rsid w:val="002E7225"/>
    <w:rsid w:val="002E729F"/>
    <w:rsid w:val="002F1153"/>
    <w:rsid w:val="002F1492"/>
    <w:rsid w:val="002F206F"/>
    <w:rsid w:val="002F2859"/>
    <w:rsid w:val="002F43C6"/>
    <w:rsid w:val="002F5A7B"/>
    <w:rsid w:val="002F6E3C"/>
    <w:rsid w:val="002F7B82"/>
    <w:rsid w:val="0030117D"/>
    <w:rsid w:val="00301F30"/>
    <w:rsid w:val="003038FD"/>
    <w:rsid w:val="00303C87"/>
    <w:rsid w:val="0030471B"/>
    <w:rsid w:val="00307299"/>
    <w:rsid w:val="00310481"/>
    <w:rsid w:val="0031073E"/>
    <w:rsid w:val="003108E5"/>
    <w:rsid w:val="003115A8"/>
    <w:rsid w:val="00311A2E"/>
    <w:rsid w:val="003120CB"/>
    <w:rsid w:val="003142FF"/>
    <w:rsid w:val="00314BB3"/>
    <w:rsid w:val="003154A8"/>
    <w:rsid w:val="00315818"/>
    <w:rsid w:val="0031607F"/>
    <w:rsid w:val="00316F69"/>
    <w:rsid w:val="003176B9"/>
    <w:rsid w:val="00317AEC"/>
    <w:rsid w:val="00320153"/>
    <w:rsid w:val="00320367"/>
    <w:rsid w:val="003214DC"/>
    <w:rsid w:val="00321A68"/>
    <w:rsid w:val="00322871"/>
    <w:rsid w:val="003231BB"/>
    <w:rsid w:val="00323848"/>
    <w:rsid w:val="0032418A"/>
    <w:rsid w:val="00324354"/>
    <w:rsid w:val="00325634"/>
    <w:rsid w:val="00325E1F"/>
    <w:rsid w:val="00326475"/>
    <w:rsid w:val="00326FB3"/>
    <w:rsid w:val="0032725D"/>
    <w:rsid w:val="00327719"/>
    <w:rsid w:val="003316D4"/>
    <w:rsid w:val="003321B2"/>
    <w:rsid w:val="00332B4B"/>
    <w:rsid w:val="00332BBE"/>
    <w:rsid w:val="00332EF2"/>
    <w:rsid w:val="00333822"/>
    <w:rsid w:val="00334164"/>
    <w:rsid w:val="00334FC6"/>
    <w:rsid w:val="00336715"/>
    <w:rsid w:val="003372C5"/>
    <w:rsid w:val="003401EC"/>
    <w:rsid w:val="00340DFD"/>
    <w:rsid w:val="003414D2"/>
    <w:rsid w:val="00342EBE"/>
    <w:rsid w:val="00344616"/>
    <w:rsid w:val="00344954"/>
    <w:rsid w:val="0034598E"/>
    <w:rsid w:val="00345DE8"/>
    <w:rsid w:val="003479EC"/>
    <w:rsid w:val="00347CBF"/>
    <w:rsid w:val="00347E1C"/>
    <w:rsid w:val="00350CD7"/>
    <w:rsid w:val="00351AC3"/>
    <w:rsid w:val="00352FAE"/>
    <w:rsid w:val="003531D2"/>
    <w:rsid w:val="003571AA"/>
    <w:rsid w:val="00360396"/>
    <w:rsid w:val="00360C17"/>
    <w:rsid w:val="003621C6"/>
    <w:rsid w:val="0036227F"/>
    <w:rsid w:val="003622B8"/>
    <w:rsid w:val="00365068"/>
    <w:rsid w:val="00366B76"/>
    <w:rsid w:val="00367B2C"/>
    <w:rsid w:val="00367BC4"/>
    <w:rsid w:val="0037104F"/>
    <w:rsid w:val="00373051"/>
    <w:rsid w:val="00373B8F"/>
    <w:rsid w:val="00374606"/>
    <w:rsid w:val="00374B17"/>
    <w:rsid w:val="00376D95"/>
    <w:rsid w:val="00377204"/>
    <w:rsid w:val="00377FBB"/>
    <w:rsid w:val="003800F4"/>
    <w:rsid w:val="003801B7"/>
    <w:rsid w:val="00380FD1"/>
    <w:rsid w:val="003812F3"/>
    <w:rsid w:val="0038278B"/>
    <w:rsid w:val="00383AE6"/>
    <w:rsid w:val="00385140"/>
    <w:rsid w:val="00385916"/>
    <w:rsid w:val="00387F2F"/>
    <w:rsid w:val="00387FBF"/>
    <w:rsid w:val="00390305"/>
    <w:rsid w:val="003908C4"/>
    <w:rsid w:val="00390CBE"/>
    <w:rsid w:val="00392233"/>
    <w:rsid w:val="00392913"/>
    <w:rsid w:val="00393CC7"/>
    <w:rsid w:val="00394156"/>
    <w:rsid w:val="0039565E"/>
    <w:rsid w:val="00396302"/>
    <w:rsid w:val="003971F7"/>
    <w:rsid w:val="003A038B"/>
    <w:rsid w:val="003A16FC"/>
    <w:rsid w:val="003A1768"/>
    <w:rsid w:val="003A2C8A"/>
    <w:rsid w:val="003A38DD"/>
    <w:rsid w:val="003A4FCD"/>
    <w:rsid w:val="003A57F3"/>
    <w:rsid w:val="003A5B53"/>
    <w:rsid w:val="003A68BB"/>
    <w:rsid w:val="003B006C"/>
    <w:rsid w:val="003B0944"/>
    <w:rsid w:val="003B1593"/>
    <w:rsid w:val="003B4334"/>
    <w:rsid w:val="003B4381"/>
    <w:rsid w:val="003B5410"/>
    <w:rsid w:val="003B5CEE"/>
    <w:rsid w:val="003B5F9E"/>
    <w:rsid w:val="003B66DE"/>
    <w:rsid w:val="003B691B"/>
    <w:rsid w:val="003B7605"/>
    <w:rsid w:val="003C07FC"/>
    <w:rsid w:val="003C1043"/>
    <w:rsid w:val="003C1139"/>
    <w:rsid w:val="003C1A30"/>
    <w:rsid w:val="003C3740"/>
    <w:rsid w:val="003C53B1"/>
    <w:rsid w:val="003C5505"/>
    <w:rsid w:val="003C624B"/>
    <w:rsid w:val="003C62E4"/>
    <w:rsid w:val="003C6582"/>
    <w:rsid w:val="003C6779"/>
    <w:rsid w:val="003C71BE"/>
    <w:rsid w:val="003D033C"/>
    <w:rsid w:val="003D22C5"/>
    <w:rsid w:val="003D2998"/>
    <w:rsid w:val="003D2F0A"/>
    <w:rsid w:val="003D3891"/>
    <w:rsid w:val="003D3FE9"/>
    <w:rsid w:val="003D47F1"/>
    <w:rsid w:val="003D5D84"/>
    <w:rsid w:val="003E0F4F"/>
    <w:rsid w:val="003E0FF4"/>
    <w:rsid w:val="003E18AC"/>
    <w:rsid w:val="003E210B"/>
    <w:rsid w:val="003E2A12"/>
    <w:rsid w:val="003E3384"/>
    <w:rsid w:val="003E356C"/>
    <w:rsid w:val="003E3CA4"/>
    <w:rsid w:val="003E43C3"/>
    <w:rsid w:val="003E4AB2"/>
    <w:rsid w:val="003E548E"/>
    <w:rsid w:val="003E76E5"/>
    <w:rsid w:val="003E7D24"/>
    <w:rsid w:val="003F2844"/>
    <w:rsid w:val="003F2CCF"/>
    <w:rsid w:val="003F4D14"/>
    <w:rsid w:val="003F5A15"/>
    <w:rsid w:val="00404E22"/>
    <w:rsid w:val="00406885"/>
    <w:rsid w:val="004073EF"/>
    <w:rsid w:val="00407EC8"/>
    <w:rsid w:val="0041110A"/>
    <w:rsid w:val="00411624"/>
    <w:rsid w:val="004137F7"/>
    <w:rsid w:val="00413C22"/>
    <w:rsid w:val="004148E1"/>
    <w:rsid w:val="00414CFA"/>
    <w:rsid w:val="00415871"/>
    <w:rsid w:val="00415EC0"/>
    <w:rsid w:val="00416346"/>
    <w:rsid w:val="00417310"/>
    <w:rsid w:val="00417EBD"/>
    <w:rsid w:val="00420940"/>
    <w:rsid w:val="00420BE9"/>
    <w:rsid w:val="00421A83"/>
    <w:rsid w:val="004227EF"/>
    <w:rsid w:val="00423AD8"/>
    <w:rsid w:val="00423DB7"/>
    <w:rsid w:val="00423FDD"/>
    <w:rsid w:val="00424C85"/>
    <w:rsid w:val="00425306"/>
    <w:rsid w:val="004260BD"/>
    <w:rsid w:val="0043012F"/>
    <w:rsid w:val="00430F1F"/>
    <w:rsid w:val="00431265"/>
    <w:rsid w:val="004323C8"/>
    <w:rsid w:val="004326EA"/>
    <w:rsid w:val="00432845"/>
    <w:rsid w:val="004345CE"/>
    <w:rsid w:val="00436CAE"/>
    <w:rsid w:val="0044286E"/>
    <w:rsid w:val="00443A09"/>
    <w:rsid w:val="00443F62"/>
    <w:rsid w:val="0044434C"/>
    <w:rsid w:val="0044456B"/>
    <w:rsid w:val="00444682"/>
    <w:rsid w:val="00444A17"/>
    <w:rsid w:val="00444F1A"/>
    <w:rsid w:val="00447BD1"/>
    <w:rsid w:val="00447D93"/>
    <w:rsid w:val="00447ECA"/>
    <w:rsid w:val="004502C3"/>
    <w:rsid w:val="004507F3"/>
    <w:rsid w:val="00450AF4"/>
    <w:rsid w:val="00451069"/>
    <w:rsid w:val="0045165D"/>
    <w:rsid w:val="00451FB8"/>
    <w:rsid w:val="004544D3"/>
    <w:rsid w:val="004551DE"/>
    <w:rsid w:val="0045578D"/>
    <w:rsid w:val="00456190"/>
    <w:rsid w:val="00456A57"/>
    <w:rsid w:val="00457317"/>
    <w:rsid w:val="00460377"/>
    <w:rsid w:val="004607DE"/>
    <w:rsid w:val="00460D79"/>
    <w:rsid w:val="00461AF6"/>
    <w:rsid w:val="004646A3"/>
    <w:rsid w:val="00464C2C"/>
    <w:rsid w:val="004654A4"/>
    <w:rsid w:val="004671C7"/>
    <w:rsid w:val="004700C1"/>
    <w:rsid w:val="00471791"/>
    <w:rsid w:val="00472F4D"/>
    <w:rsid w:val="004730BF"/>
    <w:rsid w:val="004734AA"/>
    <w:rsid w:val="0047379C"/>
    <w:rsid w:val="00473BC4"/>
    <w:rsid w:val="00473D92"/>
    <w:rsid w:val="00474DCB"/>
    <w:rsid w:val="0047501F"/>
    <w:rsid w:val="0047535C"/>
    <w:rsid w:val="004762F6"/>
    <w:rsid w:val="004772B2"/>
    <w:rsid w:val="00483578"/>
    <w:rsid w:val="00483E24"/>
    <w:rsid w:val="004846B1"/>
    <w:rsid w:val="004854CE"/>
    <w:rsid w:val="00485870"/>
    <w:rsid w:val="00485FE8"/>
    <w:rsid w:val="00490348"/>
    <w:rsid w:val="00491154"/>
    <w:rsid w:val="00492473"/>
    <w:rsid w:val="0049273B"/>
    <w:rsid w:val="00492EB5"/>
    <w:rsid w:val="00493EE1"/>
    <w:rsid w:val="00494C5A"/>
    <w:rsid w:val="00494F77"/>
    <w:rsid w:val="0049520D"/>
    <w:rsid w:val="00495D8E"/>
    <w:rsid w:val="00496821"/>
    <w:rsid w:val="00497721"/>
    <w:rsid w:val="00497E91"/>
    <w:rsid w:val="004A0229"/>
    <w:rsid w:val="004A1EBC"/>
    <w:rsid w:val="004A35D2"/>
    <w:rsid w:val="004A4409"/>
    <w:rsid w:val="004A4F8B"/>
    <w:rsid w:val="004A5948"/>
    <w:rsid w:val="004A5D8E"/>
    <w:rsid w:val="004A71E4"/>
    <w:rsid w:val="004A7270"/>
    <w:rsid w:val="004A7273"/>
    <w:rsid w:val="004B1F12"/>
    <w:rsid w:val="004B20C1"/>
    <w:rsid w:val="004B23DD"/>
    <w:rsid w:val="004B2F00"/>
    <w:rsid w:val="004B31F7"/>
    <w:rsid w:val="004B48CA"/>
    <w:rsid w:val="004B6217"/>
    <w:rsid w:val="004B667A"/>
    <w:rsid w:val="004B670F"/>
    <w:rsid w:val="004B69A5"/>
    <w:rsid w:val="004B6E31"/>
    <w:rsid w:val="004B71E1"/>
    <w:rsid w:val="004B788F"/>
    <w:rsid w:val="004B7F3F"/>
    <w:rsid w:val="004C09C4"/>
    <w:rsid w:val="004C1656"/>
    <w:rsid w:val="004C1D66"/>
    <w:rsid w:val="004C2213"/>
    <w:rsid w:val="004C2998"/>
    <w:rsid w:val="004C31D7"/>
    <w:rsid w:val="004C4543"/>
    <w:rsid w:val="004C4AD2"/>
    <w:rsid w:val="004C646A"/>
    <w:rsid w:val="004C6981"/>
    <w:rsid w:val="004C731A"/>
    <w:rsid w:val="004C7E48"/>
    <w:rsid w:val="004D053C"/>
    <w:rsid w:val="004D090C"/>
    <w:rsid w:val="004D1D8A"/>
    <w:rsid w:val="004D1F21"/>
    <w:rsid w:val="004D2369"/>
    <w:rsid w:val="004D268C"/>
    <w:rsid w:val="004D2C58"/>
    <w:rsid w:val="004D3313"/>
    <w:rsid w:val="004D5284"/>
    <w:rsid w:val="004D59D8"/>
    <w:rsid w:val="004D5DA1"/>
    <w:rsid w:val="004D6F8C"/>
    <w:rsid w:val="004D7910"/>
    <w:rsid w:val="004E082E"/>
    <w:rsid w:val="004E113F"/>
    <w:rsid w:val="004E150F"/>
    <w:rsid w:val="004E1DCA"/>
    <w:rsid w:val="004E23A1"/>
    <w:rsid w:val="004E2497"/>
    <w:rsid w:val="004E2DF5"/>
    <w:rsid w:val="004E3489"/>
    <w:rsid w:val="004E358A"/>
    <w:rsid w:val="004E3AFA"/>
    <w:rsid w:val="004E3E2F"/>
    <w:rsid w:val="004E4B99"/>
    <w:rsid w:val="004E5FFA"/>
    <w:rsid w:val="004E6588"/>
    <w:rsid w:val="004E6609"/>
    <w:rsid w:val="004F0CBC"/>
    <w:rsid w:val="004F0E04"/>
    <w:rsid w:val="004F1DE2"/>
    <w:rsid w:val="004F2742"/>
    <w:rsid w:val="004F2B54"/>
    <w:rsid w:val="004F4AA3"/>
    <w:rsid w:val="004F5D1C"/>
    <w:rsid w:val="004F5FD3"/>
    <w:rsid w:val="004F7161"/>
    <w:rsid w:val="005015F3"/>
    <w:rsid w:val="0050252C"/>
    <w:rsid w:val="00502A0A"/>
    <w:rsid w:val="00502FD4"/>
    <w:rsid w:val="005031BE"/>
    <w:rsid w:val="00505B8C"/>
    <w:rsid w:val="00506323"/>
    <w:rsid w:val="00506C07"/>
    <w:rsid w:val="00507331"/>
    <w:rsid w:val="00507C50"/>
    <w:rsid w:val="00510B68"/>
    <w:rsid w:val="0051130D"/>
    <w:rsid w:val="005131C1"/>
    <w:rsid w:val="005142B4"/>
    <w:rsid w:val="005143F2"/>
    <w:rsid w:val="00514520"/>
    <w:rsid w:val="00514D40"/>
    <w:rsid w:val="00515BCA"/>
    <w:rsid w:val="00517A64"/>
    <w:rsid w:val="00517C3A"/>
    <w:rsid w:val="005211BC"/>
    <w:rsid w:val="00521F56"/>
    <w:rsid w:val="005236A1"/>
    <w:rsid w:val="005255AB"/>
    <w:rsid w:val="00525743"/>
    <w:rsid w:val="00527BF4"/>
    <w:rsid w:val="00530B80"/>
    <w:rsid w:val="00530F34"/>
    <w:rsid w:val="00530F43"/>
    <w:rsid w:val="005320E5"/>
    <w:rsid w:val="005320ED"/>
    <w:rsid w:val="005324BE"/>
    <w:rsid w:val="005335ED"/>
    <w:rsid w:val="00533B09"/>
    <w:rsid w:val="00534F6C"/>
    <w:rsid w:val="00535994"/>
    <w:rsid w:val="0053646D"/>
    <w:rsid w:val="00536D67"/>
    <w:rsid w:val="0054097E"/>
    <w:rsid w:val="00540AAD"/>
    <w:rsid w:val="0054141A"/>
    <w:rsid w:val="00543EC1"/>
    <w:rsid w:val="005449D6"/>
    <w:rsid w:val="00545280"/>
    <w:rsid w:val="00545EAF"/>
    <w:rsid w:val="00546458"/>
    <w:rsid w:val="00546FFB"/>
    <w:rsid w:val="0055087C"/>
    <w:rsid w:val="00551EB3"/>
    <w:rsid w:val="00552DDC"/>
    <w:rsid w:val="00553413"/>
    <w:rsid w:val="005537FD"/>
    <w:rsid w:val="00554A7A"/>
    <w:rsid w:val="00554B7E"/>
    <w:rsid w:val="005555D0"/>
    <w:rsid w:val="00555925"/>
    <w:rsid w:val="00555983"/>
    <w:rsid w:val="00557944"/>
    <w:rsid w:val="00560442"/>
    <w:rsid w:val="00560BFF"/>
    <w:rsid w:val="00560E31"/>
    <w:rsid w:val="00561BDA"/>
    <w:rsid w:val="00561BE5"/>
    <w:rsid w:val="0056278A"/>
    <w:rsid w:val="005627A8"/>
    <w:rsid w:val="00563FFE"/>
    <w:rsid w:val="00564935"/>
    <w:rsid w:val="00564C95"/>
    <w:rsid w:val="005658F1"/>
    <w:rsid w:val="00565BCB"/>
    <w:rsid w:val="00565C8C"/>
    <w:rsid w:val="00567DBF"/>
    <w:rsid w:val="00571A1F"/>
    <w:rsid w:val="005721CB"/>
    <w:rsid w:val="00572B6A"/>
    <w:rsid w:val="00572D66"/>
    <w:rsid w:val="0057538E"/>
    <w:rsid w:val="005804DB"/>
    <w:rsid w:val="00581853"/>
    <w:rsid w:val="00581B23"/>
    <w:rsid w:val="0058219C"/>
    <w:rsid w:val="00582660"/>
    <w:rsid w:val="00583555"/>
    <w:rsid w:val="0058488B"/>
    <w:rsid w:val="0058543D"/>
    <w:rsid w:val="00586432"/>
    <w:rsid w:val="0058707F"/>
    <w:rsid w:val="00587642"/>
    <w:rsid w:val="0058789A"/>
    <w:rsid w:val="0059033D"/>
    <w:rsid w:val="00591DBD"/>
    <w:rsid w:val="005931FE"/>
    <w:rsid w:val="00593991"/>
    <w:rsid w:val="0059497E"/>
    <w:rsid w:val="005958B9"/>
    <w:rsid w:val="00595BA6"/>
    <w:rsid w:val="00596110"/>
    <w:rsid w:val="00596887"/>
    <w:rsid w:val="00597179"/>
    <w:rsid w:val="005974B3"/>
    <w:rsid w:val="00597A2A"/>
    <w:rsid w:val="005A0028"/>
    <w:rsid w:val="005A0ACC"/>
    <w:rsid w:val="005A101D"/>
    <w:rsid w:val="005A2169"/>
    <w:rsid w:val="005A2364"/>
    <w:rsid w:val="005A2F7A"/>
    <w:rsid w:val="005A36FA"/>
    <w:rsid w:val="005A5678"/>
    <w:rsid w:val="005A7690"/>
    <w:rsid w:val="005B0072"/>
    <w:rsid w:val="005B0732"/>
    <w:rsid w:val="005B1B51"/>
    <w:rsid w:val="005B38A0"/>
    <w:rsid w:val="005B3920"/>
    <w:rsid w:val="005B44D4"/>
    <w:rsid w:val="005B491C"/>
    <w:rsid w:val="005B4A96"/>
    <w:rsid w:val="005B4AA3"/>
    <w:rsid w:val="005B4DBF"/>
    <w:rsid w:val="005B5DE2"/>
    <w:rsid w:val="005B674C"/>
    <w:rsid w:val="005C1D7B"/>
    <w:rsid w:val="005C21C3"/>
    <w:rsid w:val="005C24F2"/>
    <w:rsid w:val="005C3E45"/>
    <w:rsid w:val="005C7561"/>
    <w:rsid w:val="005C78DD"/>
    <w:rsid w:val="005D160D"/>
    <w:rsid w:val="005D1E57"/>
    <w:rsid w:val="005D2501"/>
    <w:rsid w:val="005D2F48"/>
    <w:rsid w:val="005D2F57"/>
    <w:rsid w:val="005D2FB4"/>
    <w:rsid w:val="005D337F"/>
    <w:rsid w:val="005D34F6"/>
    <w:rsid w:val="005D3F27"/>
    <w:rsid w:val="005D4547"/>
    <w:rsid w:val="005D4822"/>
    <w:rsid w:val="005D4F1A"/>
    <w:rsid w:val="005E1884"/>
    <w:rsid w:val="005E1E08"/>
    <w:rsid w:val="005E2055"/>
    <w:rsid w:val="005E26C5"/>
    <w:rsid w:val="005E5BDD"/>
    <w:rsid w:val="005E5C60"/>
    <w:rsid w:val="005E6F81"/>
    <w:rsid w:val="005E71BD"/>
    <w:rsid w:val="005F0085"/>
    <w:rsid w:val="005F373A"/>
    <w:rsid w:val="005F3E34"/>
    <w:rsid w:val="005F4F87"/>
    <w:rsid w:val="005F6176"/>
    <w:rsid w:val="005F63B4"/>
    <w:rsid w:val="005F6B0E"/>
    <w:rsid w:val="005F7010"/>
    <w:rsid w:val="005F760E"/>
    <w:rsid w:val="005F7B1D"/>
    <w:rsid w:val="005F7C38"/>
    <w:rsid w:val="006009A0"/>
    <w:rsid w:val="006013B7"/>
    <w:rsid w:val="006014B1"/>
    <w:rsid w:val="0060222A"/>
    <w:rsid w:val="00602FF2"/>
    <w:rsid w:val="006030BC"/>
    <w:rsid w:val="006033BF"/>
    <w:rsid w:val="00604E29"/>
    <w:rsid w:val="00605936"/>
    <w:rsid w:val="0060635B"/>
    <w:rsid w:val="006070C4"/>
    <w:rsid w:val="00610C21"/>
    <w:rsid w:val="006111CD"/>
    <w:rsid w:val="00611907"/>
    <w:rsid w:val="00613116"/>
    <w:rsid w:val="006132EF"/>
    <w:rsid w:val="00613716"/>
    <w:rsid w:val="006202A6"/>
    <w:rsid w:val="0062054B"/>
    <w:rsid w:val="00620926"/>
    <w:rsid w:val="00621C4E"/>
    <w:rsid w:val="00622077"/>
    <w:rsid w:val="00623F76"/>
    <w:rsid w:val="0062441B"/>
    <w:rsid w:val="00624A23"/>
    <w:rsid w:val="00624EAE"/>
    <w:rsid w:val="006305D7"/>
    <w:rsid w:val="00630852"/>
    <w:rsid w:val="00631A54"/>
    <w:rsid w:val="00632F5D"/>
    <w:rsid w:val="00632F63"/>
    <w:rsid w:val="0063342C"/>
    <w:rsid w:val="00633A01"/>
    <w:rsid w:val="00633B97"/>
    <w:rsid w:val="006341F7"/>
    <w:rsid w:val="00634585"/>
    <w:rsid w:val="00635014"/>
    <w:rsid w:val="006369CE"/>
    <w:rsid w:val="006369DC"/>
    <w:rsid w:val="006410C1"/>
    <w:rsid w:val="006411CA"/>
    <w:rsid w:val="006412B2"/>
    <w:rsid w:val="00641921"/>
    <w:rsid w:val="00642020"/>
    <w:rsid w:val="00644995"/>
    <w:rsid w:val="00644F73"/>
    <w:rsid w:val="006450C9"/>
    <w:rsid w:val="0064605E"/>
    <w:rsid w:val="0064649F"/>
    <w:rsid w:val="0065078C"/>
    <w:rsid w:val="00651192"/>
    <w:rsid w:val="006511A1"/>
    <w:rsid w:val="006526E7"/>
    <w:rsid w:val="00652DD6"/>
    <w:rsid w:val="00656A88"/>
    <w:rsid w:val="00656AA5"/>
    <w:rsid w:val="00657BC4"/>
    <w:rsid w:val="006619C8"/>
    <w:rsid w:val="00664777"/>
    <w:rsid w:val="00664D21"/>
    <w:rsid w:val="006656F9"/>
    <w:rsid w:val="00666169"/>
    <w:rsid w:val="0066699D"/>
    <w:rsid w:val="00666E00"/>
    <w:rsid w:val="00667C79"/>
    <w:rsid w:val="0067108F"/>
    <w:rsid w:val="00671710"/>
    <w:rsid w:val="00671C9B"/>
    <w:rsid w:val="00672B20"/>
    <w:rsid w:val="00673414"/>
    <w:rsid w:val="00675989"/>
    <w:rsid w:val="00676079"/>
    <w:rsid w:val="00676ECD"/>
    <w:rsid w:val="00676F16"/>
    <w:rsid w:val="00677D0A"/>
    <w:rsid w:val="0068185F"/>
    <w:rsid w:val="0068254D"/>
    <w:rsid w:val="00685BB5"/>
    <w:rsid w:val="0069097E"/>
    <w:rsid w:val="00691DBB"/>
    <w:rsid w:val="0069216B"/>
    <w:rsid w:val="00693AFC"/>
    <w:rsid w:val="00694BC1"/>
    <w:rsid w:val="0069512E"/>
    <w:rsid w:val="006954E4"/>
    <w:rsid w:val="0069688D"/>
    <w:rsid w:val="006978CA"/>
    <w:rsid w:val="00697D26"/>
    <w:rsid w:val="006A01CF"/>
    <w:rsid w:val="006A1946"/>
    <w:rsid w:val="006A19BD"/>
    <w:rsid w:val="006A19D8"/>
    <w:rsid w:val="006A1C13"/>
    <w:rsid w:val="006A1F9E"/>
    <w:rsid w:val="006A44B6"/>
    <w:rsid w:val="006A4B48"/>
    <w:rsid w:val="006A60DD"/>
    <w:rsid w:val="006B0679"/>
    <w:rsid w:val="006B074C"/>
    <w:rsid w:val="006B1608"/>
    <w:rsid w:val="006B24F8"/>
    <w:rsid w:val="006B2B69"/>
    <w:rsid w:val="006B3615"/>
    <w:rsid w:val="006B3B84"/>
    <w:rsid w:val="006B3B9C"/>
    <w:rsid w:val="006B4A1E"/>
    <w:rsid w:val="006B4E7C"/>
    <w:rsid w:val="006B5ACE"/>
    <w:rsid w:val="006B5D8C"/>
    <w:rsid w:val="006B6BF0"/>
    <w:rsid w:val="006B72D4"/>
    <w:rsid w:val="006B78BA"/>
    <w:rsid w:val="006B7DE1"/>
    <w:rsid w:val="006C045C"/>
    <w:rsid w:val="006C11CC"/>
    <w:rsid w:val="006C1AEB"/>
    <w:rsid w:val="006C20EA"/>
    <w:rsid w:val="006C232B"/>
    <w:rsid w:val="006C2670"/>
    <w:rsid w:val="006C57FE"/>
    <w:rsid w:val="006C5838"/>
    <w:rsid w:val="006C668E"/>
    <w:rsid w:val="006C688E"/>
    <w:rsid w:val="006C725F"/>
    <w:rsid w:val="006C7854"/>
    <w:rsid w:val="006D2AAF"/>
    <w:rsid w:val="006D4237"/>
    <w:rsid w:val="006D5A89"/>
    <w:rsid w:val="006D5ED8"/>
    <w:rsid w:val="006D72F2"/>
    <w:rsid w:val="006D73DE"/>
    <w:rsid w:val="006D7D4B"/>
    <w:rsid w:val="006E0FFD"/>
    <w:rsid w:val="006E2406"/>
    <w:rsid w:val="006E28EC"/>
    <w:rsid w:val="006E48D1"/>
    <w:rsid w:val="006E49B0"/>
    <w:rsid w:val="006E4B63"/>
    <w:rsid w:val="006E50BC"/>
    <w:rsid w:val="006E7EDE"/>
    <w:rsid w:val="006F06E4"/>
    <w:rsid w:val="006F0B2E"/>
    <w:rsid w:val="006F2ABD"/>
    <w:rsid w:val="006F2B88"/>
    <w:rsid w:val="006F3722"/>
    <w:rsid w:val="006F5645"/>
    <w:rsid w:val="006F62A3"/>
    <w:rsid w:val="006F7B41"/>
    <w:rsid w:val="006F7F42"/>
    <w:rsid w:val="00700A07"/>
    <w:rsid w:val="00702B5D"/>
    <w:rsid w:val="007036F3"/>
    <w:rsid w:val="00703ED2"/>
    <w:rsid w:val="00704231"/>
    <w:rsid w:val="00706850"/>
    <w:rsid w:val="00706E68"/>
    <w:rsid w:val="00707B8D"/>
    <w:rsid w:val="00707DC1"/>
    <w:rsid w:val="00710156"/>
    <w:rsid w:val="00710B67"/>
    <w:rsid w:val="00710E3B"/>
    <w:rsid w:val="00713636"/>
    <w:rsid w:val="00713819"/>
    <w:rsid w:val="00713C5B"/>
    <w:rsid w:val="0071434E"/>
    <w:rsid w:val="00714B8C"/>
    <w:rsid w:val="0071675D"/>
    <w:rsid w:val="00717736"/>
    <w:rsid w:val="00717B20"/>
    <w:rsid w:val="00720489"/>
    <w:rsid w:val="007212B8"/>
    <w:rsid w:val="00721729"/>
    <w:rsid w:val="007235BE"/>
    <w:rsid w:val="00723D10"/>
    <w:rsid w:val="0072450F"/>
    <w:rsid w:val="00724914"/>
    <w:rsid w:val="00725DF2"/>
    <w:rsid w:val="00731670"/>
    <w:rsid w:val="00731E3E"/>
    <w:rsid w:val="00732B47"/>
    <w:rsid w:val="00732C11"/>
    <w:rsid w:val="007331F0"/>
    <w:rsid w:val="00733723"/>
    <w:rsid w:val="00734526"/>
    <w:rsid w:val="00734B78"/>
    <w:rsid w:val="00734CEC"/>
    <w:rsid w:val="00735CF5"/>
    <w:rsid w:val="00737B68"/>
    <w:rsid w:val="00737F0C"/>
    <w:rsid w:val="0074063A"/>
    <w:rsid w:val="007414FD"/>
    <w:rsid w:val="00742AA4"/>
    <w:rsid w:val="00743A93"/>
    <w:rsid w:val="00743BA1"/>
    <w:rsid w:val="00744255"/>
    <w:rsid w:val="00744AD5"/>
    <w:rsid w:val="00745F1E"/>
    <w:rsid w:val="00746122"/>
    <w:rsid w:val="00746A62"/>
    <w:rsid w:val="00747E05"/>
    <w:rsid w:val="007515FE"/>
    <w:rsid w:val="00755C65"/>
    <w:rsid w:val="007576AF"/>
    <w:rsid w:val="00757751"/>
    <w:rsid w:val="007601D0"/>
    <w:rsid w:val="007603BB"/>
    <w:rsid w:val="0076109D"/>
    <w:rsid w:val="007611D8"/>
    <w:rsid w:val="00761EB2"/>
    <w:rsid w:val="00762053"/>
    <w:rsid w:val="00762A2D"/>
    <w:rsid w:val="00764B6C"/>
    <w:rsid w:val="00764F83"/>
    <w:rsid w:val="00765040"/>
    <w:rsid w:val="00765064"/>
    <w:rsid w:val="00767107"/>
    <w:rsid w:val="007706F5"/>
    <w:rsid w:val="007725C8"/>
    <w:rsid w:val="00772ECC"/>
    <w:rsid w:val="00772EE9"/>
    <w:rsid w:val="00773617"/>
    <w:rsid w:val="00773BFD"/>
    <w:rsid w:val="0077420E"/>
    <w:rsid w:val="007743B3"/>
    <w:rsid w:val="00774490"/>
    <w:rsid w:val="00774689"/>
    <w:rsid w:val="007748F7"/>
    <w:rsid w:val="0077562E"/>
    <w:rsid w:val="0077581E"/>
    <w:rsid w:val="00776657"/>
    <w:rsid w:val="00776BE5"/>
    <w:rsid w:val="00777DF4"/>
    <w:rsid w:val="00780DE5"/>
    <w:rsid w:val="00781002"/>
    <w:rsid w:val="007815DC"/>
    <w:rsid w:val="007819FF"/>
    <w:rsid w:val="007823F4"/>
    <w:rsid w:val="00782A7B"/>
    <w:rsid w:val="0078360C"/>
    <w:rsid w:val="007844ED"/>
    <w:rsid w:val="00784A4C"/>
    <w:rsid w:val="00784BC6"/>
    <w:rsid w:val="0078523D"/>
    <w:rsid w:val="00787D9D"/>
    <w:rsid w:val="00790B6D"/>
    <w:rsid w:val="007931DF"/>
    <w:rsid w:val="0079383F"/>
    <w:rsid w:val="007A0172"/>
    <w:rsid w:val="007A1532"/>
    <w:rsid w:val="007A1804"/>
    <w:rsid w:val="007A215A"/>
    <w:rsid w:val="007A2511"/>
    <w:rsid w:val="007A260E"/>
    <w:rsid w:val="007A4570"/>
    <w:rsid w:val="007A4D4C"/>
    <w:rsid w:val="007A4DD6"/>
    <w:rsid w:val="007A52DE"/>
    <w:rsid w:val="007A54D2"/>
    <w:rsid w:val="007A5CB9"/>
    <w:rsid w:val="007A69A3"/>
    <w:rsid w:val="007B20AE"/>
    <w:rsid w:val="007B3B60"/>
    <w:rsid w:val="007B507B"/>
    <w:rsid w:val="007B6B07"/>
    <w:rsid w:val="007B6D43"/>
    <w:rsid w:val="007B749A"/>
    <w:rsid w:val="007B74A2"/>
    <w:rsid w:val="007B7C6E"/>
    <w:rsid w:val="007C05EB"/>
    <w:rsid w:val="007C10EE"/>
    <w:rsid w:val="007C112D"/>
    <w:rsid w:val="007C1EF8"/>
    <w:rsid w:val="007C28AE"/>
    <w:rsid w:val="007C34B3"/>
    <w:rsid w:val="007C7607"/>
    <w:rsid w:val="007D1E1A"/>
    <w:rsid w:val="007D3348"/>
    <w:rsid w:val="007D40AB"/>
    <w:rsid w:val="007D44D7"/>
    <w:rsid w:val="007D4D53"/>
    <w:rsid w:val="007D621A"/>
    <w:rsid w:val="007E058A"/>
    <w:rsid w:val="007E22F1"/>
    <w:rsid w:val="007E2887"/>
    <w:rsid w:val="007E3C3D"/>
    <w:rsid w:val="007E4BDE"/>
    <w:rsid w:val="007E5278"/>
    <w:rsid w:val="007E6577"/>
    <w:rsid w:val="007E6A63"/>
    <w:rsid w:val="007E749C"/>
    <w:rsid w:val="007F0144"/>
    <w:rsid w:val="007F1B5C"/>
    <w:rsid w:val="007F35BC"/>
    <w:rsid w:val="007F621D"/>
    <w:rsid w:val="007F7D90"/>
    <w:rsid w:val="00801257"/>
    <w:rsid w:val="008024A0"/>
    <w:rsid w:val="00802586"/>
    <w:rsid w:val="00803B0A"/>
    <w:rsid w:val="00804360"/>
    <w:rsid w:val="00804DED"/>
    <w:rsid w:val="0080510C"/>
    <w:rsid w:val="00805B96"/>
    <w:rsid w:val="008074D9"/>
    <w:rsid w:val="00807EE7"/>
    <w:rsid w:val="00810047"/>
    <w:rsid w:val="008105BE"/>
    <w:rsid w:val="008115A5"/>
    <w:rsid w:val="00811D46"/>
    <w:rsid w:val="00812D1D"/>
    <w:rsid w:val="0081405B"/>
    <w:rsid w:val="0081415D"/>
    <w:rsid w:val="0081419C"/>
    <w:rsid w:val="00814D9A"/>
    <w:rsid w:val="0081610F"/>
    <w:rsid w:val="0081724D"/>
    <w:rsid w:val="00820229"/>
    <w:rsid w:val="0082058C"/>
    <w:rsid w:val="00820A52"/>
    <w:rsid w:val="00820AFD"/>
    <w:rsid w:val="00820CD0"/>
    <w:rsid w:val="00822448"/>
    <w:rsid w:val="00822526"/>
    <w:rsid w:val="00822ABE"/>
    <w:rsid w:val="008242A6"/>
    <w:rsid w:val="008244D1"/>
    <w:rsid w:val="00825E3D"/>
    <w:rsid w:val="00827F51"/>
    <w:rsid w:val="0083104E"/>
    <w:rsid w:val="008316DF"/>
    <w:rsid w:val="00831953"/>
    <w:rsid w:val="00832B65"/>
    <w:rsid w:val="00832C44"/>
    <w:rsid w:val="00833023"/>
    <w:rsid w:val="0083304D"/>
    <w:rsid w:val="00833A33"/>
    <w:rsid w:val="008340E5"/>
    <w:rsid w:val="0083412D"/>
    <w:rsid w:val="008343BE"/>
    <w:rsid w:val="00835B44"/>
    <w:rsid w:val="00836535"/>
    <w:rsid w:val="00836938"/>
    <w:rsid w:val="00840413"/>
    <w:rsid w:val="008405A5"/>
    <w:rsid w:val="00840FB4"/>
    <w:rsid w:val="008410B2"/>
    <w:rsid w:val="008414A1"/>
    <w:rsid w:val="00841780"/>
    <w:rsid w:val="00846ADC"/>
    <w:rsid w:val="008500A0"/>
    <w:rsid w:val="0085045B"/>
    <w:rsid w:val="0085249E"/>
    <w:rsid w:val="008524E5"/>
    <w:rsid w:val="008526D4"/>
    <w:rsid w:val="0085351C"/>
    <w:rsid w:val="0085435A"/>
    <w:rsid w:val="008549CA"/>
    <w:rsid w:val="00854E60"/>
    <w:rsid w:val="008556C3"/>
    <w:rsid w:val="008567DF"/>
    <w:rsid w:val="0085687C"/>
    <w:rsid w:val="008569BE"/>
    <w:rsid w:val="008569DE"/>
    <w:rsid w:val="00857E75"/>
    <w:rsid w:val="00860427"/>
    <w:rsid w:val="008611C1"/>
    <w:rsid w:val="008619F5"/>
    <w:rsid w:val="008629B1"/>
    <w:rsid w:val="00862AE1"/>
    <w:rsid w:val="008635C0"/>
    <w:rsid w:val="00864BC4"/>
    <w:rsid w:val="00865A9D"/>
    <w:rsid w:val="0086650A"/>
    <w:rsid w:val="00866F8B"/>
    <w:rsid w:val="008706C5"/>
    <w:rsid w:val="0087074C"/>
    <w:rsid w:val="00871AC4"/>
    <w:rsid w:val="00873498"/>
    <w:rsid w:val="00873707"/>
    <w:rsid w:val="00874067"/>
    <w:rsid w:val="008743D8"/>
    <w:rsid w:val="008744D7"/>
    <w:rsid w:val="00874B20"/>
    <w:rsid w:val="008757C6"/>
    <w:rsid w:val="00875CF4"/>
    <w:rsid w:val="00876209"/>
    <w:rsid w:val="008763E1"/>
    <w:rsid w:val="0087775C"/>
    <w:rsid w:val="00877EC8"/>
    <w:rsid w:val="00880002"/>
    <w:rsid w:val="00880F36"/>
    <w:rsid w:val="00881725"/>
    <w:rsid w:val="0088216F"/>
    <w:rsid w:val="0088226E"/>
    <w:rsid w:val="00882F2D"/>
    <w:rsid w:val="00883649"/>
    <w:rsid w:val="00884B26"/>
    <w:rsid w:val="008854A4"/>
    <w:rsid w:val="00885530"/>
    <w:rsid w:val="008855A3"/>
    <w:rsid w:val="008858AD"/>
    <w:rsid w:val="0089005A"/>
    <w:rsid w:val="008910D1"/>
    <w:rsid w:val="008913FB"/>
    <w:rsid w:val="00892173"/>
    <w:rsid w:val="00892798"/>
    <w:rsid w:val="0089296C"/>
    <w:rsid w:val="0089443E"/>
    <w:rsid w:val="00895A51"/>
    <w:rsid w:val="00895B06"/>
    <w:rsid w:val="00896240"/>
    <w:rsid w:val="00896ABD"/>
    <w:rsid w:val="00897AB6"/>
    <w:rsid w:val="00897DA8"/>
    <w:rsid w:val="008A1258"/>
    <w:rsid w:val="008A1970"/>
    <w:rsid w:val="008A1FA6"/>
    <w:rsid w:val="008A22FE"/>
    <w:rsid w:val="008A3380"/>
    <w:rsid w:val="008A37C8"/>
    <w:rsid w:val="008A3940"/>
    <w:rsid w:val="008A4592"/>
    <w:rsid w:val="008A5514"/>
    <w:rsid w:val="008A6C4F"/>
    <w:rsid w:val="008A7A9C"/>
    <w:rsid w:val="008B1226"/>
    <w:rsid w:val="008B21C1"/>
    <w:rsid w:val="008B21C3"/>
    <w:rsid w:val="008B2331"/>
    <w:rsid w:val="008B29B7"/>
    <w:rsid w:val="008B3BD3"/>
    <w:rsid w:val="008B5218"/>
    <w:rsid w:val="008B60C4"/>
    <w:rsid w:val="008B672E"/>
    <w:rsid w:val="008B6BF1"/>
    <w:rsid w:val="008B7102"/>
    <w:rsid w:val="008C0708"/>
    <w:rsid w:val="008C3B7D"/>
    <w:rsid w:val="008C4729"/>
    <w:rsid w:val="008C62DA"/>
    <w:rsid w:val="008D07D3"/>
    <w:rsid w:val="008D0F90"/>
    <w:rsid w:val="008D3715"/>
    <w:rsid w:val="008D5465"/>
    <w:rsid w:val="008D5AF1"/>
    <w:rsid w:val="008D5E61"/>
    <w:rsid w:val="008D6C8B"/>
    <w:rsid w:val="008D6E70"/>
    <w:rsid w:val="008D7209"/>
    <w:rsid w:val="008D7EB7"/>
    <w:rsid w:val="008D7EC5"/>
    <w:rsid w:val="008E3684"/>
    <w:rsid w:val="008E4343"/>
    <w:rsid w:val="008E521B"/>
    <w:rsid w:val="008E57F5"/>
    <w:rsid w:val="008E619B"/>
    <w:rsid w:val="008E6956"/>
    <w:rsid w:val="008E6CA2"/>
    <w:rsid w:val="008E714D"/>
    <w:rsid w:val="008E750C"/>
    <w:rsid w:val="008E7606"/>
    <w:rsid w:val="008E7A4D"/>
    <w:rsid w:val="008F002C"/>
    <w:rsid w:val="008F17E6"/>
    <w:rsid w:val="008F1DAA"/>
    <w:rsid w:val="008F2439"/>
    <w:rsid w:val="008F347A"/>
    <w:rsid w:val="008F3864"/>
    <w:rsid w:val="008F3EBD"/>
    <w:rsid w:val="008F60B2"/>
    <w:rsid w:val="008F6EBB"/>
    <w:rsid w:val="008F7C41"/>
    <w:rsid w:val="008F7EE9"/>
    <w:rsid w:val="00901C70"/>
    <w:rsid w:val="009023C6"/>
    <w:rsid w:val="009031E2"/>
    <w:rsid w:val="00903324"/>
    <w:rsid w:val="00903A9D"/>
    <w:rsid w:val="009043BD"/>
    <w:rsid w:val="00906C7A"/>
    <w:rsid w:val="00906D11"/>
    <w:rsid w:val="009110A3"/>
    <w:rsid w:val="0091276C"/>
    <w:rsid w:val="009138A9"/>
    <w:rsid w:val="009145BE"/>
    <w:rsid w:val="00914D2C"/>
    <w:rsid w:val="009157D4"/>
    <w:rsid w:val="00916393"/>
    <w:rsid w:val="009165AC"/>
    <w:rsid w:val="00916FFC"/>
    <w:rsid w:val="00917B99"/>
    <w:rsid w:val="009202D2"/>
    <w:rsid w:val="0092053F"/>
    <w:rsid w:val="00921E95"/>
    <w:rsid w:val="009226E1"/>
    <w:rsid w:val="0092340A"/>
    <w:rsid w:val="009239B7"/>
    <w:rsid w:val="00924EAA"/>
    <w:rsid w:val="00925FED"/>
    <w:rsid w:val="00926A42"/>
    <w:rsid w:val="0092786A"/>
    <w:rsid w:val="00930AB6"/>
    <w:rsid w:val="00930AE1"/>
    <w:rsid w:val="009313D9"/>
    <w:rsid w:val="00931500"/>
    <w:rsid w:val="00934B15"/>
    <w:rsid w:val="00935115"/>
    <w:rsid w:val="00935B7F"/>
    <w:rsid w:val="0093610B"/>
    <w:rsid w:val="0093708B"/>
    <w:rsid w:val="009372FE"/>
    <w:rsid w:val="00937F8F"/>
    <w:rsid w:val="0094005D"/>
    <w:rsid w:val="00940A49"/>
    <w:rsid w:val="0094113A"/>
    <w:rsid w:val="00941293"/>
    <w:rsid w:val="0094151A"/>
    <w:rsid w:val="00944779"/>
    <w:rsid w:val="00945319"/>
    <w:rsid w:val="00945F97"/>
    <w:rsid w:val="00946372"/>
    <w:rsid w:val="0094796B"/>
    <w:rsid w:val="0095032B"/>
    <w:rsid w:val="00950B13"/>
    <w:rsid w:val="00950C17"/>
    <w:rsid w:val="00951B73"/>
    <w:rsid w:val="00951FAF"/>
    <w:rsid w:val="0095306C"/>
    <w:rsid w:val="00953EE4"/>
    <w:rsid w:val="00954740"/>
    <w:rsid w:val="00954B69"/>
    <w:rsid w:val="009557B1"/>
    <w:rsid w:val="009557BC"/>
    <w:rsid w:val="00955AE5"/>
    <w:rsid w:val="0096189C"/>
    <w:rsid w:val="00962E71"/>
    <w:rsid w:val="00963490"/>
    <w:rsid w:val="009635D0"/>
    <w:rsid w:val="009636FB"/>
    <w:rsid w:val="00963948"/>
    <w:rsid w:val="00963ABC"/>
    <w:rsid w:val="0096422B"/>
    <w:rsid w:val="00965467"/>
    <w:rsid w:val="00965D21"/>
    <w:rsid w:val="00965EC0"/>
    <w:rsid w:val="00965FE5"/>
    <w:rsid w:val="009665CF"/>
    <w:rsid w:val="00966EBF"/>
    <w:rsid w:val="0096719B"/>
    <w:rsid w:val="009675FC"/>
    <w:rsid w:val="00967764"/>
    <w:rsid w:val="00967B75"/>
    <w:rsid w:val="00970B0E"/>
    <w:rsid w:val="00970BB9"/>
    <w:rsid w:val="00970CED"/>
    <w:rsid w:val="00971704"/>
    <w:rsid w:val="009726EE"/>
    <w:rsid w:val="00972CDE"/>
    <w:rsid w:val="0097330F"/>
    <w:rsid w:val="009733DD"/>
    <w:rsid w:val="009735E8"/>
    <w:rsid w:val="009753E1"/>
    <w:rsid w:val="00975573"/>
    <w:rsid w:val="00975E92"/>
    <w:rsid w:val="0097664C"/>
    <w:rsid w:val="00976D03"/>
    <w:rsid w:val="0097782F"/>
    <w:rsid w:val="0097796D"/>
    <w:rsid w:val="00977B30"/>
    <w:rsid w:val="00980AF9"/>
    <w:rsid w:val="00980DFD"/>
    <w:rsid w:val="00981CB7"/>
    <w:rsid w:val="00982283"/>
    <w:rsid w:val="00982F41"/>
    <w:rsid w:val="0098318F"/>
    <w:rsid w:val="00983862"/>
    <w:rsid w:val="009838D0"/>
    <w:rsid w:val="00985090"/>
    <w:rsid w:val="009858EB"/>
    <w:rsid w:val="00986340"/>
    <w:rsid w:val="0098667E"/>
    <w:rsid w:val="00986B1F"/>
    <w:rsid w:val="00986C16"/>
    <w:rsid w:val="00987710"/>
    <w:rsid w:val="00987E5A"/>
    <w:rsid w:val="009901C3"/>
    <w:rsid w:val="009904AB"/>
    <w:rsid w:val="00990FE0"/>
    <w:rsid w:val="009933B6"/>
    <w:rsid w:val="00993FD6"/>
    <w:rsid w:val="0099403C"/>
    <w:rsid w:val="0099434D"/>
    <w:rsid w:val="00994635"/>
    <w:rsid w:val="00995688"/>
    <w:rsid w:val="009958A6"/>
    <w:rsid w:val="0099598F"/>
    <w:rsid w:val="00995B9A"/>
    <w:rsid w:val="00996456"/>
    <w:rsid w:val="009A04F5"/>
    <w:rsid w:val="009A0F78"/>
    <w:rsid w:val="009A15EF"/>
    <w:rsid w:val="009A1A97"/>
    <w:rsid w:val="009A1B3E"/>
    <w:rsid w:val="009A1DB7"/>
    <w:rsid w:val="009A1FDD"/>
    <w:rsid w:val="009A27AC"/>
    <w:rsid w:val="009A36D3"/>
    <w:rsid w:val="009A38A5"/>
    <w:rsid w:val="009A3914"/>
    <w:rsid w:val="009A3EA2"/>
    <w:rsid w:val="009A49E6"/>
    <w:rsid w:val="009A5651"/>
    <w:rsid w:val="009A5B73"/>
    <w:rsid w:val="009A5CCC"/>
    <w:rsid w:val="009A6146"/>
    <w:rsid w:val="009A6D73"/>
    <w:rsid w:val="009B0F56"/>
    <w:rsid w:val="009B118B"/>
    <w:rsid w:val="009B11B2"/>
    <w:rsid w:val="009B1737"/>
    <w:rsid w:val="009B1976"/>
    <w:rsid w:val="009B27A3"/>
    <w:rsid w:val="009B3D4B"/>
    <w:rsid w:val="009B4E63"/>
    <w:rsid w:val="009B5135"/>
    <w:rsid w:val="009B55A4"/>
    <w:rsid w:val="009B5B99"/>
    <w:rsid w:val="009B689E"/>
    <w:rsid w:val="009B6EFC"/>
    <w:rsid w:val="009C00B0"/>
    <w:rsid w:val="009C1C89"/>
    <w:rsid w:val="009C1FD0"/>
    <w:rsid w:val="009C2CF9"/>
    <w:rsid w:val="009C2DF8"/>
    <w:rsid w:val="009C30F9"/>
    <w:rsid w:val="009C31BF"/>
    <w:rsid w:val="009C3F1A"/>
    <w:rsid w:val="009C4ABB"/>
    <w:rsid w:val="009C4DDD"/>
    <w:rsid w:val="009C68B7"/>
    <w:rsid w:val="009C6B2F"/>
    <w:rsid w:val="009C7709"/>
    <w:rsid w:val="009D0758"/>
    <w:rsid w:val="009D0834"/>
    <w:rsid w:val="009D095A"/>
    <w:rsid w:val="009D0A1E"/>
    <w:rsid w:val="009D0D84"/>
    <w:rsid w:val="009D1F50"/>
    <w:rsid w:val="009D2AE3"/>
    <w:rsid w:val="009D33D1"/>
    <w:rsid w:val="009D52BC"/>
    <w:rsid w:val="009D7D0A"/>
    <w:rsid w:val="009E09D9"/>
    <w:rsid w:val="009E1C3F"/>
    <w:rsid w:val="009E6774"/>
    <w:rsid w:val="009E7B27"/>
    <w:rsid w:val="009F01B1"/>
    <w:rsid w:val="009F0DBB"/>
    <w:rsid w:val="009F203E"/>
    <w:rsid w:val="009F25D6"/>
    <w:rsid w:val="009F2E4B"/>
    <w:rsid w:val="009F345C"/>
    <w:rsid w:val="009F3887"/>
    <w:rsid w:val="009F40DC"/>
    <w:rsid w:val="009F4339"/>
    <w:rsid w:val="009F4C58"/>
    <w:rsid w:val="009F50FA"/>
    <w:rsid w:val="009F659A"/>
    <w:rsid w:val="009F732B"/>
    <w:rsid w:val="00A007E7"/>
    <w:rsid w:val="00A01285"/>
    <w:rsid w:val="00A01D67"/>
    <w:rsid w:val="00A01FE0"/>
    <w:rsid w:val="00A02632"/>
    <w:rsid w:val="00A03D6D"/>
    <w:rsid w:val="00A06945"/>
    <w:rsid w:val="00A07619"/>
    <w:rsid w:val="00A10656"/>
    <w:rsid w:val="00A109E2"/>
    <w:rsid w:val="00A113C0"/>
    <w:rsid w:val="00A128A3"/>
    <w:rsid w:val="00A12FA6"/>
    <w:rsid w:val="00A1339B"/>
    <w:rsid w:val="00A13D99"/>
    <w:rsid w:val="00A13FCE"/>
    <w:rsid w:val="00A14ABA"/>
    <w:rsid w:val="00A1575B"/>
    <w:rsid w:val="00A16A2A"/>
    <w:rsid w:val="00A174B2"/>
    <w:rsid w:val="00A17ED8"/>
    <w:rsid w:val="00A20A09"/>
    <w:rsid w:val="00A23412"/>
    <w:rsid w:val="00A23471"/>
    <w:rsid w:val="00A249D6"/>
    <w:rsid w:val="00A24CB6"/>
    <w:rsid w:val="00A25865"/>
    <w:rsid w:val="00A26CD2"/>
    <w:rsid w:val="00A27667"/>
    <w:rsid w:val="00A323F9"/>
    <w:rsid w:val="00A32979"/>
    <w:rsid w:val="00A34010"/>
    <w:rsid w:val="00A3404A"/>
    <w:rsid w:val="00A34A67"/>
    <w:rsid w:val="00A37407"/>
    <w:rsid w:val="00A37462"/>
    <w:rsid w:val="00A37B78"/>
    <w:rsid w:val="00A4066E"/>
    <w:rsid w:val="00A40816"/>
    <w:rsid w:val="00A41938"/>
    <w:rsid w:val="00A41B40"/>
    <w:rsid w:val="00A42FC5"/>
    <w:rsid w:val="00A4362B"/>
    <w:rsid w:val="00A459E1"/>
    <w:rsid w:val="00A465CE"/>
    <w:rsid w:val="00A468DE"/>
    <w:rsid w:val="00A46AC4"/>
    <w:rsid w:val="00A478A5"/>
    <w:rsid w:val="00A52296"/>
    <w:rsid w:val="00A53496"/>
    <w:rsid w:val="00A535EF"/>
    <w:rsid w:val="00A549A6"/>
    <w:rsid w:val="00A55661"/>
    <w:rsid w:val="00A57B8F"/>
    <w:rsid w:val="00A61B70"/>
    <w:rsid w:val="00A61FA8"/>
    <w:rsid w:val="00A61FD7"/>
    <w:rsid w:val="00A637F4"/>
    <w:rsid w:val="00A64DF2"/>
    <w:rsid w:val="00A651B3"/>
    <w:rsid w:val="00A65485"/>
    <w:rsid w:val="00A663A8"/>
    <w:rsid w:val="00A66E05"/>
    <w:rsid w:val="00A67655"/>
    <w:rsid w:val="00A677F4"/>
    <w:rsid w:val="00A679AB"/>
    <w:rsid w:val="00A67B5E"/>
    <w:rsid w:val="00A70753"/>
    <w:rsid w:val="00A707AC"/>
    <w:rsid w:val="00A71113"/>
    <w:rsid w:val="00A712D2"/>
    <w:rsid w:val="00A72B64"/>
    <w:rsid w:val="00A73A05"/>
    <w:rsid w:val="00A7434F"/>
    <w:rsid w:val="00A7552D"/>
    <w:rsid w:val="00A75DCF"/>
    <w:rsid w:val="00A76D25"/>
    <w:rsid w:val="00A80E7F"/>
    <w:rsid w:val="00A8132A"/>
    <w:rsid w:val="00A82C8A"/>
    <w:rsid w:val="00A8346B"/>
    <w:rsid w:val="00A836CF"/>
    <w:rsid w:val="00A850EF"/>
    <w:rsid w:val="00A852FF"/>
    <w:rsid w:val="00A86A8B"/>
    <w:rsid w:val="00A86B07"/>
    <w:rsid w:val="00A87337"/>
    <w:rsid w:val="00A8761B"/>
    <w:rsid w:val="00A87638"/>
    <w:rsid w:val="00A87DB2"/>
    <w:rsid w:val="00A9019B"/>
    <w:rsid w:val="00A90C97"/>
    <w:rsid w:val="00A914B1"/>
    <w:rsid w:val="00A92525"/>
    <w:rsid w:val="00A92DDC"/>
    <w:rsid w:val="00A949AD"/>
    <w:rsid w:val="00A95675"/>
    <w:rsid w:val="00A9567B"/>
    <w:rsid w:val="00A960C8"/>
    <w:rsid w:val="00A96604"/>
    <w:rsid w:val="00A97234"/>
    <w:rsid w:val="00AA03CB"/>
    <w:rsid w:val="00AA03DF"/>
    <w:rsid w:val="00AA17FC"/>
    <w:rsid w:val="00AA1B4F"/>
    <w:rsid w:val="00AA21D8"/>
    <w:rsid w:val="00AA271A"/>
    <w:rsid w:val="00AA3270"/>
    <w:rsid w:val="00AA375A"/>
    <w:rsid w:val="00AA3C2C"/>
    <w:rsid w:val="00AA47B8"/>
    <w:rsid w:val="00AA5111"/>
    <w:rsid w:val="00AA54F3"/>
    <w:rsid w:val="00AA6B43"/>
    <w:rsid w:val="00AA720D"/>
    <w:rsid w:val="00AA74B8"/>
    <w:rsid w:val="00AA784C"/>
    <w:rsid w:val="00AA7B1F"/>
    <w:rsid w:val="00AB13F2"/>
    <w:rsid w:val="00AB2796"/>
    <w:rsid w:val="00AB2A99"/>
    <w:rsid w:val="00AB3145"/>
    <w:rsid w:val="00AB367A"/>
    <w:rsid w:val="00AB3DA9"/>
    <w:rsid w:val="00AB409E"/>
    <w:rsid w:val="00AB7BF8"/>
    <w:rsid w:val="00AC01D1"/>
    <w:rsid w:val="00AC0AB2"/>
    <w:rsid w:val="00AC0E9F"/>
    <w:rsid w:val="00AC11C6"/>
    <w:rsid w:val="00AC229D"/>
    <w:rsid w:val="00AC2C69"/>
    <w:rsid w:val="00AC3785"/>
    <w:rsid w:val="00AC52A5"/>
    <w:rsid w:val="00AC5D2B"/>
    <w:rsid w:val="00AC6713"/>
    <w:rsid w:val="00AC6891"/>
    <w:rsid w:val="00AC6B47"/>
    <w:rsid w:val="00AC6D54"/>
    <w:rsid w:val="00AC6EFD"/>
    <w:rsid w:val="00AC7151"/>
    <w:rsid w:val="00AC7F21"/>
    <w:rsid w:val="00AD21F3"/>
    <w:rsid w:val="00AD460A"/>
    <w:rsid w:val="00AD5821"/>
    <w:rsid w:val="00AD6A05"/>
    <w:rsid w:val="00AD7092"/>
    <w:rsid w:val="00AD73D8"/>
    <w:rsid w:val="00AE0792"/>
    <w:rsid w:val="00AE0D48"/>
    <w:rsid w:val="00AE1162"/>
    <w:rsid w:val="00AE118B"/>
    <w:rsid w:val="00AE14C2"/>
    <w:rsid w:val="00AE2670"/>
    <w:rsid w:val="00AE272B"/>
    <w:rsid w:val="00AE27E5"/>
    <w:rsid w:val="00AE3E3A"/>
    <w:rsid w:val="00AE5A92"/>
    <w:rsid w:val="00AE5FAD"/>
    <w:rsid w:val="00AE6EF5"/>
    <w:rsid w:val="00AE77B4"/>
    <w:rsid w:val="00AE7C1A"/>
    <w:rsid w:val="00AE7DF8"/>
    <w:rsid w:val="00AF0815"/>
    <w:rsid w:val="00AF0D9C"/>
    <w:rsid w:val="00AF13AB"/>
    <w:rsid w:val="00AF160F"/>
    <w:rsid w:val="00AF1D36"/>
    <w:rsid w:val="00AF280B"/>
    <w:rsid w:val="00AF4197"/>
    <w:rsid w:val="00AF5F75"/>
    <w:rsid w:val="00AF6001"/>
    <w:rsid w:val="00AF7D4C"/>
    <w:rsid w:val="00B019EE"/>
    <w:rsid w:val="00B01A16"/>
    <w:rsid w:val="00B01BF8"/>
    <w:rsid w:val="00B023C4"/>
    <w:rsid w:val="00B02892"/>
    <w:rsid w:val="00B02F14"/>
    <w:rsid w:val="00B0365D"/>
    <w:rsid w:val="00B05DA4"/>
    <w:rsid w:val="00B06893"/>
    <w:rsid w:val="00B079FE"/>
    <w:rsid w:val="00B07BEA"/>
    <w:rsid w:val="00B07F45"/>
    <w:rsid w:val="00B1021A"/>
    <w:rsid w:val="00B10271"/>
    <w:rsid w:val="00B106A4"/>
    <w:rsid w:val="00B11BBD"/>
    <w:rsid w:val="00B11BD1"/>
    <w:rsid w:val="00B1271B"/>
    <w:rsid w:val="00B1376C"/>
    <w:rsid w:val="00B140D9"/>
    <w:rsid w:val="00B1481A"/>
    <w:rsid w:val="00B15A1F"/>
    <w:rsid w:val="00B15F35"/>
    <w:rsid w:val="00B15FE9"/>
    <w:rsid w:val="00B16444"/>
    <w:rsid w:val="00B16746"/>
    <w:rsid w:val="00B1700D"/>
    <w:rsid w:val="00B17DDA"/>
    <w:rsid w:val="00B2148A"/>
    <w:rsid w:val="00B220C0"/>
    <w:rsid w:val="00B220C2"/>
    <w:rsid w:val="00B2276E"/>
    <w:rsid w:val="00B24E97"/>
    <w:rsid w:val="00B2525C"/>
    <w:rsid w:val="00B25601"/>
    <w:rsid w:val="00B25B32"/>
    <w:rsid w:val="00B25C4E"/>
    <w:rsid w:val="00B26C9E"/>
    <w:rsid w:val="00B2779A"/>
    <w:rsid w:val="00B312DE"/>
    <w:rsid w:val="00B3132C"/>
    <w:rsid w:val="00B31A48"/>
    <w:rsid w:val="00B31B77"/>
    <w:rsid w:val="00B32616"/>
    <w:rsid w:val="00B32738"/>
    <w:rsid w:val="00B36737"/>
    <w:rsid w:val="00B36AF0"/>
    <w:rsid w:val="00B36C42"/>
    <w:rsid w:val="00B41FF1"/>
    <w:rsid w:val="00B425E0"/>
    <w:rsid w:val="00B42EA7"/>
    <w:rsid w:val="00B43D72"/>
    <w:rsid w:val="00B4472C"/>
    <w:rsid w:val="00B45784"/>
    <w:rsid w:val="00B4596D"/>
    <w:rsid w:val="00B46214"/>
    <w:rsid w:val="00B46CD0"/>
    <w:rsid w:val="00B4710B"/>
    <w:rsid w:val="00B473C9"/>
    <w:rsid w:val="00B502B7"/>
    <w:rsid w:val="00B51845"/>
    <w:rsid w:val="00B51923"/>
    <w:rsid w:val="00B5337C"/>
    <w:rsid w:val="00B53FDE"/>
    <w:rsid w:val="00B54A7E"/>
    <w:rsid w:val="00B56397"/>
    <w:rsid w:val="00B56E8C"/>
    <w:rsid w:val="00B571DA"/>
    <w:rsid w:val="00B5721C"/>
    <w:rsid w:val="00B57C73"/>
    <w:rsid w:val="00B6027B"/>
    <w:rsid w:val="00B6070F"/>
    <w:rsid w:val="00B636C8"/>
    <w:rsid w:val="00B63EF0"/>
    <w:rsid w:val="00B6410A"/>
    <w:rsid w:val="00B65A58"/>
    <w:rsid w:val="00B65C5F"/>
    <w:rsid w:val="00B65EDB"/>
    <w:rsid w:val="00B66761"/>
    <w:rsid w:val="00B67AFF"/>
    <w:rsid w:val="00B67C41"/>
    <w:rsid w:val="00B70B59"/>
    <w:rsid w:val="00B71E4C"/>
    <w:rsid w:val="00B72060"/>
    <w:rsid w:val="00B72491"/>
    <w:rsid w:val="00B72BEE"/>
    <w:rsid w:val="00B73657"/>
    <w:rsid w:val="00B739B3"/>
    <w:rsid w:val="00B73CD1"/>
    <w:rsid w:val="00B75656"/>
    <w:rsid w:val="00B762BE"/>
    <w:rsid w:val="00B81B15"/>
    <w:rsid w:val="00B81B9A"/>
    <w:rsid w:val="00B82749"/>
    <w:rsid w:val="00B84929"/>
    <w:rsid w:val="00B86A2F"/>
    <w:rsid w:val="00B86C3E"/>
    <w:rsid w:val="00B873D5"/>
    <w:rsid w:val="00B876FB"/>
    <w:rsid w:val="00B907ED"/>
    <w:rsid w:val="00B915AE"/>
    <w:rsid w:val="00B92141"/>
    <w:rsid w:val="00B931B6"/>
    <w:rsid w:val="00B97B5F"/>
    <w:rsid w:val="00BA09A0"/>
    <w:rsid w:val="00BA1735"/>
    <w:rsid w:val="00BA19FA"/>
    <w:rsid w:val="00BA1C24"/>
    <w:rsid w:val="00BA2535"/>
    <w:rsid w:val="00BA4288"/>
    <w:rsid w:val="00BA440B"/>
    <w:rsid w:val="00BA4C91"/>
    <w:rsid w:val="00BA4F18"/>
    <w:rsid w:val="00BA5402"/>
    <w:rsid w:val="00BA5A0D"/>
    <w:rsid w:val="00BB0902"/>
    <w:rsid w:val="00BB0C67"/>
    <w:rsid w:val="00BB1D9E"/>
    <w:rsid w:val="00BB1F9C"/>
    <w:rsid w:val="00BB24A2"/>
    <w:rsid w:val="00BB42B6"/>
    <w:rsid w:val="00BB48E5"/>
    <w:rsid w:val="00BB5607"/>
    <w:rsid w:val="00BB5ACA"/>
    <w:rsid w:val="00BB627F"/>
    <w:rsid w:val="00BB6362"/>
    <w:rsid w:val="00BB7F08"/>
    <w:rsid w:val="00BC0C17"/>
    <w:rsid w:val="00BC369C"/>
    <w:rsid w:val="00BC3823"/>
    <w:rsid w:val="00BC3ED9"/>
    <w:rsid w:val="00BC461D"/>
    <w:rsid w:val="00BC5841"/>
    <w:rsid w:val="00BC5E38"/>
    <w:rsid w:val="00BD09DD"/>
    <w:rsid w:val="00BD201A"/>
    <w:rsid w:val="00BD2DC4"/>
    <w:rsid w:val="00BD2EF0"/>
    <w:rsid w:val="00BD35E9"/>
    <w:rsid w:val="00BD3B73"/>
    <w:rsid w:val="00BD4BF4"/>
    <w:rsid w:val="00BD60B4"/>
    <w:rsid w:val="00BD661E"/>
    <w:rsid w:val="00BD699B"/>
    <w:rsid w:val="00BD796B"/>
    <w:rsid w:val="00BD7C0F"/>
    <w:rsid w:val="00BD7EA0"/>
    <w:rsid w:val="00BE107E"/>
    <w:rsid w:val="00BE1E3C"/>
    <w:rsid w:val="00BE3278"/>
    <w:rsid w:val="00BE40C0"/>
    <w:rsid w:val="00BE445C"/>
    <w:rsid w:val="00BE561B"/>
    <w:rsid w:val="00BE5854"/>
    <w:rsid w:val="00BE5F4A"/>
    <w:rsid w:val="00BE7AEF"/>
    <w:rsid w:val="00BE7FAF"/>
    <w:rsid w:val="00BF0181"/>
    <w:rsid w:val="00BF09B0"/>
    <w:rsid w:val="00BF0FC9"/>
    <w:rsid w:val="00BF1544"/>
    <w:rsid w:val="00BF1B53"/>
    <w:rsid w:val="00BF246D"/>
    <w:rsid w:val="00BF2682"/>
    <w:rsid w:val="00BF4BD9"/>
    <w:rsid w:val="00BF5902"/>
    <w:rsid w:val="00BF5952"/>
    <w:rsid w:val="00BF5ECA"/>
    <w:rsid w:val="00BF678C"/>
    <w:rsid w:val="00BF7475"/>
    <w:rsid w:val="00C002D9"/>
    <w:rsid w:val="00C0045F"/>
    <w:rsid w:val="00C012AB"/>
    <w:rsid w:val="00C01733"/>
    <w:rsid w:val="00C0294C"/>
    <w:rsid w:val="00C029AF"/>
    <w:rsid w:val="00C03E8B"/>
    <w:rsid w:val="00C0428A"/>
    <w:rsid w:val="00C04846"/>
    <w:rsid w:val="00C04BD2"/>
    <w:rsid w:val="00C06486"/>
    <w:rsid w:val="00C068D9"/>
    <w:rsid w:val="00C06F06"/>
    <w:rsid w:val="00C07431"/>
    <w:rsid w:val="00C075E3"/>
    <w:rsid w:val="00C10235"/>
    <w:rsid w:val="00C10E20"/>
    <w:rsid w:val="00C130D5"/>
    <w:rsid w:val="00C132BD"/>
    <w:rsid w:val="00C134A9"/>
    <w:rsid w:val="00C13C0B"/>
    <w:rsid w:val="00C14F22"/>
    <w:rsid w:val="00C1503C"/>
    <w:rsid w:val="00C16426"/>
    <w:rsid w:val="00C17BFF"/>
    <w:rsid w:val="00C20FAD"/>
    <w:rsid w:val="00C2119E"/>
    <w:rsid w:val="00C212CF"/>
    <w:rsid w:val="00C215AC"/>
    <w:rsid w:val="00C21E2D"/>
    <w:rsid w:val="00C22AED"/>
    <w:rsid w:val="00C2375F"/>
    <w:rsid w:val="00C247CB"/>
    <w:rsid w:val="00C2508F"/>
    <w:rsid w:val="00C26CEC"/>
    <w:rsid w:val="00C3025A"/>
    <w:rsid w:val="00C306BC"/>
    <w:rsid w:val="00C31120"/>
    <w:rsid w:val="00C31881"/>
    <w:rsid w:val="00C32E66"/>
    <w:rsid w:val="00C334BB"/>
    <w:rsid w:val="00C3355F"/>
    <w:rsid w:val="00C33808"/>
    <w:rsid w:val="00C33A04"/>
    <w:rsid w:val="00C340A0"/>
    <w:rsid w:val="00C3535E"/>
    <w:rsid w:val="00C3538B"/>
    <w:rsid w:val="00C3569A"/>
    <w:rsid w:val="00C40809"/>
    <w:rsid w:val="00C43EEF"/>
    <w:rsid w:val="00C43F48"/>
    <w:rsid w:val="00C44230"/>
    <w:rsid w:val="00C444C4"/>
    <w:rsid w:val="00C448FF"/>
    <w:rsid w:val="00C44FB3"/>
    <w:rsid w:val="00C45E57"/>
    <w:rsid w:val="00C46800"/>
    <w:rsid w:val="00C50016"/>
    <w:rsid w:val="00C51900"/>
    <w:rsid w:val="00C51F41"/>
    <w:rsid w:val="00C52D49"/>
    <w:rsid w:val="00C52EDB"/>
    <w:rsid w:val="00C52F29"/>
    <w:rsid w:val="00C53D0A"/>
    <w:rsid w:val="00C54251"/>
    <w:rsid w:val="00C56693"/>
    <w:rsid w:val="00C56CE6"/>
    <w:rsid w:val="00C5745F"/>
    <w:rsid w:val="00C60005"/>
    <w:rsid w:val="00C60B0E"/>
    <w:rsid w:val="00C60BFF"/>
    <w:rsid w:val="00C61A98"/>
    <w:rsid w:val="00C6226E"/>
    <w:rsid w:val="00C63201"/>
    <w:rsid w:val="00C63B67"/>
    <w:rsid w:val="00C64E62"/>
    <w:rsid w:val="00C651D5"/>
    <w:rsid w:val="00C65CCC"/>
    <w:rsid w:val="00C65DA9"/>
    <w:rsid w:val="00C66516"/>
    <w:rsid w:val="00C6651F"/>
    <w:rsid w:val="00C665A9"/>
    <w:rsid w:val="00C66970"/>
    <w:rsid w:val="00C66AF3"/>
    <w:rsid w:val="00C7012A"/>
    <w:rsid w:val="00C714B9"/>
    <w:rsid w:val="00C71B13"/>
    <w:rsid w:val="00C7243F"/>
    <w:rsid w:val="00C73C87"/>
    <w:rsid w:val="00C75133"/>
    <w:rsid w:val="00C75ADE"/>
    <w:rsid w:val="00C7618F"/>
    <w:rsid w:val="00C765A9"/>
    <w:rsid w:val="00C76C9E"/>
    <w:rsid w:val="00C76FFF"/>
    <w:rsid w:val="00C7760A"/>
    <w:rsid w:val="00C77F97"/>
    <w:rsid w:val="00C81157"/>
    <w:rsid w:val="00C813E2"/>
    <w:rsid w:val="00C8162D"/>
    <w:rsid w:val="00C822AB"/>
    <w:rsid w:val="00C830BB"/>
    <w:rsid w:val="00C83A0B"/>
    <w:rsid w:val="00C842D0"/>
    <w:rsid w:val="00C84B7E"/>
    <w:rsid w:val="00C84ED1"/>
    <w:rsid w:val="00C85386"/>
    <w:rsid w:val="00C854D2"/>
    <w:rsid w:val="00C86334"/>
    <w:rsid w:val="00C863CC"/>
    <w:rsid w:val="00C86BCC"/>
    <w:rsid w:val="00C86F1E"/>
    <w:rsid w:val="00C87C3A"/>
    <w:rsid w:val="00C9038F"/>
    <w:rsid w:val="00C91CAA"/>
    <w:rsid w:val="00C9264C"/>
    <w:rsid w:val="00C92AAB"/>
    <w:rsid w:val="00C93F26"/>
    <w:rsid w:val="00C94780"/>
    <w:rsid w:val="00C95D4C"/>
    <w:rsid w:val="00C9637F"/>
    <w:rsid w:val="00C9708A"/>
    <w:rsid w:val="00CA1B12"/>
    <w:rsid w:val="00CA2435"/>
    <w:rsid w:val="00CA2A81"/>
    <w:rsid w:val="00CA4068"/>
    <w:rsid w:val="00CA5465"/>
    <w:rsid w:val="00CA5510"/>
    <w:rsid w:val="00CA5FB1"/>
    <w:rsid w:val="00CA67F4"/>
    <w:rsid w:val="00CA6C5D"/>
    <w:rsid w:val="00CA729D"/>
    <w:rsid w:val="00CB0EED"/>
    <w:rsid w:val="00CB1254"/>
    <w:rsid w:val="00CB37F8"/>
    <w:rsid w:val="00CB4538"/>
    <w:rsid w:val="00CB5ED8"/>
    <w:rsid w:val="00CB7DC3"/>
    <w:rsid w:val="00CC07DB"/>
    <w:rsid w:val="00CC2EB0"/>
    <w:rsid w:val="00CC2F40"/>
    <w:rsid w:val="00CC31CB"/>
    <w:rsid w:val="00CC35D1"/>
    <w:rsid w:val="00CC390C"/>
    <w:rsid w:val="00CC40B4"/>
    <w:rsid w:val="00CC436E"/>
    <w:rsid w:val="00CC4651"/>
    <w:rsid w:val="00CC4878"/>
    <w:rsid w:val="00CC4C41"/>
    <w:rsid w:val="00CC5BE1"/>
    <w:rsid w:val="00CC75A2"/>
    <w:rsid w:val="00CC7A18"/>
    <w:rsid w:val="00CD0D24"/>
    <w:rsid w:val="00CD0E2F"/>
    <w:rsid w:val="00CD1AB8"/>
    <w:rsid w:val="00CD1D49"/>
    <w:rsid w:val="00CD23E3"/>
    <w:rsid w:val="00CD2B78"/>
    <w:rsid w:val="00CD2D23"/>
    <w:rsid w:val="00CD2F20"/>
    <w:rsid w:val="00CD2FF6"/>
    <w:rsid w:val="00CD3074"/>
    <w:rsid w:val="00CD541B"/>
    <w:rsid w:val="00CD61DF"/>
    <w:rsid w:val="00CD6B20"/>
    <w:rsid w:val="00CD702C"/>
    <w:rsid w:val="00CE1339"/>
    <w:rsid w:val="00CE45B0"/>
    <w:rsid w:val="00CE61CC"/>
    <w:rsid w:val="00CE6E42"/>
    <w:rsid w:val="00CE7334"/>
    <w:rsid w:val="00CF05BD"/>
    <w:rsid w:val="00CF09DF"/>
    <w:rsid w:val="00CF199F"/>
    <w:rsid w:val="00CF1F4F"/>
    <w:rsid w:val="00CF20B7"/>
    <w:rsid w:val="00CF283B"/>
    <w:rsid w:val="00CF2BDE"/>
    <w:rsid w:val="00CF2DDF"/>
    <w:rsid w:val="00CF4B57"/>
    <w:rsid w:val="00CF62EA"/>
    <w:rsid w:val="00CF6692"/>
    <w:rsid w:val="00CF6837"/>
    <w:rsid w:val="00CF6968"/>
    <w:rsid w:val="00CF7441"/>
    <w:rsid w:val="00D00D16"/>
    <w:rsid w:val="00D01FDA"/>
    <w:rsid w:val="00D03263"/>
    <w:rsid w:val="00D032AC"/>
    <w:rsid w:val="00D03C6C"/>
    <w:rsid w:val="00D0424D"/>
    <w:rsid w:val="00D04760"/>
    <w:rsid w:val="00D04A95"/>
    <w:rsid w:val="00D05C8D"/>
    <w:rsid w:val="00D06288"/>
    <w:rsid w:val="00D06843"/>
    <w:rsid w:val="00D068C7"/>
    <w:rsid w:val="00D06E40"/>
    <w:rsid w:val="00D1101F"/>
    <w:rsid w:val="00D128A4"/>
    <w:rsid w:val="00D12A86"/>
    <w:rsid w:val="00D13627"/>
    <w:rsid w:val="00D147C8"/>
    <w:rsid w:val="00D14DE5"/>
    <w:rsid w:val="00D15131"/>
    <w:rsid w:val="00D1552B"/>
    <w:rsid w:val="00D15879"/>
    <w:rsid w:val="00D16FA2"/>
    <w:rsid w:val="00D17FB2"/>
    <w:rsid w:val="00D200EB"/>
    <w:rsid w:val="00D20954"/>
    <w:rsid w:val="00D20B3A"/>
    <w:rsid w:val="00D20E63"/>
    <w:rsid w:val="00D21C39"/>
    <w:rsid w:val="00D21FC6"/>
    <w:rsid w:val="00D2208B"/>
    <w:rsid w:val="00D2243A"/>
    <w:rsid w:val="00D226CC"/>
    <w:rsid w:val="00D248AB"/>
    <w:rsid w:val="00D24B25"/>
    <w:rsid w:val="00D253E2"/>
    <w:rsid w:val="00D25F27"/>
    <w:rsid w:val="00D27F3E"/>
    <w:rsid w:val="00D30C15"/>
    <w:rsid w:val="00D30FAB"/>
    <w:rsid w:val="00D33393"/>
    <w:rsid w:val="00D33696"/>
    <w:rsid w:val="00D33D36"/>
    <w:rsid w:val="00D33F18"/>
    <w:rsid w:val="00D348AF"/>
    <w:rsid w:val="00D34D94"/>
    <w:rsid w:val="00D35A43"/>
    <w:rsid w:val="00D3662E"/>
    <w:rsid w:val="00D373B8"/>
    <w:rsid w:val="00D409E2"/>
    <w:rsid w:val="00D40E5A"/>
    <w:rsid w:val="00D427D7"/>
    <w:rsid w:val="00D42CCA"/>
    <w:rsid w:val="00D44E62"/>
    <w:rsid w:val="00D458B1"/>
    <w:rsid w:val="00D45AEE"/>
    <w:rsid w:val="00D46BFB"/>
    <w:rsid w:val="00D471B9"/>
    <w:rsid w:val="00D47AE0"/>
    <w:rsid w:val="00D51570"/>
    <w:rsid w:val="00D51691"/>
    <w:rsid w:val="00D53445"/>
    <w:rsid w:val="00D556AD"/>
    <w:rsid w:val="00D57AF6"/>
    <w:rsid w:val="00D60381"/>
    <w:rsid w:val="00D608B7"/>
    <w:rsid w:val="00D616DE"/>
    <w:rsid w:val="00D61D0C"/>
    <w:rsid w:val="00D62201"/>
    <w:rsid w:val="00D644D0"/>
    <w:rsid w:val="00D651D1"/>
    <w:rsid w:val="00D656D8"/>
    <w:rsid w:val="00D66568"/>
    <w:rsid w:val="00D6679C"/>
    <w:rsid w:val="00D703A3"/>
    <w:rsid w:val="00D703AC"/>
    <w:rsid w:val="00D717BB"/>
    <w:rsid w:val="00D71C34"/>
    <w:rsid w:val="00D7226B"/>
    <w:rsid w:val="00D72707"/>
    <w:rsid w:val="00D745AD"/>
    <w:rsid w:val="00D746A4"/>
    <w:rsid w:val="00D75A9C"/>
    <w:rsid w:val="00D75F58"/>
    <w:rsid w:val="00D766F0"/>
    <w:rsid w:val="00D76A40"/>
    <w:rsid w:val="00D805FD"/>
    <w:rsid w:val="00D81EE6"/>
    <w:rsid w:val="00D82025"/>
    <w:rsid w:val="00D82337"/>
    <w:rsid w:val="00D829C8"/>
    <w:rsid w:val="00D83DD0"/>
    <w:rsid w:val="00D84206"/>
    <w:rsid w:val="00D85810"/>
    <w:rsid w:val="00D861B7"/>
    <w:rsid w:val="00D86320"/>
    <w:rsid w:val="00D87811"/>
    <w:rsid w:val="00D87917"/>
    <w:rsid w:val="00D902FD"/>
    <w:rsid w:val="00D90871"/>
    <w:rsid w:val="00D9155F"/>
    <w:rsid w:val="00D93A5C"/>
    <w:rsid w:val="00D9403F"/>
    <w:rsid w:val="00D959B4"/>
    <w:rsid w:val="00D9739B"/>
    <w:rsid w:val="00D976CA"/>
    <w:rsid w:val="00D97782"/>
    <w:rsid w:val="00D97DDF"/>
    <w:rsid w:val="00DA03E6"/>
    <w:rsid w:val="00DA1AFF"/>
    <w:rsid w:val="00DA2571"/>
    <w:rsid w:val="00DA2C9E"/>
    <w:rsid w:val="00DA4005"/>
    <w:rsid w:val="00DA44DE"/>
    <w:rsid w:val="00DA4754"/>
    <w:rsid w:val="00DA5769"/>
    <w:rsid w:val="00DA6931"/>
    <w:rsid w:val="00DA750B"/>
    <w:rsid w:val="00DA75E5"/>
    <w:rsid w:val="00DB0F5E"/>
    <w:rsid w:val="00DB2ABE"/>
    <w:rsid w:val="00DB4677"/>
    <w:rsid w:val="00DB481C"/>
    <w:rsid w:val="00DB5883"/>
    <w:rsid w:val="00DB5CB7"/>
    <w:rsid w:val="00DB620A"/>
    <w:rsid w:val="00DB690C"/>
    <w:rsid w:val="00DB7DE4"/>
    <w:rsid w:val="00DC1CC7"/>
    <w:rsid w:val="00DC2932"/>
    <w:rsid w:val="00DC3832"/>
    <w:rsid w:val="00DC3A6C"/>
    <w:rsid w:val="00DC4A95"/>
    <w:rsid w:val="00DC75F2"/>
    <w:rsid w:val="00DC7A51"/>
    <w:rsid w:val="00DD01A3"/>
    <w:rsid w:val="00DD055D"/>
    <w:rsid w:val="00DD1124"/>
    <w:rsid w:val="00DD11B6"/>
    <w:rsid w:val="00DD1A09"/>
    <w:rsid w:val="00DD2531"/>
    <w:rsid w:val="00DD343D"/>
    <w:rsid w:val="00DD3B1E"/>
    <w:rsid w:val="00DD3E9A"/>
    <w:rsid w:val="00DD4008"/>
    <w:rsid w:val="00DD4608"/>
    <w:rsid w:val="00DD4BFC"/>
    <w:rsid w:val="00DD6215"/>
    <w:rsid w:val="00DD622A"/>
    <w:rsid w:val="00DD62BC"/>
    <w:rsid w:val="00DD7A92"/>
    <w:rsid w:val="00DE018B"/>
    <w:rsid w:val="00DE06B2"/>
    <w:rsid w:val="00DE0AD0"/>
    <w:rsid w:val="00DE3370"/>
    <w:rsid w:val="00DE496E"/>
    <w:rsid w:val="00DE5B5F"/>
    <w:rsid w:val="00DE7091"/>
    <w:rsid w:val="00DE7FF1"/>
    <w:rsid w:val="00DF0985"/>
    <w:rsid w:val="00DF0FA3"/>
    <w:rsid w:val="00DF13D5"/>
    <w:rsid w:val="00DF1870"/>
    <w:rsid w:val="00DF1E37"/>
    <w:rsid w:val="00DF23AB"/>
    <w:rsid w:val="00DF4292"/>
    <w:rsid w:val="00DF48F5"/>
    <w:rsid w:val="00DF5A9B"/>
    <w:rsid w:val="00DF614E"/>
    <w:rsid w:val="00DF6438"/>
    <w:rsid w:val="00DF64F7"/>
    <w:rsid w:val="00DF7EA9"/>
    <w:rsid w:val="00E00696"/>
    <w:rsid w:val="00E00DB4"/>
    <w:rsid w:val="00E03651"/>
    <w:rsid w:val="00E03695"/>
    <w:rsid w:val="00E03808"/>
    <w:rsid w:val="00E0487B"/>
    <w:rsid w:val="00E060C2"/>
    <w:rsid w:val="00E062DD"/>
    <w:rsid w:val="00E06324"/>
    <w:rsid w:val="00E06F12"/>
    <w:rsid w:val="00E07268"/>
    <w:rsid w:val="00E0759C"/>
    <w:rsid w:val="00E07B81"/>
    <w:rsid w:val="00E07D0A"/>
    <w:rsid w:val="00E10AFD"/>
    <w:rsid w:val="00E10E77"/>
    <w:rsid w:val="00E10F2B"/>
    <w:rsid w:val="00E12B11"/>
    <w:rsid w:val="00E12FB0"/>
    <w:rsid w:val="00E13193"/>
    <w:rsid w:val="00E13C82"/>
    <w:rsid w:val="00E14814"/>
    <w:rsid w:val="00E14D5C"/>
    <w:rsid w:val="00E15197"/>
    <w:rsid w:val="00E1591B"/>
    <w:rsid w:val="00E16A50"/>
    <w:rsid w:val="00E17B3A"/>
    <w:rsid w:val="00E17BD5"/>
    <w:rsid w:val="00E200A4"/>
    <w:rsid w:val="00E21913"/>
    <w:rsid w:val="00E22B8E"/>
    <w:rsid w:val="00E23E19"/>
    <w:rsid w:val="00E24907"/>
    <w:rsid w:val="00E249D5"/>
    <w:rsid w:val="00E25017"/>
    <w:rsid w:val="00E26F73"/>
    <w:rsid w:val="00E30A34"/>
    <w:rsid w:val="00E31AB2"/>
    <w:rsid w:val="00E32617"/>
    <w:rsid w:val="00E33839"/>
    <w:rsid w:val="00E33C68"/>
    <w:rsid w:val="00E34EDE"/>
    <w:rsid w:val="00E34EEB"/>
    <w:rsid w:val="00E3535D"/>
    <w:rsid w:val="00E35873"/>
    <w:rsid w:val="00E36741"/>
    <w:rsid w:val="00E3687C"/>
    <w:rsid w:val="00E37356"/>
    <w:rsid w:val="00E40EE6"/>
    <w:rsid w:val="00E415F6"/>
    <w:rsid w:val="00E419E1"/>
    <w:rsid w:val="00E42E31"/>
    <w:rsid w:val="00E4400C"/>
    <w:rsid w:val="00E44EB9"/>
    <w:rsid w:val="00E455C2"/>
    <w:rsid w:val="00E45BDC"/>
    <w:rsid w:val="00E460B7"/>
    <w:rsid w:val="00E46358"/>
    <w:rsid w:val="00E464E0"/>
    <w:rsid w:val="00E465A3"/>
    <w:rsid w:val="00E4674B"/>
    <w:rsid w:val="00E46C2B"/>
    <w:rsid w:val="00E471DC"/>
    <w:rsid w:val="00E502DF"/>
    <w:rsid w:val="00E50553"/>
    <w:rsid w:val="00E50D25"/>
    <w:rsid w:val="00E50EB4"/>
    <w:rsid w:val="00E51557"/>
    <w:rsid w:val="00E5239B"/>
    <w:rsid w:val="00E52F86"/>
    <w:rsid w:val="00E532FC"/>
    <w:rsid w:val="00E546CD"/>
    <w:rsid w:val="00E5589E"/>
    <w:rsid w:val="00E559B4"/>
    <w:rsid w:val="00E55BB0"/>
    <w:rsid w:val="00E5634C"/>
    <w:rsid w:val="00E573A8"/>
    <w:rsid w:val="00E6057E"/>
    <w:rsid w:val="00E609E5"/>
    <w:rsid w:val="00E60F27"/>
    <w:rsid w:val="00E6106B"/>
    <w:rsid w:val="00E632DB"/>
    <w:rsid w:val="00E632EF"/>
    <w:rsid w:val="00E64D93"/>
    <w:rsid w:val="00E65D6C"/>
    <w:rsid w:val="00E65EDB"/>
    <w:rsid w:val="00E66202"/>
    <w:rsid w:val="00E66927"/>
    <w:rsid w:val="00E677B8"/>
    <w:rsid w:val="00E67E9E"/>
    <w:rsid w:val="00E67FA1"/>
    <w:rsid w:val="00E7115E"/>
    <w:rsid w:val="00E7177A"/>
    <w:rsid w:val="00E722AC"/>
    <w:rsid w:val="00E7275A"/>
    <w:rsid w:val="00E72C90"/>
    <w:rsid w:val="00E7387D"/>
    <w:rsid w:val="00E7393B"/>
    <w:rsid w:val="00E73B2E"/>
    <w:rsid w:val="00E73BCD"/>
    <w:rsid w:val="00E73D53"/>
    <w:rsid w:val="00E74DA7"/>
    <w:rsid w:val="00E75111"/>
    <w:rsid w:val="00E75544"/>
    <w:rsid w:val="00E757C3"/>
    <w:rsid w:val="00E77296"/>
    <w:rsid w:val="00E77720"/>
    <w:rsid w:val="00E809FA"/>
    <w:rsid w:val="00E8164F"/>
    <w:rsid w:val="00E83E12"/>
    <w:rsid w:val="00E86AC5"/>
    <w:rsid w:val="00E86FFD"/>
    <w:rsid w:val="00E87527"/>
    <w:rsid w:val="00E87C8C"/>
    <w:rsid w:val="00E87EF7"/>
    <w:rsid w:val="00E92369"/>
    <w:rsid w:val="00E9262C"/>
    <w:rsid w:val="00E92B2B"/>
    <w:rsid w:val="00E93181"/>
    <w:rsid w:val="00E93763"/>
    <w:rsid w:val="00E94F85"/>
    <w:rsid w:val="00E9544E"/>
    <w:rsid w:val="00E95FA4"/>
    <w:rsid w:val="00E96A47"/>
    <w:rsid w:val="00E96C4C"/>
    <w:rsid w:val="00EA0BB1"/>
    <w:rsid w:val="00EA0D21"/>
    <w:rsid w:val="00EA1F5B"/>
    <w:rsid w:val="00EA2AAE"/>
    <w:rsid w:val="00EA2DCE"/>
    <w:rsid w:val="00EA2EC0"/>
    <w:rsid w:val="00EA3C34"/>
    <w:rsid w:val="00EA3E47"/>
    <w:rsid w:val="00EA408D"/>
    <w:rsid w:val="00EA427A"/>
    <w:rsid w:val="00EA6D60"/>
    <w:rsid w:val="00EA71EC"/>
    <w:rsid w:val="00EA723B"/>
    <w:rsid w:val="00EB264E"/>
    <w:rsid w:val="00EB2C67"/>
    <w:rsid w:val="00EB2E10"/>
    <w:rsid w:val="00EB3FC6"/>
    <w:rsid w:val="00EB4DCE"/>
    <w:rsid w:val="00EB5779"/>
    <w:rsid w:val="00EB6350"/>
    <w:rsid w:val="00EB67F2"/>
    <w:rsid w:val="00EB687A"/>
    <w:rsid w:val="00EB740C"/>
    <w:rsid w:val="00EC0F35"/>
    <w:rsid w:val="00EC12C4"/>
    <w:rsid w:val="00EC24D5"/>
    <w:rsid w:val="00EC2F62"/>
    <w:rsid w:val="00EC33B8"/>
    <w:rsid w:val="00EC62EB"/>
    <w:rsid w:val="00EC63E0"/>
    <w:rsid w:val="00EC6E9F"/>
    <w:rsid w:val="00EC714B"/>
    <w:rsid w:val="00ED07F5"/>
    <w:rsid w:val="00ED1146"/>
    <w:rsid w:val="00ED1A99"/>
    <w:rsid w:val="00ED1EE5"/>
    <w:rsid w:val="00ED2D3E"/>
    <w:rsid w:val="00ED30D1"/>
    <w:rsid w:val="00ED44F0"/>
    <w:rsid w:val="00ED4B33"/>
    <w:rsid w:val="00ED5199"/>
    <w:rsid w:val="00ED5993"/>
    <w:rsid w:val="00ED61AC"/>
    <w:rsid w:val="00ED7758"/>
    <w:rsid w:val="00ED7DD6"/>
    <w:rsid w:val="00EE02BF"/>
    <w:rsid w:val="00EE0431"/>
    <w:rsid w:val="00EE060B"/>
    <w:rsid w:val="00EE15A1"/>
    <w:rsid w:val="00EE1719"/>
    <w:rsid w:val="00EE2A7C"/>
    <w:rsid w:val="00EE2C42"/>
    <w:rsid w:val="00EE2E9F"/>
    <w:rsid w:val="00EE2EAE"/>
    <w:rsid w:val="00EE341B"/>
    <w:rsid w:val="00EE4453"/>
    <w:rsid w:val="00EE51E8"/>
    <w:rsid w:val="00EE5FCE"/>
    <w:rsid w:val="00EE6BBD"/>
    <w:rsid w:val="00EE6E1E"/>
    <w:rsid w:val="00EE705F"/>
    <w:rsid w:val="00EE728C"/>
    <w:rsid w:val="00EE75C2"/>
    <w:rsid w:val="00EE7863"/>
    <w:rsid w:val="00EE7927"/>
    <w:rsid w:val="00EF0971"/>
    <w:rsid w:val="00EF1462"/>
    <w:rsid w:val="00EF1A3A"/>
    <w:rsid w:val="00EF33D0"/>
    <w:rsid w:val="00EF3669"/>
    <w:rsid w:val="00EF54FD"/>
    <w:rsid w:val="00EF64FC"/>
    <w:rsid w:val="00EF6AAB"/>
    <w:rsid w:val="00EF6DB3"/>
    <w:rsid w:val="00EF7384"/>
    <w:rsid w:val="00EF783F"/>
    <w:rsid w:val="00F00803"/>
    <w:rsid w:val="00F02F9E"/>
    <w:rsid w:val="00F05B71"/>
    <w:rsid w:val="00F06FD7"/>
    <w:rsid w:val="00F077FC"/>
    <w:rsid w:val="00F07F0D"/>
    <w:rsid w:val="00F103CF"/>
    <w:rsid w:val="00F1111B"/>
    <w:rsid w:val="00F11B9D"/>
    <w:rsid w:val="00F11D5E"/>
    <w:rsid w:val="00F12AB4"/>
    <w:rsid w:val="00F13112"/>
    <w:rsid w:val="00F13D8F"/>
    <w:rsid w:val="00F16401"/>
    <w:rsid w:val="00F16D46"/>
    <w:rsid w:val="00F16D8E"/>
    <w:rsid w:val="00F16FE6"/>
    <w:rsid w:val="00F1716B"/>
    <w:rsid w:val="00F20444"/>
    <w:rsid w:val="00F21290"/>
    <w:rsid w:val="00F21402"/>
    <w:rsid w:val="00F21E80"/>
    <w:rsid w:val="00F224E5"/>
    <w:rsid w:val="00F226D3"/>
    <w:rsid w:val="00F22FA3"/>
    <w:rsid w:val="00F238BD"/>
    <w:rsid w:val="00F24992"/>
    <w:rsid w:val="00F2499E"/>
    <w:rsid w:val="00F24D77"/>
    <w:rsid w:val="00F30952"/>
    <w:rsid w:val="00F317CC"/>
    <w:rsid w:val="00F31BF4"/>
    <w:rsid w:val="00F32BB9"/>
    <w:rsid w:val="00F32F2F"/>
    <w:rsid w:val="00F33367"/>
    <w:rsid w:val="00F33F3F"/>
    <w:rsid w:val="00F33FBF"/>
    <w:rsid w:val="00F3419C"/>
    <w:rsid w:val="00F3494A"/>
    <w:rsid w:val="00F35BDD"/>
    <w:rsid w:val="00F35C16"/>
    <w:rsid w:val="00F35EF0"/>
    <w:rsid w:val="00F3781F"/>
    <w:rsid w:val="00F4017B"/>
    <w:rsid w:val="00F403FD"/>
    <w:rsid w:val="00F40527"/>
    <w:rsid w:val="00F40A71"/>
    <w:rsid w:val="00F40ACD"/>
    <w:rsid w:val="00F40B92"/>
    <w:rsid w:val="00F41610"/>
    <w:rsid w:val="00F41E72"/>
    <w:rsid w:val="00F426F9"/>
    <w:rsid w:val="00F4392D"/>
    <w:rsid w:val="00F45BDF"/>
    <w:rsid w:val="00F4693D"/>
    <w:rsid w:val="00F47D49"/>
    <w:rsid w:val="00F50300"/>
    <w:rsid w:val="00F50C50"/>
    <w:rsid w:val="00F52288"/>
    <w:rsid w:val="00F5414B"/>
    <w:rsid w:val="00F549C0"/>
    <w:rsid w:val="00F55217"/>
    <w:rsid w:val="00F56E39"/>
    <w:rsid w:val="00F57885"/>
    <w:rsid w:val="00F6141C"/>
    <w:rsid w:val="00F623E9"/>
    <w:rsid w:val="00F63951"/>
    <w:rsid w:val="00F63C86"/>
    <w:rsid w:val="00F645E0"/>
    <w:rsid w:val="00F65E73"/>
    <w:rsid w:val="00F66319"/>
    <w:rsid w:val="00F669FA"/>
    <w:rsid w:val="00F70700"/>
    <w:rsid w:val="00F7465D"/>
    <w:rsid w:val="00F766BE"/>
    <w:rsid w:val="00F767CF"/>
    <w:rsid w:val="00F77EB9"/>
    <w:rsid w:val="00F80635"/>
    <w:rsid w:val="00F80E04"/>
    <w:rsid w:val="00F81039"/>
    <w:rsid w:val="00F8115F"/>
    <w:rsid w:val="00F815D1"/>
    <w:rsid w:val="00F81E7E"/>
    <w:rsid w:val="00F81EB7"/>
    <w:rsid w:val="00F81F0F"/>
    <w:rsid w:val="00F825F4"/>
    <w:rsid w:val="00F838DF"/>
    <w:rsid w:val="00F83E9A"/>
    <w:rsid w:val="00F850AB"/>
    <w:rsid w:val="00F8630F"/>
    <w:rsid w:val="00F9057B"/>
    <w:rsid w:val="00F92AA1"/>
    <w:rsid w:val="00F932DE"/>
    <w:rsid w:val="00F95DBF"/>
    <w:rsid w:val="00F963DD"/>
    <w:rsid w:val="00F9641A"/>
    <w:rsid w:val="00F9648D"/>
    <w:rsid w:val="00F97004"/>
    <w:rsid w:val="00F97687"/>
    <w:rsid w:val="00FA067D"/>
    <w:rsid w:val="00FA076B"/>
    <w:rsid w:val="00FA2045"/>
    <w:rsid w:val="00FA3164"/>
    <w:rsid w:val="00FA355F"/>
    <w:rsid w:val="00FA61E4"/>
    <w:rsid w:val="00FA6D63"/>
    <w:rsid w:val="00FA7A66"/>
    <w:rsid w:val="00FB08D0"/>
    <w:rsid w:val="00FB1AA9"/>
    <w:rsid w:val="00FB2DBD"/>
    <w:rsid w:val="00FB3BE2"/>
    <w:rsid w:val="00FB3DA5"/>
    <w:rsid w:val="00FB4B5A"/>
    <w:rsid w:val="00FB5963"/>
    <w:rsid w:val="00FB5DAA"/>
    <w:rsid w:val="00FB67F3"/>
    <w:rsid w:val="00FB7FE0"/>
    <w:rsid w:val="00FC04B9"/>
    <w:rsid w:val="00FC0EE7"/>
    <w:rsid w:val="00FC116F"/>
    <w:rsid w:val="00FC161A"/>
    <w:rsid w:val="00FC23D5"/>
    <w:rsid w:val="00FC2F18"/>
    <w:rsid w:val="00FC4337"/>
    <w:rsid w:val="00FC4C1A"/>
    <w:rsid w:val="00FC628F"/>
    <w:rsid w:val="00FC6468"/>
    <w:rsid w:val="00FC6D49"/>
    <w:rsid w:val="00FC6FC8"/>
    <w:rsid w:val="00FC7128"/>
    <w:rsid w:val="00FC7453"/>
    <w:rsid w:val="00FD0A62"/>
    <w:rsid w:val="00FD162D"/>
    <w:rsid w:val="00FD28AF"/>
    <w:rsid w:val="00FD4922"/>
    <w:rsid w:val="00FD6461"/>
    <w:rsid w:val="00FE0281"/>
    <w:rsid w:val="00FE0401"/>
    <w:rsid w:val="00FE05D5"/>
    <w:rsid w:val="00FE0657"/>
    <w:rsid w:val="00FE0A92"/>
    <w:rsid w:val="00FE1709"/>
    <w:rsid w:val="00FE24E4"/>
    <w:rsid w:val="00FE498A"/>
    <w:rsid w:val="00FE53A4"/>
    <w:rsid w:val="00FE7083"/>
    <w:rsid w:val="00FE740B"/>
    <w:rsid w:val="00FE75FC"/>
    <w:rsid w:val="00FF019F"/>
    <w:rsid w:val="00FF0E63"/>
    <w:rsid w:val="00FF1B2A"/>
    <w:rsid w:val="00FF1EE0"/>
    <w:rsid w:val="00FF2160"/>
    <w:rsid w:val="00FF2E31"/>
    <w:rsid w:val="00FF30DE"/>
    <w:rsid w:val="00FF312B"/>
    <w:rsid w:val="00FF47BF"/>
    <w:rsid w:val="00FF54F4"/>
    <w:rsid w:val="00FF644B"/>
    <w:rsid w:val="00FF66CA"/>
    <w:rsid w:val="00FF6DEF"/>
    <w:rsid w:val="00FF7F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table" w:styleId="TableGrid">
    <w:name w:val="Table Grid"/>
    <w:basedOn w:val="TableNormal"/>
    <w:uiPriority w:val="39"/>
    <w:rsid w:val="00BA440B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432845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432845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432845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432845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51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670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65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60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unrong.gao@emory.edu" TargetMode="Externa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bo.liang@emory.edu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hloe.kristianne.von.hoffmann@emory.edu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mailto:anirudh.kaushik.raghavan@emory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claire.jeannette.ogilvie@emory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DE6478-20E8-4568-94D3-70E1575018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5515</Words>
  <Characters>31442</Characters>
  <Application>Microsoft Office Word</Application>
  <DocSecurity>0</DocSecurity>
  <Lines>262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8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1-12T14:47:00Z</dcterms:created>
  <dcterms:modified xsi:type="dcterms:W3CDTF">2020-11-13T18:50:00Z</dcterms:modified>
</cp:coreProperties>
</file>